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7BDE12" w14:textId="641C2E70" w:rsidR="00C63A8A" w:rsidRPr="002A7126" w:rsidRDefault="002A7126" w:rsidP="001717DB">
      <w:pPr>
        <w:spacing w:after="0" w:line="240" w:lineRule="auto"/>
        <w:jc w:val="center"/>
        <w:rPr>
          <w:rFonts w:ascii="Cambria" w:hAnsi="Cambria" w:cs="Times New Roman"/>
          <w:b/>
          <w:bCs/>
          <w:sz w:val="24"/>
          <w:szCs w:val="24"/>
        </w:rPr>
      </w:pPr>
      <w:bookmarkStart w:id="0" w:name="_Hlk119314444"/>
      <w:r w:rsidRPr="002A7126">
        <w:rPr>
          <w:rFonts w:ascii="Cambria" w:hAnsi="Cambria" w:cs="Times New Roman"/>
          <w:b/>
          <w:bCs/>
          <w:sz w:val="24"/>
          <w:szCs w:val="24"/>
        </w:rPr>
        <w:t>INTELLECTUAL CAPITAL AND CAPITAL STRUCTURE: ITS ROLE IN INCREASING THE PROFITABILITY AND FINANCIAL PERFORMANCE OF ISLAMIC BANKING IN INDONESIA</w:t>
      </w:r>
    </w:p>
    <w:p w14:paraId="4C6195C2" w14:textId="77777777" w:rsidR="00E42F8E" w:rsidRDefault="00E42F8E" w:rsidP="00EF7C9D">
      <w:pPr>
        <w:spacing w:after="0" w:line="240" w:lineRule="auto"/>
        <w:jc w:val="center"/>
        <w:rPr>
          <w:rFonts w:ascii="Cambria" w:hAnsi="Cambria" w:cs="Times New Roman"/>
          <w:b/>
          <w:bCs/>
          <w:sz w:val="24"/>
          <w:szCs w:val="24"/>
        </w:rPr>
      </w:pPr>
    </w:p>
    <w:p w14:paraId="1075C302" w14:textId="77777777" w:rsidR="001702A2" w:rsidRPr="001702A2" w:rsidRDefault="001702A2" w:rsidP="001702A2">
      <w:pPr>
        <w:spacing w:after="0" w:line="240" w:lineRule="auto"/>
        <w:jc w:val="center"/>
        <w:rPr>
          <w:rFonts w:ascii="Cambria" w:hAnsi="Cambria" w:cs="Arial"/>
          <w:b/>
          <w:sz w:val="24"/>
          <w:szCs w:val="24"/>
        </w:rPr>
      </w:pPr>
      <w:bookmarkStart w:id="1" w:name="_Hlk119314501"/>
      <w:r w:rsidRPr="001702A2">
        <w:rPr>
          <w:rFonts w:ascii="Cambria" w:hAnsi="Cambria" w:cs="Arial"/>
          <w:b/>
          <w:sz w:val="24"/>
          <w:szCs w:val="24"/>
        </w:rPr>
        <w:t>Nurul Qomariah</w:t>
      </w:r>
      <w:r w:rsidRPr="001702A2">
        <w:rPr>
          <w:rFonts w:ascii="Cambria" w:hAnsi="Cambria" w:cs="Arial"/>
          <w:b/>
          <w:sz w:val="24"/>
          <w:szCs w:val="24"/>
          <w:vertAlign w:val="superscript"/>
        </w:rPr>
        <w:t>A</w:t>
      </w:r>
      <w:r w:rsidRPr="001702A2">
        <w:rPr>
          <w:rFonts w:ascii="Cambria" w:hAnsi="Cambria" w:cs="Arial"/>
          <w:b/>
          <w:sz w:val="24"/>
          <w:szCs w:val="24"/>
        </w:rPr>
        <w:t>, Eko Budi Satoto</w:t>
      </w:r>
      <w:r w:rsidRPr="001702A2">
        <w:rPr>
          <w:rFonts w:ascii="Cambria" w:hAnsi="Cambria" w:cs="Arial"/>
          <w:b/>
          <w:sz w:val="24"/>
          <w:szCs w:val="24"/>
          <w:vertAlign w:val="superscript"/>
        </w:rPr>
        <w:t>B</w:t>
      </w:r>
      <w:r w:rsidRPr="001702A2">
        <w:rPr>
          <w:rFonts w:ascii="Cambria" w:hAnsi="Cambria" w:cs="Arial"/>
          <w:b/>
          <w:sz w:val="24"/>
          <w:szCs w:val="24"/>
        </w:rPr>
        <w:t>. Nursaid</w:t>
      </w:r>
      <w:r w:rsidRPr="001702A2">
        <w:rPr>
          <w:rFonts w:ascii="Cambria" w:hAnsi="Cambria" w:cs="Arial"/>
          <w:b/>
          <w:sz w:val="24"/>
          <w:szCs w:val="24"/>
          <w:vertAlign w:val="superscript"/>
        </w:rPr>
        <w:t>C</w:t>
      </w:r>
      <w:r w:rsidRPr="001702A2">
        <w:rPr>
          <w:rFonts w:ascii="Cambria" w:hAnsi="Cambria" w:cs="Arial"/>
          <w:b/>
          <w:sz w:val="24"/>
          <w:szCs w:val="24"/>
        </w:rPr>
        <w:t xml:space="preserve"> </w:t>
      </w:r>
    </w:p>
    <w:p w14:paraId="10C6E49E" w14:textId="77777777" w:rsidR="001702A2" w:rsidRDefault="001702A2" w:rsidP="001702A2">
      <w:pPr>
        <w:spacing w:after="0" w:line="240" w:lineRule="auto"/>
        <w:jc w:val="center"/>
        <w:rPr>
          <w:rFonts w:ascii="Book Antiqua" w:hAnsi="Book Antiqua" w:cs="Arial"/>
          <w:b/>
          <w:sz w:val="24"/>
          <w:szCs w:val="24"/>
        </w:rPr>
      </w:pPr>
    </w:p>
    <w:p w14:paraId="393D406A" w14:textId="77777777" w:rsidR="001702A2" w:rsidRPr="001702A2" w:rsidRDefault="001702A2" w:rsidP="001702A2">
      <w:pPr>
        <w:spacing w:after="0" w:line="240" w:lineRule="auto"/>
        <w:jc w:val="center"/>
        <w:rPr>
          <w:rFonts w:ascii="Times New Roman" w:hAnsi="Times New Roman" w:cs="Times New Roman"/>
          <w:i/>
          <w:sz w:val="20"/>
          <w:szCs w:val="20"/>
        </w:rPr>
      </w:pPr>
      <w:r w:rsidRPr="001702A2">
        <w:rPr>
          <w:rFonts w:ascii="Times New Roman" w:hAnsi="Times New Roman" w:cs="Times New Roman"/>
          <w:i/>
          <w:sz w:val="20"/>
          <w:szCs w:val="20"/>
          <w:vertAlign w:val="superscript"/>
        </w:rPr>
        <w:t>A</w:t>
      </w:r>
      <w:r w:rsidRPr="001702A2">
        <w:rPr>
          <w:rFonts w:ascii="Times New Roman" w:hAnsi="Times New Roman" w:cs="Times New Roman"/>
          <w:i/>
          <w:spacing w:val="-1"/>
          <w:sz w:val="20"/>
          <w:szCs w:val="20"/>
        </w:rPr>
        <w:t xml:space="preserve"> </w:t>
      </w:r>
      <w:r w:rsidRPr="001702A2">
        <w:rPr>
          <w:rFonts w:ascii="Times New Roman" w:hAnsi="Times New Roman" w:cs="Times New Roman"/>
          <w:i/>
          <w:sz w:val="20"/>
          <w:szCs w:val="20"/>
        </w:rPr>
        <w:t>Ph.D.</w:t>
      </w:r>
      <w:r w:rsidRPr="001702A2">
        <w:rPr>
          <w:rFonts w:ascii="Times New Roman" w:hAnsi="Times New Roman" w:cs="Times New Roman"/>
          <w:i/>
          <w:spacing w:val="-5"/>
          <w:sz w:val="20"/>
          <w:szCs w:val="20"/>
        </w:rPr>
        <w:t xml:space="preserve"> </w:t>
      </w:r>
      <w:r w:rsidRPr="001702A2">
        <w:rPr>
          <w:rFonts w:ascii="Times New Roman" w:hAnsi="Times New Roman" w:cs="Times New Roman"/>
          <w:i/>
          <w:sz w:val="20"/>
          <w:szCs w:val="20"/>
        </w:rPr>
        <w:t>in</w:t>
      </w:r>
      <w:r w:rsidRPr="001702A2">
        <w:rPr>
          <w:rFonts w:ascii="Times New Roman" w:hAnsi="Times New Roman" w:cs="Times New Roman"/>
          <w:i/>
          <w:spacing w:val="-7"/>
          <w:sz w:val="20"/>
          <w:szCs w:val="20"/>
        </w:rPr>
        <w:t xml:space="preserve"> Management</w:t>
      </w:r>
      <w:r w:rsidRPr="001702A2">
        <w:rPr>
          <w:rFonts w:ascii="Times New Roman" w:hAnsi="Times New Roman" w:cs="Times New Roman"/>
          <w:i/>
          <w:spacing w:val="-8"/>
          <w:sz w:val="20"/>
          <w:szCs w:val="20"/>
        </w:rPr>
        <w:t xml:space="preserve"> </w:t>
      </w:r>
      <w:r w:rsidRPr="001702A2">
        <w:rPr>
          <w:rFonts w:ascii="Times New Roman" w:hAnsi="Times New Roman" w:cs="Times New Roman"/>
          <w:i/>
          <w:sz w:val="20"/>
          <w:szCs w:val="20"/>
        </w:rPr>
        <w:t>with</w:t>
      </w:r>
      <w:r w:rsidRPr="001702A2">
        <w:rPr>
          <w:rFonts w:ascii="Times New Roman" w:hAnsi="Times New Roman" w:cs="Times New Roman"/>
          <w:i/>
          <w:spacing w:val="-3"/>
          <w:sz w:val="20"/>
          <w:szCs w:val="20"/>
        </w:rPr>
        <w:t xml:space="preserve"> </w:t>
      </w:r>
      <w:r w:rsidRPr="001702A2">
        <w:rPr>
          <w:rFonts w:ascii="Times New Roman" w:hAnsi="Times New Roman" w:cs="Times New Roman"/>
          <w:i/>
          <w:sz w:val="20"/>
          <w:szCs w:val="20"/>
        </w:rPr>
        <w:t>a</w:t>
      </w:r>
      <w:r w:rsidRPr="001702A2">
        <w:rPr>
          <w:rFonts w:ascii="Times New Roman" w:hAnsi="Times New Roman" w:cs="Times New Roman"/>
          <w:i/>
          <w:spacing w:val="-3"/>
          <w:sz w:val="20"/>
          <w:szCs w:val="20"/>
        </w:rPr>
        <w:t xml:space="preserve"> </w:t>
      </w:r>
      <w:r w:rsidRPr="001702A2">
        <w:rPr>
          <w:rFonts w:ascii="Times New Roman" w:hAnsi="Times New Roman" w:cs="Times New Roman"/>
          <w:i/>
          <w:sz w:val="20"/>
          <w:szCs w:val="20"/>
        </w:rPr>
        <w:t>focus</w:t>
      </w:r>
      <w:r w:rsidRPr="001702A2">
        <w:rPr>
          <w:rFonts w:ascii="Times New Roman" w:hAnsi="Times New Roman" w:cs="Times New Roman"/>
          <w:i/>
          <w:spacing w:val="-5"/>
          <w:sz w:val="20"/>
          <w:szCs w:val="20"/>
        </w:rPr>
        <w:t xml:space="preserve"> </w:t>
      </w:r>
      <w:r w:rsidRPr="001702A2">
        <w:rPr>
          <w:rFonts w:ascii="Times New Roman" w:hAnsi="Times New Roman" w:cs="Times New Roman"/>
          <w:i/>
          <w:sz w:val="20"/>
          <w:szCs w:val="20"/>
        </w:rPr>
        <w:t>on</w:t>
      </w:r>
      <w:r w:rsidRPr="001702A2">
        <w:rPr>
          <w:rFonts w:ascii="Times New Roman" w:hAnsi="Times New Roman" w:cs="Times New Roman"/>
          <w:i/>
          <w:spacing w:val="-7"/>
          <w:sz w:val="20"/>
          <w:szCs w:val="20"/>
        </w:rPr>
        <w:t xml:space="preserve"> Management </w:t>
      </w:r>
      <w:r w:rsidRPr="001702A2">
        <w:rPr>
          <w:rFonts w:ascii="Times New Roman" w:hAnsi="Times New Roman" w:cs="Times New Roman"/>
          <w:i/>
          <w:spacing w:val="-3"/>
          <w:sz w:val="20"/>
          <w:szCs w:val="20"/>
        </w:rPr>
        <w:t xml:space="preserve"> </w:t>
      </w:r>
      <w:r w:rsidRPr="001702A2">
        <w:rPr>
          <w:rFonts w:ascii="Times New Roman" w:hAnsi="Times New Roman" w:cs="Times New Roman"/>
          <w:i/>
          <w:sz w:val="20"/>
          <w:szCs w:val="20"/>
        </w:rPr>
        <w:t>from</w:t>
      </w:r>
      <w:r w:rsidRPr="001702A2">
        <w:rPr>
          <w:rFonts w:ascii="Times New Roman" w:hAnsi="Times New Roman" w:cs="Times New Roman"/>
          <w:i/>
          <w:spacing w:val="-10"/>
          <w:sz w:val="20"/>
          <w:szCs w:val="20"/>
        </w:rPr>
        <w:t xml:space="preserve"> </w:t>
      </w:r>
      <w:r w:rsidRPr="001702A2">
        <w:rPr>
          <w:rFonts w:ascii="Times New Roman" w:hAnsi="Times New Roman" w:cs="Times New Roman"/>
          <w:i/>
          <w:sz w:val="20"/>
          <w:szCs w:val="20"/>
        </w:rPr>
        <w:t>the</w:t>
      </w:r>
      <w:r w:rsidRPr="001702A2">
        <w:rPr>
          <w:rFonts w:ascii="Times New Roman" w:hAnsi="Times New Roman" w:cs="Times New Roman"/>
          <w:i/>
          <w:spacing w:val="-6"/>
          <w:sz w:val="20"/>
          <w:szCs w:val="20"/>
        </w:rPr>
        <w:t xml:space="preserve"> </w:t>
      </w:r>
      <w:r w:rsidRPr="001702A2">
        <w:rPr>
          <w:rFonts w:ascii="Times New Roman" w:hAnsi="Times New Roman" w:cs="Times New Roman"/>
          <w:i/>
          <w:sz w:val="20"/>
          <w:szCs w:val="20"/>
        </w:rPr>
        <w:t>Universitas Muhammadiyah Jember-</w:t>
      </w:r>
      <w:r w:rsidRPr="001702A2">
        <w:rPr>
          <w:rFonts w:ascii="Times New Roman" w:hAnsi="Times New Roman" w:cs="Times New Roman"/>
          <w:i/>
          <w:spacing w:val="-3"/>
          <w:sz w:val="20"/>
          <w:szCs w:val="20"/>
        </w:rPr>
        <w:t xml:space="preserve"> </w:t>
      </w:r>
      <w:r w:rsidRPr="001702A2">
        <w:rPr>
          <w:rFonts w:ascii="Times New Roman" w:hAnsi="Times New Roman" w:cs="Times New Roman"/>
          <w:i/>
          <w:sz w:val="20"/>
          <w:szCs w:val="20"/>
        </w:rPr>
        <w:t>Indonesia.</w:t>
      </w:r>
      <w:r w:rsidRPr="001702A2">
        <w:rPr>
          <w:rFonts w:ascii="Times New Roman" w:hAnsi="Times New Roman" w:cs="Times New Roman"/>
          <w:i/>
          <w:spacing w:val="-47"/>
          <w:sz w:val="20"/>
          <w:szCs w:val="20"/>
        </w:rPr>
        <w:t xml:space="preserve"> </w:t>
      </w:r>
      <w:r w:rsidRPr="001702A2">
        <w:rPr>
          <w:rFonts w:ascii="Times New Roman" w:hAnsi="Times New Roman" w:cs="Times New Roman"/>
          <w:i/>
          <w:sz w:val="20"/>
          <w:szCs w:val="20"/>
        </w:rPr>
        <w:t>E-mail:</w:t>
      </w:r>
      <w:r w:rsidRPr="001702A2">
        <w:rPr>
          <w:rFonts w:ascii="Times New Roman" w:hAnsi="Times New Roman" w:cs="Times New Roman"/>
          <w:i/>
          <w:spacing w:val="2"/>
          <w:sz w:val="20"/>
          <w:szCs w:val="20"/>
        </w:rPr>
        <w:t xml:space="preserve"> </w:t>
      </w:r>
      <w:hyperlink r:id="rId9" w:history="1">
        <w:r w:rsidRPr="001702A2">
          <w:rPr>
            <w:rStyle w:val="Hyperlink"/>
            <w:rFonts w:ascii="Times New Roman" w:hAnsi="Times New Roman" w:cs="Times New Roman"/>
            <w:i/>
            <w:iCs/>
            <w:sz w:val="20"/>
            <w:szCs w:val="20"/>
          </w:rPr>
          <w:t>nurulqomariah@unmuhjember.ac.id</w:t>
        </w:r>
      </w:hyperlink>
      <w:r w:rsidRPr="001702A2">
        <w:rPr>
          <w:rStyle w:val="Hyperlink"/>
          <w:rFonts w:ascii="Times New Roman" w:hAnsi="Times New Roman" w:cs="Times New Roman"/>
          <w:i/>
          <w:iCs/>
          <w:sz w:val="20"/>
          <w:szCs w:val="20"/>
        </w:rPr>
        <w:t xml:space="preserve"> </w:t>
      </w:r>
      <w:r w:rsidRPr="001702A2">
        <w:rPr>
          <w:rFonts w:ascii="Times New Roman" w:hAnsi="Times New Roman" w:cs="Times New Roman"/>
          <w:i/>
          <w:color w:val="0000FF"/>
          <w:spacing w:val="48"/>
          <w:sz w:val="20"/>
          <w:szCs w:val="20"/>
        </w:rPr>
        <w:t xml:space="preserve"> </w:t>
      </w:r>
      <w:r w:rsidRPr="001702A2">
        <w:rPr>
          <w:rFonts w:ascii="Times New Roman" w:hAnsi="Times New Roman" w:cs="Times New Roman"/>
          <w:i/>
          <w:sz w:val="20"/>
          <w:szCs w:val="20"/>
        </w:rPr>
        <w:t>Orcid:</w:t>
      </w:r>
      <w:r w:rsidRPr="001702A2">
        <w:rPr>
          <w:rFonts w:ascii="Times New Roman" w:hAnsi="Times New Roman" w:cs="Times New Roman"/>
          <w:i/>
          <w:spacing w:val="-3"/>
          <w:sz w:val="20"/>
          <w:szCs w:val="20"/>
        </w:rPr>
        <w:t xml:space="preserve"> </w:t>
      </w:r>
      <w:hyperlink r:id="rId10" w:history="1">
        <w:r w:rsidRPr="001702A2">
          <w:rPr>
            <w:rStyle w:val="Hyperlink"/>
            <w:rFonts w:ascii="Times New Roman" w:hAnsi="Times New Roman" w:cs="Times New Roman"/>
            <w:i/>
            <w:sz w:val="20"/>
            <w:szCs w:val="20"/>
          </w:rPr>
          <w:t>https://orcid.org/0000-0001-8662-</w:t>
        </w:r>
      </w:hyperlink>
      <w:r w:rsidRPr="001702A2">
        <w:rPr>
          <w:rFonts w:ascii="Times New Roman" w:hAnsi="Times New Roman" w:cs="Times New Roman"/>
          <w:i/>
          <w:color w:val="0000FF"/>
          <w:sz w:val="20"/>
          <w:szCs w:val="20"/>
          <w:u w:val="single" w:color="0000FF"/>
        </w:rPr>
        <w:t>8904</w:t>
      </w:r>
    </w:p>
    <w:p w14:paraId="7DDCF321" w14:textId="06730ABF" w:rsidR="001702A2" w:rsidRPr="001702A2" w:rsidRDefault="001702A2" w:rsidP="001702A2">
      <w:pPr>
        <w:spacing w:after="0" w:line="240" w:lineRule="auto"/>
        <w:jc w:val="center"/>
        <w:rPr>
          <w:rFonts w:ascii="Times New Roman" w:hAnsi="Times New Roman" w:cs="Times New Roman"/>
          <w:i/>
          <w:sz w:val="20"/>
          <w:szCs w:val="20"/>
        </w:rPr>
      </w:pPr>
      <w:r w:rsidRPr="001702A2">
        <w:rPr>
          <w:rFonts w:ascii="Times New Roman" w:hAnsi="Times New Roman" w:cs="Times New Roman"/>
          <w:i/>
          <w:sz w:val="20"/>
          <w:szCs w:val="20"/>
          <w:vertAlign w:val="superscript"/>
        </w:rPr>
        <w:t>B</w:t>
      </w:r>
      <w:r w:rsidRPr="001702A2">
        <w:rPr>
          <w:rFonts w:ascii="Times New Roman" w:hAnsi="Times New Roman" w:cs="Times New Roman"/>
          <w:i/>
          <w:spacing w:val="27"/>
          <w:sz w:val="20"/>
          <w:szCs w:val="20"/>
        </w:rPr>
        <w:t xml:space="preserve"> </w:t>
      </w:r>
      <w:r w:rsidRPr="001702A2">
        <w:rPr>
          <w:rFonts w:ascii="Times New Roman" w:hAnsi="Times New Roman" w:cs="Times New Roman"/>
          <w:i/>
          <w:sz w:val="20"/>
          <w:szCs w:val="20"/>
        </w:rPr>
        <w:t>Ph.D.</w:t>
      </w:r>
      <w:r w:rsidRPr="001702A2">
        <w:rPr>
          <w:rFonts w:ascii="Times New Roman" w:hAnsi="Times New Roman" w:cs="Times New Roman"/>
          <w:i/>
          <w:spacing w:val="-5"/>
          <w:sz w:val="20"/>
          <w:szCs w:val="20"/>
        </w:rPr>
        <w:t xml:space="preserve"> </w:t>
      </w:r>
      <w:r w:rsidRPr="001702A2">
        <w:rPr>
          <w:rFonts w:ascii="Times New Roman" w:hAnsi="Times New Roman" w:cs="Times New Roman"/>
          <w:i/>
          <w:sz w:val="20"/>
          <w:szCs w:val="20"/>
        </w:rPr>
        <w:t>in</w:t>
      </w:r>
      <w:r w:rsidRPr="001702A2">
        <w:rPr>
          <w:rFonts w:ascii="Times New Roman" w:hAnsi="Times New Roman" w:cs="Times New Roman"/>
          <w:i/>
          <w:spacing w:val="-7"/>
          <w:sz w:val="20"/>
          <w:szCs w:val="20"/>
        </w:rPr>
        <w:t xml:space="preserve"> Management</w:t>
      </w:r>
      <w:r w:rsidRPr="001702A2">
        <w:rPr>
          <w:rFonts w:ascii="Times New Roman" w:hAnsi="Times New Roman" w:cs="Times New Roman"/>
          <w:i/>
          <w:spacing w:val="-8"/>
          <w:sz w:val="20"/>
          <w:szCs w:val="20"/>
        </w:rPr>
        <w:t xml:space="preserve"> </w:t>
      </w:r>
      <w:r w:rsidRPr="001702A2">
        <w:rPr>
          <w:rFonts w:ascii="Times New Roman" w:hAnsi="Times New Roman" w:cs="Times New Roman"/>
          <w:i/>
          <w:sz w:val="20"/>
          <w:szCs w:val="20"/>
        </w:rPr>
        <w:t>with</w:t>
      </w:r>
      <w:r w:rsidRPr="001702A2">
        <w:rPr>
          <w:rFonts w:ascii="Times New Roman" w:hAnsi="Times New Roman" w:cs="Times New Roman"/>
          <w:i/>
          <w:spacing w:val="-3"/>
          <w:sz w:val="20"/>
          <w:szCs w:val="20"/>
        </w:rPr>
        <w:t xml:space="preserve"> </w:t>
      </w:r>
      <w:r w:rsidRPr="001702A2">
        <w:rPr>
          <w:rFonts w:ascii="Times New Roman" w:hAnsi="Times New Roman" w:cs="Times New Roman"/>
          <w:i/>
          <w:sz w:val="20"/>
          <w:szCs w:val="20"/>
        </w:rPr>
        <w:t>a</w:t>
      </w:r>
      <w:r w:rsidRPr="001702A2">
        <w:rPr>
          <w:rFonts w:ascii="Times New Roman" w:hAnsi="Times New Roman" w:cs="Times New Roman"/>
          <w:i/>
          <w:spacing w:val="-3"/>
          <w:sz w:val="20"/>
          <w:szCs w:val="20"/>
        </w:rPr>
        <w:t xml:space="preserve"> </w:t>
      </w:r>
      <w:r w:rsidRPr="001702A2">
        <w:rPr>
          <w:rFonts w:ascii="Times New Roman" w:hAnsi="Times New Roman" w:cs="Times New Roman"/>
          <w:i/>
          <w:sz w:val="20"/>
          <w:szCs w:val="20"/>
        </w:rPr>
        <w:t>focus</w:t>
      </w:r>
      <w:r w:rsidRPr="001702A2">
        <w:rPr>
          <w:rFonts w:ascii="Times New Roman" w:hAnsi="Times New Roman" w:cs="Times New Roman"/>
          <w:i/>
          <w:spacing w:val="-5"/>
          <w:sz w:val="20"/>
          <w:szCs w:val="20"/>
        </w:rPr>
        <w:t xml:space="preserve"> </w:t>
      </w:r>
      <w:r w:rsidRPr="001702A2">
        <w:rPr>
          <w:rFonts w:ascii="Times New Roman" w:hAnsi="Times New Roman" w:cs="Times New Roman"/>
          <w:i/>
          <w:sz w:val="20"/>
          <w:szCs w:val="20"/>
        </w:rPr>
        <w:t>on</w:t>
      </w:r>
      <w:r w:rsidRPr="001702A2">
        <w:rPr>
          <w:rFonts w:ascii="Times New Roman" w:hAnsi="Times New Roman" w:cs="Times New Roman"/>
          <w:i/>
          <w:spacing w:val="-7"/>
          <w:sz w:val="20"/>
          <w:szCs w:val="20"/>
        </w:rPr>
        <w:t xml:space="preserve"> </w:t>
      </w:r>
      <w:r w:rsidRPr="001702A2">
        <w:rPr>
          <w:rFonts w:ascii="Times New Roman" w:hAnsi="Times New Roman" w:cs="Times New Roman"/>
          <w:i/>
          <w:sz w:val="20"/>
          <w:szCs w:val="20"/>
        </w:rPr>
        <w:t xml:space="preserve">Operational </w:t>
      </w:r>
      <w:r w:rsidRPr="001702A2">
        <w:rPr>
          <w:rFonts w:ascii="Times New Roman" w:hAnsi="Times New Roman" w:cs="Times New Roman"/>
          <w:i/>
          <w:spacing w:val="-7"/>
          <w:sz w:val="20"/>
          <w:szCs w:val="20"/>
        </w:rPr>
        <w:t xml:space="preserve">Management </w:t>
      </w:r>
      <w:r w:rsidRPr="001702A2">
        <w:rPr>
          <w:rFonts w:ascii="Times New Roman" w:hAnsi="Times New Roman" w:cs="Times New Roman"/>
          <w:i/>
          <w:spacing w:val="-3"/>
          <w:sz w:val="20"/>
          <w:szCs w:val="20"/>
        </w:rPr>
        <w:t xml:space="preserve"> </w:t>
      </w:r>
      <w:r w:rsidRPr="001702A2">
        <w:rPr>
          <w:rFonts w:ascii="Times New Roman" w:hAnsi="Times New Roman" w:cs="Times New Roman"/>
          <w:i/>
          <w:sz w:val="20"/>
          <w:szCs w:val="20"/>
        </w:rPr>
        <w:t>from</w:t>
      </w:r>
      <w:r w:rsidRPr="001702A2">
        <w:rPr>
          <w:rFonts w:ascii="Times New Roman" w:hAnsi="Times New Roman" w:cs="Times New Roman"/>
          <w:i/>
          <w:spacing w:val="-10"/>
          <w:sz w:val="20"/>
          <w:szCs w:val="20"/>
        </w:rPr>
        <w:t xml:space="preserve"> </w:t>
      </w:r>
      <w:r w:rsidRPr="001702A2">
        <w:rPr>
          <w:rFonts w:ascii="Times New Roman" w:hAnsi="Times New Roman" w:cs="Times New Roman"/>
          <w:i/>
          <w:sz w:val="20"/>
          <w:szCs w:val="20"/>
        </w:rPr>
        <w:t>the</w:t>
      </w:r>
      <w:r w:rsidRPr="001702A2">
        <w:rPr>
          <w:rFonts w:ascii="Times New Roman" w:hAnsi="Times New Roman" w:cs="Times New Roman"/>
          <w:i/>
          <w:spacing w:val="-6"/>
          <w:sz w:val="20"/>
          <w:szCs w:val="20"/>
        </w:rPr>
        <w:t xml:space="preserve"> </w:t>
      </w:r>
      <w:r w:rsidRPr="001702A2">
        <w:rPr>
          <w:rFonts w:ascii="Times New Roman" w:hAnsi="Times New Roman" w:cs="Times New Roman"/>
          <w:i/>
          <w:sz w:val="20"/>
          <w:szCs w:val="20"/>
        </w:rPr>
        <w:t>Universitas Muhammadiyah Jember-Indonesia.E-mail:</w:t>
      </w:r>
      <w:r w:rsidRPr="001702A2">
        <w:rPr>
          <w:rFonts w:ascii="Times New Roman" w:hAnsi="Times New Roman" w:cs="Times New Roman"/>
          <w:i/>
          <w:spacing w:val="-3"/>
          <w:sz w:val="20"/>
          <w:szCs w:val="20"/>
        </w:rPr>
        <w:t xml:space="preserve"> </w:t>
      </w:r>
      <w:hyperlink r:id="rId11" w:history="1">
        <w:r w:rsidRPr="001702A2">
          <w:rPr>
            <w:rStyle w:val="Hyperlink"/>
            <w:rFonts w:ascii="Times New Roman" w:hAnsi="Times New Roman" w:cs="Times New Roman"/>
            <w:i/>
            <w:spacing w:val="-3"/>
            <w:sz w:val="20"/>
            <w:szCs w:val="20"/>
          </w:rPr>
          <w:t>ekobudisatoto@unmuhjember.ac.id</w:t>
        </w:r>
      </w:hyperlink>
      <w:r w:rsidRPr="001702A2">
        <w:rPr>
          <w:rFonts w:ascii="Times New Roman" w:hAnsi="Times New Roman" w:cs="Times New Roman"/>
          <w:i/>
          <w:spacing w:val="-3"/>
          <w:sz w:val="20"/>
          <w:szCs w:val="20"/>
        </w:rPr>
        <w:t xml:space="preserve">,    Orchid: </w:t>
      </w:r>
      <w:hyperlink r:id="rId12" w:history="1">
        <w:r w:rsidRPr="001702A2">
          <w:rPr>
            <w:rStyle w:val="Hyperlink"/>
            <w:rFonts w:ascii="Times New Roman" w:hAnsi="Times New Roman" w:cs="Times New Roman"/>
            <w:i/>
            <w:sz w:val="20"/>
            <w:szCs w:val="20"/>
          </w:rPr>
          <w:t>https://orcid.org/0000-0003-4668-</w:t>
        </w:r>
      </w:hyperlink>
      <w:r w:rsidRPr="001702A2">
        <w:rPr>
          <w:rFonts w:ascii="Times New Roman" w:hAnsi="Times New Roman" w:cs="Times New Roman"/>
          <w:i/>
          <w:color w:val="0000FF"/>
          <w:sz w:val="20"/>
          <w:szCs w:val="20"/>
          <w:u w:val="single" w:color="0000FF"/>
        </w:rPr>
        <w:t>0091</w:t>
      </w:r>
    </w:p>
    <w:p w14:paraId="206823EA" w14:textId="77777777" w:rsidR="001702A2" w:rsidRPr="001702A2" w:rsidRDefault="001702A2" w:rsidP="001702A2">
      <w:pPr>
        <w:spacing w:after="0" w:line="240" w:lineRule="auto"/>
        <w:jc w:val="center"/>
        <w:rPr>
          <w:rFonts w:ascii="Times New Roman" w:hAnsi="Times New Roman" w:cs="Times New Roman"/>
          <w:i/>
          <w:sz w:val="20"/>
          <w:szCs w:val="20"/>
        </w:rPr>
      </w:pPr>
      <w:r w:rsidRPr="001702A2">
        <w:rPr>
          <w:rFonts w:ascii="Times New Roman" w:hAnsi="Times New Roman" w:cs="Times New Roman"/>
          <w:i/>
          <w:spacing w:val="-1"/>
          <w:sz w:val="20"/>
          <w:szCs w:val="20"/>
          <w:vertAlign w:val="superscript"/>
        </w:rPr>
        <w:t>C</w:t>
      </w:r>
      <w:r w:rsidRPr="001702A2">
        <w:rPr>
          <w:rFonts w:ascii="Times New Roman" w:hAnsi="Times New Roman" w:cs="Times New Roman"/>
          <w:i/>
          <w:spacing w:val="-7"/>
          <w:sz w:val="20"/>
          <w:szCs w:val="20"/>
        </w:rPr>
        <w:t xml:space="preserve"> </w:t>
      </w:r>
      <w:bookmarkEnd w:id="1"/>
      <w:r w:rsidRPr="001702A2">
        <w:rPr>
          <w:rFonts w:ascii="Times New Roman" w:hAnsi="Times New Roman" w:cs="Times New Roman"/>
          <w:i/>
          <w:sz w:val="20"/>
          <w:szCs w:val="20"/>
        </w:rPr>
        <w:t>Ph.D.</w:t>
      </w:r>
      <w:r w:rsidRPr="001702A2">
        <w:rPr>
          <w:rFonts w:ascii="Times New Roman" w:hAnsi="Times New Roman" w:cs="Times New Roman"/>
          <w:i/>
          <w:spacing w:val="-5"/>
          <w:sz w:val="20"/>
          <w:szCs w:val="20"/>
        </w:rPr>
        <w:t xml:space="preserve"> </w:t>
      </w:r>
      <w:r w:rsidRPr="001702A2">
        <w:rPr>
          <w:rFonts w:ascii="Times New Roman" w:hAnsi="Times New Roman" w:cs="Times New Roman"/>
          <w:i/>
          <w:sz w:val="20"/>
          <w:szCs w:val="20"/>
        </w:rPr>
        <w:t>in</w:t>
      </w:r>
      <w:r w:rsidRPr="001702A2">
        <w:rPr>
          <w:rFonts w:ascii="Times New Roman" w:hAnsi="Times New Roman" w:cs="Times New Roman"/>
          <w:i/>
          <w:spacing w:val="-7"/>
          <w:sz w:val="20"/>
          <w:szCs w:val="20"/>
        </w:rPr>
        <w:t xml:space="preserve"> Management</w:t>
      </w:r>
      <w:r w:rsidRPr="001702A2">
        <w:rPr>
          <w:rFonts w:ascii="Times New Roman" w:hAnsi="Times New Roman" w:cs="Times New Roman"/>
          <w:i/>
          <w:spacing w:val="-8"/>
          <w:sz w:val="20"/>
          <w:szCs w:val="20"/>
        </w:rPr>
        <w:t xml:space="preserve"> </w:t>
      </w:r>
      <w:r w:rsidRPr="001702A2">
        <w:rPr>
          <w:rFonts w:ascii="Times New Roman" w:hAnsi="Times New Roman" w:cs="Times New Roman"/>
          <w:i/>
          <w:sz w:val="20"/>
          <w:szCs w:val="20"/>
        </w:rPr>
        <w:t>with</w:t>
      </w:r>
      <w:r w:rsidRPr="001702A2">
        <w:rPr>
          <w:rFonts w:ascii="Times New Roman" w:hAnsi="Times New Roman" w:cs="Times New Roman"/>
          <w:i/>
          <w:spacing w:val="-3"/>
          <w:sz w:val="20"/>
          <w:szCs w:val="20"/>
        </w:rPr>
        <w:t xml:space="preserve"> </w:t>
      </w:r>
      <w:r w:rsidRPr="001702A2">
        <w:rPr>
          <w:rFonts w:ascii="Times New Roman" w:hAnsi="Times New Roman" w:cs="Times New Roman"/>
          <w:i/>
          <w:sz w:val="20"/>
          <w:szCs w:val="20"/>
        </w:rPr>
        <w:t>a</w:t>
      </w:r>
      <w:r w:rsidRPr="001702A2">
        <w:rPr>
          <w:rFonts w:ascii="Times New Roman" w:hAnsi="Times New Roman" w:cs="Times New Roman"/>
          <w:i/>
          <w:spacing w:val="-3"/>
          <w:sz w:val="20"/>
          <w:szCs w:val="20"/>
        </w:rPr>
        <w:t xml:space="preserve"> </w:t>
      </w:r>
      <w:r w:rsidRPr="001702A2">
        <w:rPr>
          <w:rFonts w:ascii="Times New Roman" w:hAnsi="Times New Roman" w:cs="Times New Roman"/>
          <w:i/>
          <w:sz w:val="20"/>
          <w:szCs w:val="20"/>
        </w:rPr>
        <w:t>focus</w:t>
      </w:r>
      <w:r w:rsidRPr="001702A2">
        <w:rPr>
          <w:rFonts w:ascii="Times New Roman" w:hAnsi="Times New Roman" w:cs="Times New Roman"/>
          <w:i/>
          <w:spacing w:val="-5"/>
          <w:sz w:val="20"/>
          <w:szCs w:val="20"/>
        </w:rPr>
        <w:t xml:space="preserve"> </w:t>
      </w:r>
      <w:r w:rsidRPr="001702A2">
        <w:rPr>
          <w:rFonts w:ascii="Times New Roman" w:hAnsi="Times New Roman" w:cs="Times New Roman"/>
          <w:i/>
          <w:sz w:val="20"/>
          <w:szCs w:val="20"/>
        </w:rPr>
        <w:t>on</w:t>
      </w:r>
      <w:r w:rsidRPr="001702A2">
        <w:rPr>
          <w:rFonts w:ascii="Times New Roman" w:hAnsi="Times New Roman" w:cs="Times New Roman"/>
          <w:i/>
          <w:spacing w:val="-7"/>
          <w:sz w:val="20"/>
          <w:szCs w:val="20"/>
        </w:rPr>
        <w:t xml:space="preserve"> </w:t>
      </w:r>
      <w:r w:rsidRPr="001702A2">
        <w:rPr>
          <w:rFonts w:ascii="Times New Roman" w:hAnsi="Times New Roman" w:cs="Times New Roman"/>
          <w:i/>
          <w:sz w:val="20"/>
          <w:szCs w:val="20"/>
        </w:rPr>
        <w:t xml:space="preserve"> </w:t>
      </w:r>
      <w:r w:rsidRPr="001702A2">
        <w:rPr>
          <w:rFonts w:ascii="Times New Roman" w:hAnsi="Times New Roman" w:cs="Times New Roman"/>
          <w:i/>
          <w:spacing w:val="-7"/>
          <w:sz w:val="20"/>
          <w:szCs w:val="20"/>
        </w:rPr>
        <w:t xml:space="preserve">Management </w:t>
      </w:r>
      <w:r w:rsidRPr="001702A2">
        <w:rPr>
          <w:rFonts w:ascii="Times New Roman" w:hAnsi="Times New Roman" w:cs="Times New Roman"/>
          <w:i/>
          <w:spacing w:val="-3"/>
          <w:sz w:val="20"/>
          <w:szCs w:val="20"/>
        </w:rPr>
        <w:t xml:space="preserve"> </w:t>
      </w:r>
      <w:r w:rsidRPr="001702A2">
        <w:rPr>
          <w:rFonts w:ascii="Times New Roman" w:hAnsi="Times New Roman" w:cs="Times New Roman"/>
          <w:i/>
          <w:sz w:val="20"/>
          <w:szCs w:val="20"/>
        </w:rPr>
        <w:t>from</w:t>
      </w:r>
      <w:r w:rsidRPr="001702A2">
        <w:rPr>
          <w:rFonts w:ascii="Times New Roman" w:hAnsi="Times New Roman" w:cs="Times New Roman"/>
          <w:i/>
          <w:spacing w:val="-10"/>
          <w:sz w:val="20"/>
          <w:szCs w:val="20"/>
        </w:rPr>
        <w:t xml:space="preserve"> </w:t>
      </w:r>
      <w:r w:rsidRPr="001702A2">
        <w:rPr>
          <w:rFonts w:ascii="Times New Roman" w:hAnsi="Times New Roman" w:cs="Times New Roman"/>
          <w:i/>
          <w:sz w:val="20"/>
          <w:szCs w:val="20"/>
        </w:rPr>
        <w:t>the</w:t>
      </w:r>
      <w:r w:rsidRPr="001702A2">
        <w:rPr>
          <w:rFonts w:ascii="Times New Roman" w:hAnsi="Times New Roman" w:cs="Times New Roman"/>
          <w:i/>
          <w:spacing w:val="-6"/>
          <w:sz w:val="20"/>
          <w:szCs w:val="20"/>
        </w:rPr>
        <w:t xml:space="preserve"> </w:t>
      </w:r>
      <w:r w:rsidRPr="001702A2">
        <w:rPr>
          <w:rFonts w:ascii="Times New Roman" w:hAnsi="Times New Roman" w:cs="Times New Roman"/>
          <w:i/>
          <w:sz w:val="20"/>
          <w:szCs w:val="20"/>
        </w:rPr>
        <w:t>Universitas Muhammadiyah Jember-</w:t>
      </w:r>
      <w:r w:rsidRPr="001702A2">
        <w:rPr>
          <w:rFonts w:ascii="Times New Roman" w:hAnsi="Times New Roman" w:cs="Times New Roman"/>
          <w:i/>
          <w:spacing w:val="-3"/>
          <w:sz w:val="20"/>
          <w:szCs w:val="20"/>
        </w:rPr>
        <w:t xml:space="preserve"> </w:t>
      </w:r>
      <w:r w:rsidRPr="001702A2">
        <w:rPr>
          <w:rFonts w:ascii="Times New Roman" w:hAnsi="Times New Roman" w:cs="Times New Roman"/>
          <w:i/>
          <w:sz w:val="20"/>
          <w:szCs w:val="20"/>
        </w:rPr>
        <w:t>Indonesia. E-mail:</w:t>
      </w:r>
      <w:r w:rsidRPr="001702A2">
        <w:rPr>
          <w:rFonts w:ascii="Times New Roman" w:hAnsi="Times New Roman" w:cs="Times New Roman"/>
          <w:i/>
          <w:spacing w:val="-3"/>
          <w:sz w:val="20"/>
          <w:szCs w:val="20"/>
        </w:rPr>
        <w:t xml:space="preserve"> </w:t>
      </w:r>
      <w:hyperlink r:id="rId13" w:history="1">
        <w:r w:rsidRPr="001702A2">
          <w:rPr>
            <w:rStyle w:val="Hyperlink"/>
            <w:rFonts w:ascii="Times New Roman" w:hAnsi="Times New Roman" w:cs="Times New Roman"/>
            <w:i/>
            <w:spacing w:val="-3"/>
            <w:sz w:val="20"/>
            <w:szCs w:val="20"/>
          </w:rPr>
          <w:t>nursaid@unmuhjember.ac.id</w:t>
        </w:r>
      </w:hyperlink>
      <w:r w:rsidRPr="001702A2">
        <w:rPr>
          <w:rFonts w:ascii="Times New Roman" w:hAnsi="Times New Roman" w:cs="Times New Roman"/>
          <w:i/>
          <w:spacing w:val="-3"/>
          <w:sz w:val="20"/>
          <w:szCs w:val="20"/>
        </w:rPr>
        <w:t xml:space="preserve">,  Orchid: </w:t>
      </w:r>
      <w:hyperlink r:id="rId14" w:history="1">
        <w:r w:rsidRPr="001702A2">
          <w:rPr>
            <w:rStyle w:val="Hyperlink"/>
            <w:rFonts w:ascii="Times New Roman" w:hAnsi="Times New Roman" w:cs="Times New Roman"/>
            <w:i/>
            <w:sz w:val="20"/>
            <w:szCs w:val="20"/>
          </w:rPr>
          <w:t>https://orcid.org/0000-0002-5396-</w:t>
        </w:r>
      </w:hyperlink>
      <w:r w:rsidRPr="001702A2">
        <w:rPr>
          <w:rFonts w:ascii="Times New Roman" w:hAnsi="Times New Roman" w:cs="Times New Roman"/>
          <w:i/>
          <w:color w:val="0000FF"/>
          <w:sz w:val="20"/>
          <w:szCs w:val="20"/>
          <w:u w:val="single"/>
        </w:rPr>
        <w:t>9953</w:t>
      </w:r>
    </w:p>
    <w:p w14:paraId="56368346" w14:textId="77777777" w:rsidR="001702A2" w:rsidRDefault="001702A2" w:rsidP="001702A2">
      <w:pPr>
        <w:spacing w:after="0" w:line="240" w:lineRule="auto"/>
        <w:jc w:val="center"/>
        <w:rPr>
          <w:rFonts w:ascii="Times New Roman" w:hAnsi="Times New Roman" w:cs="Times New Roman"/>
          <w:i/>
          <w:spacing w:val="-3"/>
        </w:rPr>
      </w:pPr>
    </w:p>
    <w:bookmarkEnd w:id="0"/>
    <w:p w14:paraId="734BE7E0" w14:textId="3A9812BC" w:rsidR="00596306" w:rsidRDefault="00FD7FD0" w:rsidP="00EF7C9D">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ABSTRACT</w:t>
      </w:r>
    </w:p>
    <w:p w14:paraId="2481C97B" w14:textId="3A03A221" w:rsidR="001702A2" w:rsidRDefault="001702A2" w:rsidP="001702A2">
      <w:pPr>
        <w:spacing w:after="0" w:line="240" w:lineRule="auto"/>
        <w:jc w:val="both"/>
        <w:rPr>
          <w:rFonts w:ascii="Times New Roman" w:hAnsi="Times New Roman" w:cs="Times New Roman"/>
          <w:sz w:val="20"/>
          <w:szCs w:val="20"/>
          <w:lang w:val="id-ID"/>
        </w:rPr>
      </w:pPr>
      <w:r w:rsidRPr="001702A2">
        <w:rPr>
          <w:rFonts w:ascii="Times New Roman" w:hAnsi="Times New Roman" w:cs="Times New Roman"/>
          <w:b/>
          <w:bCs/>
          <w:sz w:val="20"/>
          <w:szCs w:val="20"/>
        </w:rPr>
        <w:t>Purpose</w:t>
      </w:r>
      <w:r w:rsidRPr="001702A2">
        <w:rPr>
          <w:rFonts w:ascii="Times New Roman" w:hAnsi="Times New Roman" w:cs="Times New Roman"/>
          <w:sz w:val="20"/>
          <w:szCs w:val="20"/>
        </w:rPr>
        <w:t xml:space="preserve">: </w:t>
      </w:r>
      <w:r w:rsidR="00171A85" w:rsidRPr="00171A85">
        <w:rPr>
          <w:rFonts w:ascii="Times New Roman" w:hAnsi="Times New Roman" w:cs="Times New Roman"/>
          <w:sz w:val="20"/>
          <w:szCs w:val="20"/>
        </w:rPr>
        <w:t>This paper has a goal, namely the first is to find out and analyze the effect of intellectual capital on profitability. The second objective is to determine the effect of capital structure on profitability. The third objective is to determine the effect of intellectual capital on financial performance. The fourth goal is to find out the effect of capital structure on financial performance, while the last goal is to measure the impact of profitability on performance.</w:t>
      </w:r>
    </w:p>
    <w:p w14:paraId="386F9C50" w14:textId="77777777" w:rsidR="00171A85" w:rsidRPr="00171A85" w:rsidRDefault="00171A85" w:rsidP="001702A2">
      <w:pPr>
        <w:spacing w:after="0" w:line="240" w:lineRule="auto"/>
        <w:jc w:val="both"/>
        <w:rPr>
          <w:rFonts w:ascii="Times New Roman" w:hAnsi="Times New Roman" w:cs="Times New Roman"/>
          <w:sz w:val="20"/>
          <w:szCs w:val="20"/>
          <w:lang w:val="id-ID"/>
        </w:rPr>
      </w:pPr>
    </w:p>
    <w:p w14:paraId="221B2A4F" w14:textId="77777777" w:rsidR="001702A2" w:rsidRPr="001702A2" w:rsidRDefault="001702A2" w:rsidP="001702A2">
      <w:pPr>
        <w:spacing w:after="0" w:line="240" w:lineRule="auto"/>
        <w:jc w:val="both"/>
        <w:rPr>
          <w:rFonts w:ascii="Times New Roman" w:hAnsi="Times New Roman" w:cs="Times New Roman"/>
          <w:sz w:val="20"/>
          <w:szCs w:val="20"/>
        </w:rPr>
      </w:pPr>
      <w:r w:rsidRPr="001702A2">
        <w:rPr>
          <w:rFonts w:ascii="Times New Roman" w:hAnsi="Times New Roman" w:cs="Times New Roman"/>
          <w:b/>
          <w:bCs/>
          <w:sz w:val="20"/>
          <w:szCs w:val="20"/>
        </w:rPr>
        <w:t>Theoretical framework</w:t>
      </w:r>
      <w:r w:rsidRPr="001702A2">
        <w:rPr>
          <w:rFonts w:ascii="Times New Roman" w:hAnsi="Times New Roman" w:cs="Times New Roman"/>
          <w:sz w:val="20"/>
          <w:szCs w:val="20"/>
        </w:rPr>
        <w:t>: The main focus of this paper is the financial performance of Islamic banks in Indonesia, where currently the development of Islamic banks in Indonesia is starting to increase in line with the total Muslim population of around 85%. The performance and profit levels of Islamic banks are required to continue to increase for shareholder satisfaction.</w:t>
      </w:r>
    </w:p>
    <w:p w14:paraId="0732DC23" w14:textId="77777777" w:rsidR="001702A2" w:rsidRPr="001702A2" w:rsidRDefault="001702A2" w:rsidP="001702A2">
      <w:pPr>
        <w:spacing w:after="0" w:line="240" w:lineRule="auto"/>
        <w:jc w:val="both"/>
        <w:rPr>
          <w:rFonts w:ascii="Times New Roman" w:hAnsi="Times New Roman" w:cs="Times New Roman"/>
          <w:sz w:val="20"/>
          <w:szCs w:val="20"/>
        </w:rPr>
      </w:pPr>
    </w:p>
    <w:p w14:paraId="749D2FEA" w14:textId="4D46C788" w:rsidR="001702A2" w:rsidRDefault="001702A2" w:rsidP="001702A2">
      <w:pPr>
        <w:spacing w:after="0" w:line="240" w:lineRule="auto"/>
        <w:jc w:val="both"/>
        <w:rPr>
          <w:rFonts w:ascii="Times New Roman" w:hAnsi="Times New Roman" w:cs="Times New Roman"/>
          <w:sz w:val="20"/>
          <w:szCs w:val="20"/>
          <w:lang w:val="id-ID"/>
        </w:rPr>
      </w:pPr>
      <w:r w:rsidRPr="001702A2">
        <w:rPr>
          <w:rFonts w:ascii="Times New Roman" w:hAnsi="Times New Roman" w:cs="Times New Roman"/>
          <w:b/>
          <w:bCs/>
          <w:sz w:val="20"/>
          <w:szCs w:val="20"/>
        </w:rPr>
        <w:t>Design/methodology/approach</w:t>
      </w:r>
      <w:r w:rsidRPr="001702A2">
        <w:rPr>
          <w:rFonts w:ascii="Times New Roman" w:hAnsi="Times New Roman" w:cs="Times New Roman"/>
          <w:sz w:val="20"/>
          <w:szCs w:val="20"/>
        </w:rPr>
        <w:t xml:space="preserve">: This study takes into account two independent variables and 1 dependent variable and 1 intervening variable. A quantitative approach is used in this paper. This study builds the financial performance and profitability of Islamic banking companies in Indonesia by using intellectual capital and capital structure. The research population is all Islamic banking companies operating in Indonesia, which consists of 13 Islamic banks. </w:t>
      </w:r>
      <w:r w:rsidR="00171A85" w:rsidRPr="00171A85">
        <w:rPr>
          <w:rFonts w:ascii="Times New Roman" w:hAnsi="Times New Roman" w:cs="Times New Roman"/>
          <w:sz w:val="20"/>
          <w:szCs w:val="20"/>
        </w:rPr>
        <w:t>To answer the purpose of this study, a data analysis method was used in the form of smart PLS analysis.</w:t>
      </w:r>
    </w:p>
    <w:p w14:paraId="2F6179A9" w14:textId="77777777" w:rsidR="00171A85" w:rsidRPr="00171A85" w:rsidRDefault="00171A85" w:rsidP="001702A2">
      <w:pPr>
        <w:spacing w:after="0" w:line="240" w:lineRule="auto"/>
        <w:jc w:val="both"/>
        <w:rPr>
          <w:rFonts w:ascii="Times New Roman" w:hAnsi="Times New Roman" w:cs="Times New Roman"/>
          <w:sz w:val="20"/>
          <w:szCs w:val="20"/>
          <w:lang w:val="id-ID"/>
        </w:rPr>
      </w:pPr>
    </w:p>
    <w:p w14:paraId="01D91ECD" w14:textId="4780B3C2" w:rsidR="001702A2" w:rsidRDefault="001702A2" w:rsidP="001702A2">
      <w:pPr>
        <w:spacing w:after="0" w:line="240" w:lineRule="auto"/>
        <w:jc w:val="both"/>
        <w:rPr>
          <w:rFonts w:ascii="Times New Roman" w:hAnsi="Times New Roman" w:cs="Times New Roman"/>
          <w:sz w:val="20"/>
          <w:szCs w:val="20"/>
          <w:lang w:val="id-ID"/>
        </w:rPr>
      </w:pPr>
      <w:r w:rsidRPr="001702A2">
        <w:rPr>
          <w:rFonts w:ascii="Times New Roman" w:hAnsi="Times New Roman" w:cs="Times New Roman"/>
          <w:b/>
          <w:bCs/>
          <w:sz w:val="20"/>
          <w:szCs w:val="20"/>
        </w:rPr>
        <w:t>Findings</w:t>
      </w:r>
      <w:r>
        <w:rPr>
          <w:rFonts w:ascii="Times New Roman" w:hAnsi="Times New Roman" w:cs="Times New Roman"/>
          <w:b/>
          <w:bCs/>
          <w:sz w:val="20"/>
          <w:szCs w:val="20"/>
        </w:rPr>
        <w:t>:</w:t>
      </w:r>
      <w:r w:rsidR="00160DD0" w:rsidRPr="00160DD0">
        <w:t xml:space="preserve"> </w:t>
      </w:r>
      <w:r w:rsidR="00160DD0" w:rsidRPr="00160DD0">
        <w:rPr>
          <w:rFonts w:ascii="Times New Roman" w:hAnsi="Times New Roman" w:cs="Times New Roman"/>
          <w:sz w:val="20"/>
          <w:szCs w:val="20"/>
        </w:rPr>
        <w:t>The results of what has been done show that the intellectual capital owned by Islamic banking does not have a significant impact on company profitability. The company's capital structure has a significant impact on profitability. Intellectual capital turns out to have an influence on financial performance. Islamic banking capital structure has no significant effect on financial performance. Company profitability has a significant effect on the financial performance of Islamic banking companies in Indonesia.</w:t>
      </w:r>
    </w:p>
    <w:p w14:paraId="2F7CF8B6" w14:textId="77777777" w:rsidR="00160DD0" w:rsidRPr="00160DD0" w:rsidRDefault="00160DD0" w:rsidP="001702A2">
      <w:pPr>
        <w:spacing w:after="0" w:line="240" w:lineRule="auto"/>
        <w:jc w:val="both"/>
        <w:rPr>
          <w:rFonts w:ascii="Times New Roman" w:hAnsi="Times New Roman" w:cs="Times New Roman"/>
          <w:sz w:val="20"/>
          <w:szCs w:val="20"/>
          <w:lang w:val="id-ID"/>
        </w:rPr>
      </w:pPr>
    </w:p>
    <w:p w14:paraId="4602919B" w14:textId="77777777" w:rsidR="001702A2" w:rsidRPr="001702A2" w:rsidRDefault="001702A2" w:rsidP="001702A2">
      <w:pPr>
        <w:spacing w:after="0" w:line="240" w:lineRule="auto"/>
        <w:jc w:val="both"/>
        <w:rPr>
          <w:rFonts w:ascii="Times New Roman" w:hAnsi="Times New Roman" w:cs="Times New Roman"/>
          <w:sz w:val="20"/>
          <w:szCs w:val="20"/>
        </w:rPr>
      </w:pPr>
      <w:r w:rsidRPr="001702A2">
        <w:rPr>
          <w:rFonts w:ascii="Times New Roman" w:hAnsi="Times New Roman" w:cs="Times New Roman"/>
          <w:b/>
          <w:bCs/>
          <w:sz w:val="20"/>
          <w:szCs w:val="20"/>
        </w:rPr>
        <w:t>Research, Practical &amp; Social implications</w:t>
      </w:r>
      <w:r w:rsidRPr="001702A2">
        <w:rPr>
          <w:rFonts w:ascii="Times New Roman" w:hAnsi="Times New Roman" w:cs="Times New Roman"/>
          <w:sz w:val="20"/>
          <w:szCs w:val="20"/>
        </w:rPr>
        <w:t>: The study is focused on efforts to increase the profitability of Islamic banks based on intellectual capital and capital structure. The result is that intellectual capital has no impact on profitability, while capital structure can have an impact on company profitability. The next study is an effort to improve the financial performance of Islamic banks by focusing on intellectual capital, capital structure and company profitability. And the results of all variables (intellectual capital, capital structure and profitability) can improve the financial performance of Islamic banks.</w:t>
      </w:r>
    </w:p>
    <w:p w14:paraId="6B98D36E" w14:textId="77777777" w:rsidR="001702A2" w:rsidRPr="001702A2" w:rsidRDefault="001702A2" w:rsidP="001702A2">
      <w:pPr>
        <w:spacing w:after="0" w:line="240" w:lineRule="auto"/>
        <w:jc w:val="both"/>
        <w:rPr>
          <w:rFonts w:ascii="Times New Roman" w:hAnsi="Times New Roman" w:cs="Times New Roman"/>
          <w:sz w:val="20"/>
          <w:szCs w:val="20"/>
        </w:rPr>
      </w:pPr>
    </w:p>
    <w:p w14:paraId="7ED69823" w14:textId="60F400EB" w:rsidR="001702A2" w:rsidRDefault="001702A2" w:rsidP="001702A2">
      <w:pPr>
        <w:spacing w:after="0" w:line="240" w:lineRule="auto"/>
        <w:jc w:val="both"/>
        <w:rPr>
          <w:rFonts w:ascii="Times New Roman" w:hAnsi="Times New Roman" w:cs="Times New Roman"/>
          <w:sz w:val="20"/>
          <w:szCs w:val="20"/>
        </w:rPr>
      </w:pPr>
      <w:r w:rsidRPr="001702A2">
        <w:rPr>
          <w:rFonts w:ascii="Times New Roman" w:hAnsi="Times New Roman" w:cs="Times New Roman"/>
          <w:b/>
          <w:bCs/>
          <w:sz w:val="20"/>
          <w:szCs w:val="20"/>
        </w:rPr>
        <w:t>Originality/value:</w:t>
      </w:r>
      <w:r w:rsidRPr="001702A2">
        <w:rPr>
          <w:rFonts w:ascii="Times New Roman" w:hAnsi="Times New Roman" w:cs="Times New Roman"/>
          <w:sz w:val="20"/>
          <w:szCs w:val="20"/>
        </w:rPr>
        <w:t xml:space="preserve"> This study discusses the problem of the relationship between intellectual capital and capital structure which is associated with the profitability and financial performance of Islamic banks during the Copid 19 Pandemic. And there are still inconsistencies in the research results so that this research needs to be done again.</w:t>
      </w:r>
    </w:p>
    <w:p w14:paraId="615D1952" w14:textId="77777777" w:rsidR="00A32B87" w:rsidRDefault="00A32B87" w:rsidP="001702A2">
      <w:pPr>
        <w:spacing w:after="0" w:line="240" w:lineRule="auto"/>
        <w:jc w:val="both"/>
        <w:rPr>
          <w:rFonts w:ascii="Times New Roman" w:hAnsi="Times New Roman" w:cs="Times New Roman"/>
          <w:sz w:val="20"/>
          <w:szCs w:val="20"/>
        </w:rPr>
      </w:pPr>
    </w:p>
    <w:p w14:paraId="05846D74" w14:textId="5971ABC2" w:rsidR="00A32B87" w:rsidRPr="001702A2" w:rsidRDefault="00A32B87" w:rsidP="001702A2">
      <w:pPr>
        <w:spacing w:after="0" w:line="240" w:lineRule="auto"/>
        <w:jc w:val="both"/>
        <w:rPr>
          <w:rFonts w:ascii="Times New Roman" w:hAnsi="Times New Roman" w:cs="Times New Roman"/>
          <w:sz w:val="20"/>
          <w:szCs w:val="20"/>
        </w:rPr>
      </w:pPr>
      <w:r w:rsidRPr="00A32B87">
        <w:rPr>
          <w:rFonts w:ascii="Times New Roman" w:hAnsi="Times New Roman" w:cs="Times New Roman"/>
          <w:b/>
          <w:bCs/>
          <w:sz w:val="20"/>
          <w:szCs w:val="20"/>
        </w:rPr>
        <w:t>Keywords:</w:t>
      </w:r>
      <w:r w:rsidRPr="00A32B87">
        <w:rPr>
          <w:rFonts w:ascii="Times New Roman" w:hAnsi="Times New Roman" w:cs="Times New Roman"/>
          <w:sz w:val="20"/>
          <w:szCs w:val="20"/>
        </w:rPr>
        <w:t xml:space="preserve"> intellectual capital; capital structure; profitability; financial performance; Syariah banking.</w:t>
      </w:r>
    </w:p>
    <w:p w14:paraId="3B1678EC" w14:textId="77777777" w:rsidR="000433C1" w:rsidRPr="001702A2" w:rsidRDefault="000433C1" w:rsidP="001702A2">
      <w:pPr>
        <w:spacing w:after="0" w:line="240" w:lineRule="auto"/>
        <w:jc w:val="both"/>
        <w:rPr>
          <w:rFonts w:ascii="Times New Roman" w:hAnsi="Times New Roman" w:cs="Times New Roman"/>
          <w:sz w:val="20"/>
          <w:szCs w:val="20"/>
        </w:rPr>
      </w:pPr>
    </w:p>
    <w:p w14:paraId="5A38E6A5" w14:textId="77B9B2E9" w:rsidR="00EF7C9D" w:rsidRPr="00FD7FD0" w:rsidRDefault="00EF7C9D" w:rsidP="001702A2">
      <w:pPr>
        <w:spacing w:after="0" w:line="240" w:lineRule="auto"/>
        <w:jc w:val="both"/>
        <w:rPr>
          <w:rFonts w:ascii="Times New Roman" w:hAnsi="Times New Roman" w:cs="Times New Roman"/>
          <w:b/>
          <w:bCs/>
          <w:sz w:val="24"/>
          <w:szCs w:val="24"/>
        </w:rPr>
      </w:pPr>
      <w:r w:rsidRPr="00FD7FD0">
        <w:rPr>
          <w:rFonts w:ascii="Times New Roman" w:hAnsi="Times New Roman" w:cs="Times New Roman"/>
          <w:b/>
          <w:bCs/>
          <w:sz w:val="24"/>
          <w:szCs w:val="24"/>
        </w:rPr>
        <w:t>INTRODUCTION</w:t>
      </w:r>
    </w:p>
    <w:p w14:paraId="3696AAD5" w14:textId="5A53BE3C" w:rsidR="00EF7C9D" w:rsidRPr="00FD7FD0" w:rsidRDefault="00EF7C9D" w:rsidP="00EF7C9D">
      <w:pPr>
        <w:spacing w:after="0" w:line="240" w:lineRule="auto"/>
        <w:ind w:firstLine="567"/>
        <w:jc w:val="both"/>
        <w:rPr>
          <w:rFonts w:ascii="Times New Roman" w:hAnsi="Times New Roman" w:cs="Times New Roman"/>
          <w:bCs/>
          <w:sz w:val="24"/>
          <w:szCs w:val="24"/>
        </w:rPr>
      </w:pPr>
      <w:r w:rsidRPr="00FD7FD0">
        <w:rPr>
          <w:rFonts w:ascii="Times New Roman" w:hAnsi="Times New Roman" w:cs="Times New Roman"/>
          <w:b/>
          <w:bCs/>
          <w:sz w:val="24"/>
          <w:szCs w:val="24"/>
        </w:rPr>
        <w:tab/>
      </w:r>
      <w:r w:rsidRPr="00FD7FD0">
        <w:rPr>
          <w:rFonts w:ascii="Times New Roman" w:hAnsi="Times New Roman" w:cs="Times New Roman"/>
          <w:bCs/>
          <w:sz w:val="24"/>
          <w:szCs w:val="24"/>
        </w:rPr>
        <w:t xml:space="preserve">Changes in the current global economy are increasingly complex and the environment is also moving dynamically and competitively. This has led to differences between modern approaches to value creation and traditional approaches to monitoring operations </w:t>
      </w:r>
      <w:r w:rsidRPr="00FD7FD0">
        <w:rPr>
          <w:rFonts w:ascii="Times New Roman" w:hAnsi="Times New Roman" w:cs="Times New Roman"/>
          <w:sz w:val="24"/>
          <w:szCs w:val="24"/>
        </w:rPr>
        <w:fldChar w:fldCharType="begin" w:fldLock="1"/>
      </w:r>
      <w:r w:rsidR="000B5C11">
        <w:rPr>
          <w:rFonts w:ascii="Times New Roman" w:hAnsi="Times New Roman" w:cs="Times New Roman"/>
          <w:sz w:val="24"/>
          <w:szCs w:val="24"/>
        </w:rPr>
        <w:instrText>ADDIN CSL_CITATION {"citationItems":[{"id":"ITEM-1","itemData":{"author":[{"dropping-particle":"","family":"Rini","given":"Septa","non-dropping-particle":"","parse-names":false,"suffix":""},{"dropping-particle":"","family":"Boedi","given":"Soelistijono","non-dropping-particle":"","parse-names":false,"suffix":""}],"container-title":"Jurnal Ekonomi dan Keuangan","id":"ITEM-1","issue":"April","issued":{"date-parts":[["2016"]]},"page":"43-52","title":"PENGARUH INTELLECTUAL CAPITAL TERHADAP KINERJA KEUANGAN PERBANKAN","type":"article-journal","volume":"17"},"uris":["http://www.mendeley.com/documents/?uuid=5d647a6e-9465-443c-9084-4a39341c0dd1"]}],"mendeley":{"formattedCitation":"(Rini &amp; Boedi, 2016)","plainTextFormattedCitation":"(Rini &amp; Boedi, 2016)","previouslyFormattedCitation":"(Rini &amp; Boedi, 2016)"},"properties":{"noteIndex":0},"schema":"https://github.com/citation-style-language/schema/raw/master/csl-citation.json"}</w:instrText>
      </w:r>
      <w:r w:rsidRPr="00FD7FD0">
        <w:rPr>
          <w:rFonts w:ascii="Times New Roman" w:hAnsi="Times New Roman" w:cs="Times New Roman"/>
          <w:sz w:val="24"/>
          <w:szCs w:val="24"/>
        </w:rPr>
        <w:fldChar w:fldCharType="separate"/>
      </w:r>
      <w:r w:rsidR="001D1B8C" w:rsidRPr="00FD7FD0">
        <w:rPr>
          <w:rFonts w:ascii="Times New Roman" w:hAnsi="Times New Roman" w:cs="Times New Roman"/>
          <w:noProof/>
          <w:sz w:val="24"/>
          <w:szCs w:val="24"/>
        </w:rPr>
        <w:t>(Rini &amp; Boedi, 2016)</w:t>
      </w:r>
      <w:r w:rsidRPr="00FD7FD0">
        <w:rPr>
          <w:rFonts w:ascii="Times New Roman" w:hAnsi="Times New Roman" w:cs="Times New Roman"/>
          <w:sz w:val="24"/>
          <w:szCs w:val="24"/>
        </w:rPr>
        <w:fldChar w:fldCharType="end"/>
      </w:r>
      <w:r w:rsidRPr="00FD7FD0">
        <w:rPr>
          <w:rFonts w:ascii="Times New Roman" w:hAnsi="Times New Roman" w:cs="Times New Roman"/>
          <w:sz w:val="24"/>
          <w:szCs w:val="24"/>
        </w:rPr>
        <w:t xml:space="preserve">. </w:t>
      </w:r>
      <w:r w:rsidRPr="00FD7FD0">
        <w:rPr>
          <w:rFonts w:ascii="Times New Roman" w:hAnsi="Times New Roman" w:cs="Times New Roman"/>
          <w:bCs/>
          <w:sz w:val="24"/>
          <w:szCs w:val="24"/>
        </w:rPr>
        <w:t>This change in the global economy has an impact on any line of business that is currently running a business, including businesses in the banking sector. The banking sector is a sector of the financial services industry that contributes to the Gross Domestic Product in the Indonesian economy. Banks have a very important role in economic activities in Indonesia. Islamic banking as a component of banking in Indonesia was able to attract the world's attention with its resilience in facing the financial crisis in 1998 and the global financial crisis in 2008</w:t>
      </w:r>
      <w:r w:rsidR="001702A2">
        <w:rPr>
          <w:rFonts w:ascii="Times New Roman" w:hAnsi="Times New Roman" w:cs="Times New Roman"/>
          <w:bCs/>
          <w:sz w:val="24"/>
          <w:szCs w:val="24"/>
        </w:rPr>
        <w:t>.</w:t>
      </w:r>
      <w:r w:rsidRPr="00FD7FD0">
        <w:rPr>
          <w:rFonts w:ascii="Times New Roman" w:hAnsi="Times New Roman" w:cs="Times New Roman"/>
          <w:sz w:val="24"/>
          <w:szCs w:val="24"/>
        </w:rPr>
        <w:t xml:space="preserve"> </w:t>
      </w:r>
      <w:r w:rsidRPr="00FD7FD0">
        <w:rPr>
          <w:rFonts w:ascii="Times New Roman" w:hAnsi="Times New Roman" w:cs="Times New Roman"/>
          <w:bCs/>
          <w:sz w:val="24"/>
          <w:szCs w:val="24"/>
        </w:rPr>
        <w:t xml:space="preserve">In 2021 as of January 2021, Indonesia's total Islamic financial assets (excluding Islamic stocks) will reach IDR 1,823.13 </w:t>
      </w:r>
      <w:r w:rsidRPr="00FD7FD0">
        <w:rPr>
          <w:rFonts w:ascii="Times New Roman" w:hAnsi="Times New Roman" w:cs="Times New Roman"/>
          <w:bCs/>
          <w:sz w:val="24"/>
          <w:szCs w:val="24"/>
        </w:rPr>
        <w:lastRenderedPageBreak/>
        <w:t xml:space="preserve">trillion. This number grew 24.54% year on year (yoy). Growth at the start of the year outpaced the growth in annual Islamic financial assets in the last three years. Total sharia financial assets grew 14.15% in 2018, then 13.84% in 2019, and 22.79% in 2020 </w:t>
      </w:r>
      <w:r w:rsidRPr="00FD7FD0">
        <w:rPr>
          <w:rFonts w:ascii="Times New Roman" w:hAnsi="Times New Roman" w:cs="Times New Roman"/>
          <w:color w:val="222222"/>
          <w:sz w:val="24"/>
          <w:szCs w:val="24"/>
          <w:shd w:val="clear" w:color="auto" w:fill="FCFCFC"/>
        </w:rPr>
        <w:t xml:space="preserve"> </w:t>
      </w:r>
      <w:r w:rsidRPr="00FD7FD0">
        <w:rPr>
          <w:rFonts w:ascii="Times New Roman" w:hAnsi="Times New Roman" w:cs="Times New Roman"/>
          <w:bCs/>
          <w:sz w:val="24"/>
          <w:szCs w:val="24"/>
        </w:rPr>
        <w:t>Currently, the number of sharia banks operating in Indonesia is increasing. The number of Islamic Commercial Banks (BUS) is 163 units, Sharia Business Units (UUS) are 20 units. Of the 20 UUS, 7 of them came from national private commercial banks including UUS Bank Permata, BTN, Cimb Niaga, Maybank, OCBC NISP, Sinar Mas and Danamon.</w:t>
      </w:r>
    </w:p>
    <w:p w14:paraId="5DD0EFEA" w14:textId="2034E7C7" w:rsidR="00EF7C9D" w:rsidRPr="00FD7FD0" w:rsidRDefault="00EF7C9D" w:rsidP="00EF7C9D">
      <w:pPr>
        <w:spacing w:after="0" w:line="240" w:lineRule="auto"/>
        <w:ind w:firstLine="567"/>
        <w:jc w:val="both"/>
        <w:rPr>
          <w:rFonts w:ascii="Times New Roman" w:hAnsi="Times New Roman" w:cs="Times New Roman"/>
          <w:sz w:val="24"/>
          <w:szCs w:val="24"/>
        </w:rPr>
      </w:pPr>
      <w:r w:rsidRPr="00FD7FD0">
        <w:rPr>
          <w:rFonts w:ascii="Times New Roman" w:hAnsi="Times New Roman" w:cs="Times New Roman"/>
          <w:sz w:val="24"/>
          <w:szCs w:val="24"/>
        </w:rPr>
        <w:t>According to the records published by the OJK, it was noted that as of June 2020, the Islamic banking capital adequacy ratio (CAR) was 21.2 percent, bank efficiency ratio (BOPO) was 83.47 percent, return on assets (ROA) was 1.58 percent, non-performing financing (NPF) net 2.05 percent, NPF gross 3.37 percent, and finance to deposit ratio (FDR) 87.11 percent. Regarding disbursed financing (PYD) as of June 2020 the majority or 45.02 percent is still used for consumption, followed by capital work 31.6 percent and investment 23.38 percent. The most widely applied contracts are murabaha</w:t>
      </w:r>
      <w:r w:rsidR="00A32B87">
        <w:rPr>
          <w:rFonts w:ascii="Times New Roman" w:hAnsi="Times New Roman" w:cs="Times New Roman"/>
          <w:sz w:val="24"/>
          <w:szCs w:val="24"/>
        </w:rPr>
        <w:t>h</w:t>
      </w:r>
      <w:r w:rsidRPr="00FD7FD0">
        <w:rPr>
          <w:rFonts w:ascii="Times New Roman" w:hAnsi="Times New Roman" w:cs="Times New Roman"/>
          <w:sz w:val="24"/>
          <w:szCs w:val="24"/>
        </w:rPr>
        <w:t xml:space="preserve"> reaching 45.8 percent and musyarakah 45.05 percent. Based on the sector, it can be concluded that the majority of customers who utilize Islamic bank financing are households which contribute 39.07 percent, followed by wholesale and retail trade 10.28 percent.</w:t>
      </w:r>
    </w:p>
    <w:p w14:paraId="65536723" w14:textId="0AF54D1C" w:rsidR="00E81C50" w:rsidRPr="00FD7FD0" w:rsidRDefault="00E81C50" w:rsidP="00EF7C9D">
      <w:pPr>
        <w:spacing w:after="0" w:line="240" w:lineRule="auto"/>
        <w:ind w:firstLine="567"/>
        <w:jc w:val="both"/>
        <w:rPr>
          <w:rFonts w:ascii="Times New Roman" w:hAnsi="Times New Roman" w:cs="Times New Roman"/>
          <w:sz w:val="24"/>
          <w:szCs w:val="24"/>
        </w:rPr>
      </w:pPr>
      <w:r w:rsidRPr="00FD7FD0">
        <w:rPr>
          <w:rFonts w:ascii="Times New Roman" w:hAnsi="Times New Roman" w:cs="Times New Roman"/>
          <w:sz w:val="24"/>
          <w:szCs w:val="24"/>
        </w:rPr>
        <w:t xml:space="preserve">The real problem being faced by Islamic banking in Indonesia is that the total assets of Islamic banking in Indonesia are still far behind compared to neighboring Malaysia, whose market share reaches 30%. The increasing number of sharia banking means that every sharia bank is required to be able to improve the company's financial performance. Many Islamic banking financial service industries certainly want to show investors that the company is the right investment alternative. Investors who will invest their capital certainly choose companies with good performance. Company performance can be seen from its profitability and financial performance. The company's financial performance is an important factor for assessing the overall performance of the company itself. Starting from assessing assets, debt, liquidity, and so on. There are several factors that can improve financial performance for Islamic banking in Indonesia. These factors include: human investment or intellectual capital, capital structure owned by Islamic banking, and profitability. </w:t>
      </w:r>
      <w:r w:rsidR="00913E15" w:rsidRPr="00FD7FD0">
        <w:rPr>
          <w:rFonts w:ascii="Times New Roman" w:hAnsi="Times New Roman" w:cs="Times New Roman"/>
          <w:sz w:val="24"/>
          <w:szCs w:val="24"/>
        </w:rPr>
        <w:t>Based on theoretical studies and some of the problems faced by Islamic banking operating in Indonesia, this research has the objective of knowing and analyzing the impact of intellectual capital and capital structure on profitability and financial performance in Islamic banking in Indonesia for the 2018-2020 period.</w:t>
      </w:r>
    </w:p>
    <w:p w14:paraId="34C933A6" w14:textId="77777777" w:rsidR="006455E4" w:rsidRPr="00FD7FD0" w:rsidRDefault="006455E4" w:rsidP="00EF7C9D">
      <w:pPr>
        <w:spacing w:after="0" w:line="240" w:lineRule="auto"/>
        <w:ind w:firstLine="567"/>
        <w:jc w:val="both"/>
        <w:rPr>
          <w:rFonts w:ascii="Times New Roman" w:hAnsi="Times New Roman" w:cs="Times New Roman"/>
          <w:sz w:val="24"/>
          <w:szCs w:val="24"/>
        </w:rPr>
      </w:pPr>
    </w:p>
    <w:p w14:paraId="09419C6B" w14:textId="12D72371" w:rsidR="006455E4" w:rsidRPr="00FD7FD0" w:rsidRDefault="00FD7FD0" w:rsidP="00A32B87">
      <w:pPr>
        <w:pStyle w:val="NormalWeb"/>
        <w:shd w:val="clear" w:color="auto" w:fill="FFFFFF"/>
        <w:spacing w:before="0" w:beforeAutospacing="0" w:after="0" w:afterAutospacing="0"/>
        <w:jc w:val="both"/>
        <w:rPr>
          <w:b/>
          <w:bCs/>
          <w:spacing w:val="1"/>
        </w:rPr>
      </w:pPr>
      <w:r>
        <w:rPr>
          <w:b/>
          <w:bCs/>
          <w:spacing w:val="1"/>
        </w:rPr>
        <w:t>LITERATURE REVIEW</w:t>
      </w:r>
    </w:p>
    <w:p w14:paraId="784E5DA7" w14:textId="227D902D" w:rsidR="00862399" w:rsidRPr="00FD7FD0" w:rsidRDefault="00242B45" w:rsidP="00EF7C9D">
      <w:pPr>
        <w:spacing w:after="0" w:line="240" w:lineRule="auto"/>
        <w:ind w:firstLine="567"/>
        <w:jc w:val="both"/>
        <w:rPr>
          <w:rFonts w:ascii="Times New Roman" w:hAnsi="Times New Roman" w:cs="Times New Roman"/>
          <w:sz w:val="24"/>
          <w:szCs w:val="24"/>
        </w:rPr>
      </w:pPr>
      <w:r w:rsidRPr="00242B45">
        <w:rPr>
          <w:rFonts w:ascii="Times New Roman" w:hAnsi="Times New Roman" w:cs="Times New Roman"/>
          <w:sz w:val="24"/>
          <w:szCs w:val="24"/>
        </w:rPr>
        <w:t xml:space="preserve">The banking sector is an interesting topic to study in a study </w:t>
      </w:r>
      <w:r w:rsidRPr="00242B45">
        <w:rPr>
          <w:rFonts w:ascii="Times New Roman" w:hAnsi="Times New Roman" w:cs="Times New Roman"/>
          <w:bCs/>
          <w:sz w:val="24"/>
          <w:szCs w:val="24"/>
          <w:lang w:val="id-ID"/>
        </w:rPr>
        <w:fldChar w:fldCharType="begin" w:fldLock="1"/>
      </w:r>
      <w:r w:rsidRPr="00242B45">
        <w:rPr>
          <w:rFonts w:ascii="Times New Roman" w:hAnsi="Times New Roman" w:cs="Times New Roman"/>
          <w:bCs/>
          <w:sz w:val="24"/>
          <w:szCs w:val="24"/>
          <w:lang w:val="id-ID"/>
        </w:rPr>
        <w:instrText>ADDIN CSL_CITATION {"citationItems":[{"id":"ITEM-1","itemData":{"author":[{"dropping-particle":"","family":"Tran","given":"Phuong Thanh Thi","non-dropping-particle":"","parse-names":false,"suffix":""},{"dropping-particle":"","family":"Le","given":"Thi Thuy Hang","non-dropping-particle":"","parse-names":false,"suffix":""},{"dropping-particle":"","family":"Phan","given":"Nga Hang Thi","non-dropping-particle":"","parse-names":false,"suffix":""}],"container-title":"International Journal Of Professional Business Review","id":"ITEM-1","issue":"5","issued":{"date-parts":[["2023"]]},"page":"1-24","title":"DIGITAL TRANSFORMATION OF THE BANKING INDUSTRY IN DEVELOPING COUNTRIES Article history : Keywords : Digital ; Transformation ; Banking Industry ; Developing Countries ; The health crisis has amplified the trend of digitalization for both consumers and fin","type":"article-journal","volume":"8"},"uris":["http://www.mendeley.com/documents/?uuid=aa61762e-0300-4e20-b6a2-d10f7f878cbe"]}],"mendeley":{"formattedCitation":"(Tran, Le, &amp; Phan, 2023)","plainTextFormattedCitation":"(Tran, Le, &amp; Phan, 2023)","previouslyFormattedCitation":"(Tran, Le, &amp; Phan, 2023)"},"properties":{"noteIndex":0},"schema":"https://github.com/citation-style-language/schema/raw/master/csl-citation.json"}</w:instrText>
      </w:r>
      <w:r w:rsidRPr="00242B45">
        <w:rPr>
          <w:rFonts w:ascii="Times New Roman" w:hAnsi="Times New Roman" w:cs="Times New Roman"/>
          <w:bCs/>
          <w:sz w:val="24"/>
          <w:szCs w:val="24"/>
          <w:lang w:val="id-ID"/>
        </w:rPr>
        <w:fldChar w:fldCharType="separate"/>
      </w:r>
      <w:r w:rsidRPr="00242B45">
        <w:rPr>
          <w:rFonts w:ascii="Times New Roman" w:hAnsi="Times New Roman" w:cs="Times New Roman"/>
          <w:bCs/>
          <w:noProof/>
          <w:sz w:val="24"/>
          <w:szCs w:val="24"/>
          <w:lang w:val="id-ID"/>
        </w:rPr>
        <w:t>(Tran, Le, &amp; Phan, 2023)</w:t>
      </w:r>
      <w:r w:rsidRPr="00242B45">
        <w:rPr>
          <w:rFonts w:ascii="Times New Roman" w:hAnsi="Times New Roman" w:cs="Times New Roman"/>
          <w:bCs/>
          <w:sz w:val="24"/>
          <w:szCs w:val="24"/>
          <w:lang w:val="id-ID"/>
        </w:rPr>
        <w:fldChar w:fldCharType="end"/>
      </w:r>
      <w:r w:rsidRPr="00242B45">
        <w:rPr>
          <w:rFonts w:ascii="Times New Roman" w:hAnsi="Times New Roman" w:cs="Times New Roman"/>
          <w:bCs/>
          <w:sz w:val="24"/>
          <w:szCs w:val="24"/>
          <w:lang w:val="id-ID"/>
        </w:rPr>
        <w:t xml:space="preserve">, </w:t>
      </w:r>
      <w:r w:rsidRPr="00242B45">
        <w:rPr>
          <w:rFonts w:ascii="Times New Roman" w:hAnsi="Times New Roman" w:cs="Times New Roman"/>
          <w:bCs/>
          <w:sz w:val="24"/>
          <w:szCs w:val="24"/>
          <w:lang w:val="id-ID"/>
        </w:rPr>
        <w:fldChar w:fldCharType="begin" w:fldLock="1"/>
      </w:r>
      <w:r w:rsidRPr="00242B45">
        <w:rPr>
          <w:rFonts w:ascii="Times New Roman" w:hAnsi="Times New Roman" w:cs="Times New Roman"/>
          <w:bCs/>
          <w:sz w:val="24"/>
          <w:szCs w:val="24"/>
          <w:lang w:val="id-ID"/>
        </w:rPr>
        <w:instrText>ADDIN CSL_CITATION {"citationItems":[{"id":"ITEM-1","itemData":{"DOI":"https://doi.org/10.26668/businessreview/2023.v8i5.2102","ISBN":"0000000314121","author":[{"dropping-particle":"","family":"Puspitasari","given":"Novi","non-dropping-particle":"","parse-names":false,"suffix":""},{"dropping-particle":"","family":"Jururi","given":"Sela","non-dropping-particle":"","parse-names":false,"suffix":""},{"dropping-particle":"","family":"Hidayat","given":"Sutan Emir","non-dropping-particle":"","parse-names":false,"suffix":""}],"container-title":"nternational Journal Of Professional Business Review","id":"ITEM-1","issue":"5","issued":{"date-parts":[["2023"]]},"page":"1-21","title":"EFFECTS OF INTERNAL FINANCE , ISLAMIC GOVERNANCE AND ISLAMIC CORPORATE RESPONSIBILITY ON PROFITABILITY : EVIDENCE OF ISLAMIC BANKING IN INDONESIA","type":"article-journal","volume":"8"},"uris":["http://www.mendeley.com/documents/?uuid=5dd0691e-6b13-4ed4-b2df-a95414ba83c3"]}],"mendeley":{"formattedCitation":"(Puspitasari, Jururi, &amp; Hidayat, 2023)","plainTextFormattedCitation":"(Puspitasari, Jururi, &amp; Hidayat, 2023)","previouslyFormattedCitation":"(Puspitasari, Jururi, &amp; Hidayat, 2023)"},"properties":{"noteIndex":0},"schema":"https://github.com/citation-style-language/schema/raw/master/csl-citation.json"}</w:instrText>
      </w:r>
      <w:r w:rsidRPr="00242B45">
        <w:rPr>
          <w:rFonts w:ascii="Times New Roman" w:hAnsi="Times New Roman" w:cs="Times New Roman"/>
          <w:bCs/>
          <w:sz w:val="24"/>
          <w:szCs w:val="24"/>
          <w:lang w:val="id-ID"/>
        </w:rPr>
        <w:fldChar w:fldCharType="separate"/>
      </w:r>
      <w:r w:rsidRPr="00242B45">
        <w:rPr>
          <w:rFonts w:ascii="Times New Roman" w:hAnsi="Times New Roman" w:cs="Times New Roman"/>
          <w:bCs/>
          <w:noProof/>
          <w:sz w:val="24"/>
          <w:szCs w:val="24"/>
          <w:lang w:val="id-ID"/>
        </w:rPr>
        <w:t>(Puspitasari, Jururi, &amp; Hidayat, 2023)</w:t>
      </w:r>
      <w:r w:rsidRPr="00242B45">
        <w:rPr>
          <w:rFonts w:ascii="Times New Roman" w:hAnsi="Times New Roman" w:cs="Times New Roman"/>
          <w:bCs/>
          <w:sz w:val="24"/>
          <w:szCs w:val="24"/>
          <w:lang w:val="id-ID"/>
        </w:rPr>
        <w:fldChar w:fldCharType="end"/>
      </w:r>
      <w:r w:rsidRPr="00242B45">
        <w:rPr>
          <w:rFonts w:ascii="Times New Roman" w:hAnsi="Times New Roman" w:cs="Times New Roman"/>
          <w:bCs/>
          <w:sz w:val="24"/>
          <w:szCs w:val="24"/>
          <w:lang w:val="id-ID"/>
        </w:rPr>
        <w:t xml:space="preserve">, </w:t>
      </w:r>
      <w:r w:rsidRPr="00242B45">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author":[{"dropping-particle":"","family":"Bang","given":"Nguyen Ha","non-dropping-particle":"","parse-names":false,"suffix":""},{"dropping-particle":"","family":"Hang","given":"Nga Phan Thi","non-dropping-particle":"","parse-names":false,"suffix":""},{"dropping-particle":"","family":"Dao","given":"Le Trung","non-dropping-particle":"","parse-names":false,"suffix":""}],"container-title":"International Journal Of Professional Business Review","id":"ITEM-1","issue":"February","issued":{"date-parts":[["2023"]]},"page":"1-19","title":"POLICY IMPLICATIONS FOR GREEN BANKING DEVELOPMENT IN VIETNAM","type":"article-journal","volume":"8"},"uris":["http://www.mendeley.com/documents/?uuid=eacca2db-0209-478e-b66d-87cd094a2db2"]}],"mendeley":{"formattedCitation":"(Bang, Hang, &amp; Dao, 2023)","plainTextFormattedCitation":"(Bang, Hang, &amp; Dao, 2023)","previouslyFormattedCitation":"(Bang, Hang, &amp; Dao, 2023)"},"properties":{"noteIndex":0},"schema":"https://github.com/citation-style-language/schema/raw/master/csl-citation.json"}</w:instrText>
      </w:r>
      <w:r w:rsidRPr="00242B45">
        <w:rPr>
          <w:rFonts w:ascii="Times New Roman" w:hAnsi="Times New Roman" w:cs="Times New Roman"/>
          <w:bCs/>
          <w:sz w:val="24"/>
          <w:szCs w:val="24"/>
          <w:lang w:val="id-ID"/>
        </w:rPr>
        <w:fldChar w:fldCharType="separate"/>
      </w:r>
      <w:r w:rsidRPr="00242B45">
        <w:rPr>
          <w:rFonts w:ascii="Times New Roman" w:hAnsi="Times New Roman" w:cs="Times New Roman"/>
          <w:bCs/>
          <w:noProof/>
          <w:sz w:val="24"/>
          <w:szCs w:val="24"/>
          <w:lang w:val="id-ID"/>
        </w:rPr>
        <w:t>(Bang, Hang, &amp; Dao, 2023)</w:t>
      </w:r>
      <w:r w:rsidRPr="00242B45">
        <w:rPr>
          <w:rFonts w:ascii="Times New Roman" w:hAnsi="Times New Roman" w:cs="Times New Roman"/>
          <w:bCs/>
          <w:sz w:val="24"/>
          <w:szCs w:val="24"/>
          <w:lang w:val="id-ID"/>
        </w:rPr>
        <w:fldChar w:fldCharType="end"/>
      </w:r>
      <w:r w:rsidRPr="00242B45">
        <w:rPr>
          <w:rFonts w:ascii="Times New Roman" w:hAnsi="Times New Roman" w:cs="Times New Roman"/>
          <w:bCs/>
          <w:sz w:val="24"/>
          <w:szCs w:val="24"/>
          <w:lang w:val="id-ID"/>
        </w:rPr>
        <w:t>.</w:t>
      </w:r>
      <w:r w:rsidR="00862399" w:rsidRPr="00242B45">
        <w:rPr>
          <w:rFonts w:ascii="Times New Roman" w:hAnsi="Times New Roman" w:cs="Times New Roman"/>
          <w:sz w:val="24"/>
          <w:szCs w:val="24"/>
        </w:rPr>
        <w:t>R</w:t>
      </w:r>
      <w:r w:rsidR="00862399" w:rsidRPr="00FD7FD0">
        <w:rPr>
          <w:rFonts w:ascii="Times New Roman" w:hAnsi="Times New Roman" w:cs="Times New Roman"/>
          <w:sz w:val="24"/>
          <w:szCs w:val="24"/>
        </w:rPr>
        <w:t>esearch on intellectual capital and capital structure on profitability and financial performance has been carried out in many countries. However, the studies that have been carried out show different results from one country to another, therefore the need for this research to be carried out again.</w:t>
      </w:r>
    </w:p>
    <w:p w14:paraId="4DD0FE06" w14:textId="2C7FBFA1" w:rsidR="004A08C9" w:rsidRPr="00FD7FD0" w:rsidRDefault="004A08C9" w:rsidP="004A08C9">
      <w:pPr>
        <w:spacing w:after="0" w:line="240" w:lineRule="auto"/>
        <w:ind w:firstLine="567"/>
        <w:jc w:val="both"/>
        <w:rPr>
          <w:rFonts w:ascii="Times New Roman" w:eastAsia="Times New Roman" w:hAnsi="Times New Roman" w:cs="Times New Roman"/>
          <w:sz w:val="24"/>
          <w:szCs w:val="24"/>
          <w:lang w:val="en-US"/>
        </w:rPr>
      </w:pPr>
      <w:r w:rsidRPr="00FD7FD0">
        <w:rPr>
          <w:rFonts w:ascii="Times New Roman" w:hAnsi="Times New Roman" w:cs="Times New Roman"/>
          <w:sz w:val="24"/>
          <w:szCs w:val="24"/>
        </w:rPr>
        <w:t xml:space="preserve">The increasing IC phenomenon has caused the method of measuring IC to become an important topic, given the potential benefits that companies can obtain both directly and indirectly from managing the company's IC assets </w:t>
      </w:r>
      <w:r w:rsidRPr="00FD7FD0">
        <w:rPr>
          <w:rFonts w:ascii="Times New Roman" w:hAnsi="Times New Roman" w:cs="Times New Roman"/>
          <w:b/>
          <w:sz w:val="24"/>
          <w:szCs w:val="24"/>
        </w:rPr>
        <w:fldChar w:fldCharType="begin" w:fldLock="1"/>
      </w:r>
      <w:r w:rsidR="000B5C11">
        <w:rPr>
          <w:rFonts w:ascii="Times New Roman" w:hAnsi="Times New Roman" w:cs="Times New Roman"/>
          <w:sz w:val="24"/>
          <w:szCs w:val="24"/>
        </w:rPr>
        <w:instrText>ADDIN CSL_CITATION {"citationItems":[{"id":"ITEM-1","itemData":{"author":[{"dropping-particle":"","family":"Ihyaul","given":"Ulum","non-dropping-particle":"","parse-names":false,"suffix":""}],"id":"ITEM-1","issued":{"date-parts":[["2009"]]},"publisher":"Graha Ilmu","publisher-place":"Yogyakarta","title":"Intellectual Capital: Konsep dan Kajian Empiris.","type":"book"},"uris":["http://www.mendeley.com/documents/?uuid=f9c90a8e-0420-494f-911a-7060f9241a19"]}],"mendeley":{"formattedCitation":"(Ihyaul, 2009)","plainTextFormattedCitation":"(Ihyaul, 2009)","previouslyFormattedCitation":"(Ihyaul, 2009)"},"properties":{"noteIndex":0},"schema":"https://github.com/citation-style-language/schema/raw/master/csl-citation.json"}</w:instrText>
      </w:r>
      <w:r w:rsidRPr="00FD7FD0">
        <w:rPr>
          <w:rFonts w:ascii="Times New Roman" w:hAnsi="Times New Roman" w:cs="Times New Roman"/>
          <w:b/>
          <w:sz w:val="24"/>
          <w:szCs w:val="24"/>
        </w:rPr>
        <w:fldChar w:fldCharType="separate"/>
      </w:r>
      <w:r w:rsidR="001D1B8C" w:rsidRPr="00FD7FD0">
        <w:rPr>
          <w:rFonts w:ascii="Times New Roman" w:hAnsi="Times New Roman" w:cs="Times New Roman"/>
          <w:noProof/>
          <w:sz w:val="24"/>
          <w:szCs w:val="24"/>
        </w:rPr>
        <w:t>(Ihyaul, 2009)</w:t>
      </w:r>
      <w:r w:rsidRPr="00FD7FD0">
        <w:rPr>
          <w:rFonts w:ascii="Times New Roman" w:hAnsi="Times New Roman" w:cs="Times New Roman"/>
          <w:b/>
          <w:sz w:val="24"/>
          <w:szCs w:val="24"/>
        </w:rPr>
        <w:fldChar w:fldCharType="end"/>
      </w:r>
      <w:r w:rsidRPr="00FD7FD0">
        <w:rPr>
          <w:rFonts w:ascii="Times New Roman" w:hAnsi="Times New Roman" w:cs="Times New Roman"/>
          <w:sz w:val="24"/>
          <w:szCs w:val="24"/>
        </w:rPr>
        <w:t xml:space="preserve">. Many studies have been conducted to find the right method for measuring corporate IC, one of which is the Value Added Intellectual Coefficient (VAIC) model. With companies managing human resources through increasing knowledge of human resources itself (intellectual capital) it is expected to improve company performance which is proxied by increased profits or profitability. </w:t>
      </w:r>
      <w:r w:rsidR="00862399" w:rsidRPr="00FD7FD0">
        <w:rPr>
          <w:rFonts w:ascii="Times New Roman" w:hAnsi="Times New Roman" w:cs="Times New Roman"/>
          <w:sz w:val="24"/>
          <w:szCs w:val="24"/>
        </w:rPr>
        <w:t xml:space="preserve">Research conducted by </w:t>
      </w:r>
      <w:r w:rsidR="005733DD" w:rsidRPr="00FD7FD0">
        <w:rPr>
          <w:rFonts w:ascii="Times New Roman" w:hAnsi="Times New Roman" w:cs="Times New Roman"/>
          <w:sz w:val="24"/>
          <w:szCs w:val="24"/>
          <w:lang w:val="en-US"/>
        </w:rPr>
        <w:fldChar w:fldCharType="begin" w:fldLock="1"/>
      </w:r>
      <w:r w:rsidR="00242B45">
        <w:rPr>
          <w:rFonts w:ascii="Times New Roman" w:hAnsi="Times New Roman" w:cs="Times New Roman"/>
          <w:sz w:val="24"/>
          <w:szCs w:val="24"/>
          <w:lang w:val="en-US"/>
        </w:rPr>
        <w:instrText>ADDIN CSL_CITATION {"citationItems":[{"id":"ITEM-1","itemData":{"DOI":"10.9790/5933-0906025661","author":[{"dropping-particle":"","family":"Qomariah","given":"Nurul","non-dropping-particle":"","parse-names":false,"suffix":""},{"dropping-particle":"","family":"Martini","given":"Ninyomanputu","non-dropping-particle":"","parse-names":false,"suffix":""},{"dropping-particle":"","family":"Paramu","given":"Hadi","non-dropping-particle":"","parse-names":false,"suffix":""}],"id":"ITEM-1","issue":"6","issued":{"date-parts":[["2019"]]},"page":"56-61","title":"Strategy For Increasing Profitability Based On Corporate Governance , Corporate Social Responsibility And Intellectual Capital ( Study On Halal Certified Food Industries Registered On The Indonesia Stock Exchange For The 2013-2016 Period )","type":"article-journal","volume":"9"},"uris":["http://www.mendeley.com/documents/?uuid=29dc0a97-067f-4fe8-b182-12ec72cf6805"]}],"mendeley":{"formattedCitation":"(Qomariah, Martini, &amp; Paramu, 2019)","plainTextFormattedCitation":"(Qomariah, Martini, &amp; Paramu, 2019)","previouslyFormattedCitation":"(Qomariah, Martini, &amp; Paramu, 2019)"},"properties":{"noteIndex":0},"schema":"https://github.com/citation-style-language/schema/raw/master/csl-citation.json"}</w:instrText>
      </w:r>
      <w:r w:rsidR="005733DD" w:rsidRPr="00FD7FD0">
        <w:rPr>
          <w:rFonts w:ascii="Times New Roman" w:hAnsi="Times New Roman" w:cs="Times New Roman"/>
          <w:sz w:val="24"/>
          <w:szCs w:val="24"/>
          <w:lang w:val="en-US"/>
        </w:rPr>
        <w:fldChar w:fldCharType="separate"/>
      </w:r>
      <w:r w:rsidR="000B5C11" w:rsidRPr="000B5C11">
        <w:rPr>
          <w:rFonts w:ascii="Times New Roman" w:hAnsi="Times New Roman" w:cs="Times New Roman"/>
          <w:noProof/>
          <w:sz w:val="24"/>
          <w:szCs w:val="24"/>
          <w:lang w:val="en-US"/>
        </w:rPr>
        <w:t>(Qomariah, Martini, &amp; Paramu, 2019)</w:t>
      </w:r>
      <w:r w:rsidR="005733DD" w:rsidRPr="00FD7FD0">
        <w:rPr>
          <w:rFonts w:ascii="Times New Roman" w:hAnsi="Times New Roman" w:cs="Times New Roman"/>
          <w:sz w:val="24"/>
          <w:szCs w:val="24"/>
          <w:lang w:val="en-US"/>
        </w:rPr>
        <w:fldChar w:fldCharType="end"/>
      </w:r>
      <w:r w:rsidR="005733DD" w:rsidRPr="00FD7FD0">
        <w:rPr>
          <w:rFonts w:ascii="Times New Roman" w:hAnsi="Times New Roman" w:cs="Times New Roman"/>
          <w:sz w:val="24"/>
          <w:szCs w:val="24"/>
          <w:lang w:val="en-US"/>
        </w:rPr>
        <w:t xml:space="preserve"> </w:t>
      </w:r>
      <w:r w:rsidR="00862399" w:rsidRPr="00FD7FD0">
        <w:rPr>
          <w:rFonts w:ascii="Times New Roman" w:hAnsi="Times New Roman" w:cs="Times New Roman"/>
          <w:sz w:val="24"/>
          <w:szCs w:val="24"/>
        </w:rPr>
        <w:t xml:space="preserve">on halal certified food industry companies listed on the Indonesia Stock Exchange for the period 2013-2016. </w:t>
      </w:r>
      <w:r w:rsidR="008801AC" w:rsidRPr="00FD7FD0">
        <w:rPr>
          <w:rFonts w:ascii="Times New Roman" w:hAnsi="Times New Roman" w:cs="Times New Roman"/>
          <w:sz w:val="24"/>
          <w:szCs w:val="24"/>
        </w:rPr>
        <w:t>It turns out that this research contributes that the governance that has been carried out by the company does not have a positive impact on the level of achievement of company profits.</w:t>
      </w:r>
      <w:r w:rsidR="00862399" w:rsidRPr="00FD7FD0">
        <w:rPr>
          <w:rFonts w:ascii="Times New Roman" w:hAnsi="Times New Roman" w:cs="Times New Roman"/>
          <w:sz w:val="24"/>
          <w:szCs w:val="24"/>
        </w:rPr>
        <w:t xml:space="preserve"> </w:t>
      </w:r>
      <w:r w:rsidR="005733DD" w:rsidRPr="00FD7FD0">
        <w:rPr>
          <w:rFonts w:ascii="Times New Roman" w:hAnsi="Times New Roman" w:cs="Times New Roman"/>
          <w:sz w:val="24"/>
          <w:szCs w:val="24"/>
        </w:rPr>
        <w:t xml:space="preserve">Several studies that also discuss the problem of the relationship between intellectual capital which is associated with profitability are those carried out by: </w:t>
      </w:r>
      <w:r w:rsidR="005733DD" w:rsidRPr="00FD7FD0">
        <w:rPr>
          <w:rFonts w:ascii="Times New Roman" w:hAnsi="Times New Roman" w:cs="Times New Roman"/>
          <w:sz w:val="24"/>
          <w:szCs w:val="24"/>
          <w:lang w:val="en-US"/>
        </w:rPr>
        <w:fldChar w:fldCharType="begin" w:fldLock="1"/>
      </w:r>
      <w:r w:rsidR="00242B45">
        <w:rPr>
          <w:rFonts w:ascii="Times New Roman" w:hAnsi="Times New Roman" w:cs="Times New Roman"/>
          <w:sz w:val="24"/>
          <w:szCs w:val="24"/>
          <w:lang w:val="en-US"/>
        </w:rPr>
        <w:instrText>ADDIN CSL_CITATION {"citationItems":[{"id":"ITEM-1","itemData":{"DOI":"10.1016/j.atherosclerosis.2012.11.023","abstract":"Abstrak -Emerging of knowledge based industry era indicate that corporate from various industrial sector, particularly from banking sector have been using intangible asset as one of corporate main resource to keep corporate sustainability through creation of competitive advantage. The principal purpose of this research is to investigate Intellectual Capital influence on corporate profitability, productivity and market valuation performance. Data used on this research was taken from Bursa Efek Indonesia for the period 2009-2011. Multiple linear regression method was used to investigate the influence of Intellectual Capital measured by VAIC model on corporate profitability measured by ROA, productivity measured by ATO and market valuation measured by MB. The statistics test result showed that Capital Employed (VACA) has positive significant influence to profitability, productivity and market valuation. Human Capital (VAHU) has negative significant influence to profitability and productivity. Meanwhile, Structural Capital (STVA) significantly positive influencing profitability. This research also ranked corporate Intellectual Capital performance based on Best Performance Index (BPI). This research is limited to sample 31 Indonesian \" go public \" bank. The findings may serve as a useful input for managers to applying Intellectual Capital as resource to build corporate competitive advantage, and also increase investor perspective in assessing corporate performance. I. PENDAHULUAN Selama bertahun-tahun, perusahaan dari berbagai macam industri fokus untuk mendayagunakan aset berwujud (tangible asset) secara maksimal sebagai alat untuk menghadapi persaingan dalam industri. Berbagai aset berwujud seperti lahan, gedung, mesin, tenaga kerja dan modal dianggap sebagai sumber daya utama dan satu-satunya yang dapat dimanfaatkan untuk menciptakan competitive advantage bagi perusahaan. Perkembangan dunia bisnis ke era modern telah membawa banyak perubahan terhadap asumsi dan strategi persaingan yang diterapkan oleh perusahaan, yang ditandai dengan munculnya knowledge driven economy (Goh, 2005). Pada era ini, perusahaan mulai memberikan porsi yang lebih besar dalam pemanfaatan aset tidak berwujud (intangible asset) seperti aset pengetahuan (knowledge asset) dalam proses penciptaan kekayaan (wealth creation). Munculnya knowledge driven economy ini kemudian memberi tantangan tersendiri bagi pelaku bisnis, khususnya bagi manajemen perusahaan dan regulator. Bagi manajemen p…","author":[{"dropping-particle":"","family":"Hermanus","given":"Ivan Giovanni","non-dropping-particle":"","parse-names":false,"suffix":""},{"dropping-particle":"","family":"Evelyn","given":"","non-dropping-particle":"","parse-names":false,"suffix":""},{"dropping-particle":"","family":"Patricia","given":"L. W","non-dropping-particle":"","parse-names":false,"suffix":""}],"container-title":"Jurnal GEMA AKTUALITA","id":"ITEM-1","issue":"2","issued":{"date-parts":[["2013"]]},"page":"29-40","title":"Pengaruh Intellectual Capital terhadap Profitabilitas, Produktivitas, dan Penilaian Pasar Perusahaan Sektor Perbankan","type":"article-journal","volume":"2"},"uris":["http://www.mendeley.com/documents/?uuid=93bab10e-c529-4d9e-a69f-fa9962fca5bb"]}],"mendeley":{"formattedCitation":"(Hermanus, Evelyn, &amp; Patricia, 2013)","plainTextFormattedCitation":"(Hermanus, Evelyn, &amp; Patricia, 2013)","previouslyFormattedCitation":"(Hermanus, Evelyn, &amp; Patricia, 2013)"},"properties":{"noteIndex":0},"schema":"https://github.com/citation-style-language/schema/raw/master/csl-citation.json"}</w:instrText>
      </w:r>
      <w:r w:rsidR="005733DD" w:rsidRPr="00FD7FD0">
        <w:rPr>
          <w:rFonts w:ascii="Times New Roman" w:hAnsi="Times New Roman" w:cs="Times New Roman"/>
          <w:sz w:val="24"/>
          <w:szCs w:val="24"/>
          <w:lang w:val="en-US"/>
        </w:rPr>
        <w:fldChar w:fldCharType="separate"/>
      </w:r>
      <w:r w:rsidR="000B5C11" w:rsidRPr="000B5C11">
        <w:rPr>
          <w:rFonts w:ascii="Times New Roman" w:hAnsi="Times New Roman" w:cs="Times New Roman"/>
          <w:noProof/>
          <w:sz w:val="24"/>
          <w:szCs w:val="24"/>
          <w:lang w:val="en-US"/>
        </w:rPr>
        <w:t>(Hermanus, Evelyn, &amp; Patricia, 2013)</w:t>
      </w:r>
      <w:r w:rsidR="005733DD" w:rsidRPr="00FD7FD0">
        <w:rPr>
          <w:rFonts w:ascii="Times New Roman" w:hAnsi="Times New Roman" w:cs="Times New Roman"/>
          <w:sz w:val="24"/>
          <w:szCs w:val="24"/>
          <w:lang w:val="en-US"/>
        </w:rPr>
        <w:fldChar w:fldCharType="end"/>
      </w:r>
      <w:r w:rsidR="005733DD" w:rsidRPr="00FD7FD0">
        <w:rPr>
          <w:rFonts w:ascii="Times New Roman" w:hAnsi="Times New Roman" w:cs="Times New Roman"/>
          <w:sz w:val="24"/>
          <w:szCs w:val="24"/>
          <w:lang w:val="en-US"/>
        </w:rPr>
        <w:t xml:space="preserve">, </w:t>
      </w:r>
      <w:r w:rsidR="005733DD" w:rsidRPr="00FD7FD0">
        <w:rPr>
          <w:rFonts w:ascii="Times New Roman" w:hAnsi="Times New Roman" w:cs="Times New Roman"/>
          <w:sz w:val="24"/>
          <w:szCs w:val="24"/>
          <w:lang w:val="en-US"/>
        </w:rPr>
        <w:fldChar w:fldCharType="begin" w:fldLock="1"/>
      </w:r>
      <w:r w:rsidR="00242B45">
        <w:rPr>
          <w:rFonts w:ascii="Times New Roman" w:hAnsi="Times New Roman" w:cs="Times New Roman"/>
          <w:sz w:val="24"/>
          <w:szCs w:val="24"/>
          <w:lang w:val="en-US"/>
        </w:rPr>
        <w:instrText>ADDIN CSL_CITATION {"citationItems":[{"id":"ITEM-1","itemData":{"abstract":"This study aims to determine the effect of Intellectual Capital (IC) on profitability of manufacturing companies listed in Indonesia Stock Exchange (IDX). The independent variable of this study is Intellectual Capital (IC) while the dependent variable is profitability. Intellectual Capital (IC) was measured using VAICTM (Value Added Intellectual Coefficient) method which has 3 indicators, namely VAHU (Value Added Human Capital), VACA (Value Added Capital Employed), and STVA (Structural Capital Value Added). Meanwhile, profitability was measured using ROA (Return On Asset). Purposive sampling method was used in this study. Moreover, the populations involved were companies specializing on manufacturing. The total of samples used was 58 manufacturing companies listed in Indonesia Stock Exchange (IDX) from 2010-2013 period. In addition, Partial Least Square (PLS) was used as data analysis method. The result showed that Intellectual Capital (IC) has significant effect on profitability of manufacturing companies listed in Indonesia Stock Exchange (IDX). Therefore, VAICTM (Value Added Intellectual Coefficient) method can be used as a tool of decision making for stakeholder by integreting Intellectual Capital (IC) in the decision making process.","author":[{"dropping-particle":"","family":"Cahyani","given":"Ramadhania Intan","non-dropping-particle":"","parse-names":false,"suffix":""},{"dropping-particle":"","family":"Widiyanti","given":"Tara","non-dropping-particle":"","parse-names":false,"suffix":""},{"dropping-particle":"","family":"Ferdiana","given":"Jelita Listya","non-dropping-particle":"","parse-names":false,"suffix":""}],"container-title":"Jurnal Riset Akuntansi dan Perpajakan","id":"ITEM-1","issue":"1","issued":{"date-parts":[["2015"]]},"page":"1-18","title":"Pengaruh Intellectual Capital Terhadap Profitabilitas Pada Perusahaan Manufaktur Yang Terdaftar Di Bursa Efek Indonesia","type":"article-journal","volume":"2"},"uris":["http://www.mendeley.com/documents/?uuid=828feb08-1107-43a1-9951-a896e324c492"]}],"mendeley":{"formattedCitation":"(Cahyani, Widiyanti, &amp; Ferdiana, 2015)","plainTextFormattedCitation":"(Cahyani, Widiyanti, &amp; Ferdiana, 2015)","previouslyFormattedCitation":"(Cahyani, Widiyanti, &amp; Ferdiana, 2015)"},"properties":{"noteIndex":0},"schema":"https://github.com/citation-style-language/schema/raw/master/csl-citation.json"}</w:instrText>
      </w:r>
      <w:r w:rsidR="005733DD" w:rsidRPr="00FD7FD0">
        <w:rPr>
          <w:rFonts w:ascii="Times New Roman" w:hAnsi="Times New Roman" w:cs="Times New Roman"/>
          <w:sz w:val="24"/>
          <w:szCs w:val="24"/>
          <w:lang w:val="en-US"/>
        </w:rPr>
        <w:fldChar w:fldCharType="separate"/>
      </w:r>
      <w:r w:rsidR="000B5C11" w:rsidRPr="000B5C11">
        <w:rPr>
          <w:rFonts w:ascii="Times New Roman" w:hAnsi="Times New Roman" w:cs="Times New Roman"/>
          <w:noProof/>
          <w:sz w:val="24"/>
          <w:szCs w:val="24"/>
          <w:lang w:val="en-US"/>
        </w:rPr>
        <w:t>(Cahyani, Widiyanti, &amp; Ferdiana, 2015)</w:t>
      </w:r>
      <w:r w:rsidR="005733DD" w:rsidRPr="00FD7FD0">
        <w:rPr>
          <w:rFonts w:ascii="Times New Roman" w:hAnsi="Times New Roman" w:cs="Times New Roman"/>
          <w:sz w:val="24"/>
          <w:szCs w:val="24"/>
          <w:lang w:val="en-US"/>
        </w:rPr>
        <w:fldChar w:fldCharType="end"/>
      </w:r>
      <w:r w:rsidR="005733DD" w:rsidRPr="00FD7FD0">
        <w:rPr>
          <w:rFonts w:ascii="Times New Roman" w:hAnsi="Times New Roman" w:cs="Times New Roman"/>
          <w:sz w:val="24"/>
          <w:szCs w:val="24"/>
          <w:lang w:val="en-US"/>
        </w:rPr>
        <w:t xml:space="preserve">, </w:t>
      </w:r>
      <w:r w:rsidR="005733DD" w:rsidRPr="00FD7FD0">
        <w:rPr>
          <w:rFonts w:ascii="Times New Roman" w:hAnsi="Times New Roman" w:cs="Times New Roman"/>
          <w:sz w:val="24"/>
          <w:szCs w:val="24"/>
          <w:lang w:val="en-US"/>
        </w:rPr>
        <w:fldChar w:fldCharType="begin" w:fldLock="1"/>
      </w:r>
      <w:r w:rsidR="00242B45">
        <w:rPr>
          <w:rFonts w:ascii="Times New Roman" w:hAnsi="Times New Roman" w:cs="Times New Roman"/>
          <w:sz w:val="24"/>
          <w:szCs w:val="24"/>
          <w:lang w:val="en-US"/>
        </w:rPr>
        <w:instrText>ADDIN CSL_CITATION {"citationItems":[{"id":"ITEM-1","itemData":{"abstract":"This study aimed to study the effect of intellectual capital on profitability and its impact on stock prices. Profitability is proxied by ROE and EPS. Stock price is measured based on the average price of monthly stock at the time of the daily closing. The population in this study is the financial sector companies listed on the Indonesian Stock Exchange (BEI) in the period 2011-2014. The study looked at 47 issuers, using purposive sampling method by way of judgment sampling. Testing the hypothesis in this study using regression analysis and path analysis to see the path coefficients of each variable. The results showed that; (1) intellectual capital affect the profitability, (2) intellectual capital affect stock prices, (3) profitability affect stock prices, (4) intellectual capital, profitability affect stock prices..","author":[{"dropping-particle":"","family":"Halim","given":"Abdul","non-dropping-particle":"","parse-names":false,"suffix":""},{"dropping-particle":"","family":"Basri","given":"Hasan","non-dropping-particle":"","parse-names":false,"suffix":""},{"dropping-particle":"","family":"Faisal","given":"","non-dropping-particle":"","parse-names":false,"suffix":""}],"container-title":"Jurnal Bisnis dan Ekonomi (JBE)","id":"ITEM-1","issue":"2","issued":{"date-parts":[["2016"]]},"page":"124-141","title":"Pengaruh Itellectual Capital Terhadap Profitabilitas Dan Dampaknya Terhadap Harga Saham Perusahaan Sektor Keuangan Yang Terdaftar Di Bursa Efek Indonesia (BEI)","type":"article-journal","volume":"23"},"uris":["http://www.mendeley.com/documents/?uuid=f3c1027c-fadf-493e-9391-ef44c0fbbdf9"]}],"mendeley":{"formattedCitation":"(Halim, Basri, &amp; Faisal, 2016)","plainTextFormattedCitation":"(Halim, Basri, &amp; Faisal, 2016)","previouslyFormattedCitation":"(Halim, Basri, &amp; Faisal, 2016)"},"properties":{"noteIndex":0},"schema":"https://github.com/citation-style-language/schema/raw/master/csl-citation.json"}</w:instrText>
      </w:r>
      <w:r w:rsidR="005733DD" w:rsidRPr="00FD7FD0">
        <w:rPr>
          <w:rFonts w:ascii="Times New Roman" w:hAnsi="Times New Roman" w:cs="Times New Roman"/>
          <w:sz w:val="24"/>
          <w:szCs w:val="24"/>
          <w:lang w:val="en-US"/>
        </w:rPr>
        <w:fldChar w:fldCharType="separate"/>
      </w:r>
      <w:r w:rsidR="000B5C11" w:rsidRPr="000B5C11">
        <w:rPr>
          <w:rFonts w:ascii="Times New Roman" w:hAnsi="Times New Roman" w:cs="Times New Roman"/>
          <w:noProof/>
          <w:sz w:val="24"/>
          <w:szCs w:val="24"/>
          <w:lang w:val="en-US"/>
        </w:rPr>
        <w:t>(Halim, Basri, &amp; Faisal, 2016)</w:t>
      </w:r>
      <w:r w:rsidR="005733DD" w:rsidRPr="00FD7FD0">
        <w:rPr>
          <w:rFonts w:ascii="Times New Roman" w:hAnsi="Times New Roman" w:cs="Times New Roman"/>
          <w:sz w:val="24"/>
          <w:szCs w:val="24"/>
          <w:lang w:val="en-US"/>
        </w:rPr>
        <w:fldChar w:fldCharType="end"/>
      </w:r>
      <w:r w:rsidR="005733DD" w:rsidRPr="00FD7FD0">
        <w:rPr>
          <w:rFonts w:ascii="Times New Roman" w:hAnsi="Times New Roman" w:cs="Times New Roman"/>
          <w:sz w:val="24"/>
          <w:szCs w:val="24"/>
          <w:lang w:val="en-US"/>
        </w:rPr>
        <w:t xml:space="preserve">, </w:t>
      </w:r>
      <w:r w:rsidR="005733DD" w:rsidRPr="00FD7FD0">
        <w:rPr>
          <w:rFonts w:ascii="Times New Roman" w:hAnsi="Times New Roman" w:cs="Times New Roman"/>
          <w:sz w:val="24"/>
          <w:szCs w:val="24"/>
          <w:lang w:val="en-US"/>
        </w:rPr>
        <w:fldChar w:fldCharType="begin" w:fldLock="1"/>
      </w:r>
      <w:r w:rsidR="000B5C11">
        <w:rPr>
          <w:rFonts w:ascii="Times New Roman" w:hAnsi="Times New Roman" w:cs="Times New Roman"/>
          <w:sz w:val="24"/>
          <w:szCs w:val="24"/>
          <w:lang w:val="en-US"/>
        </w:rPr>
        <w:instrText>ADDIN CSL_CITATION {"citationItems":[{"id":"ITEM-1","itemData":{"abstract":"The main objective of this study was to examine the influence of intellectual capital on profitability, productivity, and growth of the banking company in Indonesia. By using purposive sampling technique, the sample is selected from banking companies listed on the Indonesian Stock Exchange in 2009 to 2011 was selected a sample of 84 companies. Based on the hypothesis testing showed that the intellectual capital significant positive effect on profitability and productivity, but no significant positive effect on the company growth. Testing each component of intellectual capital employed capital prove that a positive effect on profitability, productivity, and company growth. Human capital has positive effect on profitability, but has no effect on productivity and company growth, while structural capital does not have a good effect on profitability, productivity and company growth. This gives an indication that the physical assets of the banking company is a major asset that can improve the performance of the company.","author":[{"dropping-particle":"","family":"Marfuah","given":"","non-dropping-particle":"","parse-names":false,"suffix":""},{"dropping-particle":"","family":"Ulfa","given":"Maricha","non-dropping-particle":"","parse-names":false,"suffix":""}],"container-title":"Jurnal Ekonomi dan Bisnis Islam","id":"ITEM-1","issue":"1","issued":{"date-parts":[["2014"]]},"page":"1-14","title":"Pengaruh Intellectual Capital Terhadap Profitabilitas, Produktivitas dan Pertumbuhan Perusahaan Perbankan Marfuah","type":"article-journal","volume":"IX"},"uris":["http://www.mendeley.com/documents/?uuid=0ac56dae-ebc1-4ee4-91c4-3f09509fb1b3"]}],"mendeley":{"formattedCitation":"(Marfuah &amp; Ulfa, 2014)","plainTextFormattedCitation":"(Marfuah &amp; Ulfa, 2014)","previouslyFormattedCitation":"(Marfuah &amp; Ulfa, 2014)"},"properties":{"noteIndex":0},"schema":"https://github.com/citation-style-language/schema/raw/master/csl-citation.json"}</w:instrText>
      </w:r>
      <w:r w:rsidR="005733DD" w:rsidRPr="00FD7FD0">
        <w:rPr>
          <w:rFonts w:ascii="Times New Roman" w:hAnsi="Times New Roman" w:cs="Times New Roman"/>
          <w:sz w:val="24"/>
          <w:szCs w:val="24"/>
          <w:lang w:val="en-US"/>
        </w:rPr>
        <w:fldChar w:fldCharType="separate"/>
      </w:r>
      <w:r w:rsidR="001D1B8C" w:rsidRPr="00FD7FD0">
        <w:rPr>
          <w:rFonts w:ascii="Times New Roman" w:hAnsi="Times New Roman" w:cs="Times New Roman"/>
          <w:noProof/>
          <w:sz w:val="24"/>
          <w:szCs w:val="24"/>
          <w:lang w:val="en-US"/>
        </w:rPr>
        <w:t>(Marfuah &amp; Ulfa, 2014)</w:t>
      </w:r>
      <w:r w:rsidR="005733DD" w:rsidRPr="00FD7FD0">
        <w:rPr>
          <w:rFonts w:ascii="Times New Roman" w:hAnsi="Times New Roman" w:cs="Times New Roman"/>
          <w:sz w:val="24"/>
          <w:szCs w:val="24"/>
          <w:lang w:val="en-US"/>
        </w:rPr>
        <w:fldChar w:fldCharType="end"/>
      </w:r>
      <w:r w:rsidR="005733DD" w:rsidRPr="00FD7FD0">
        <w:rPr>
          <w:rFonts w:ascii="Times New Roman" w:hAnsi="Times New Roman" w:cs="Times New Roman"/>
          <w:sz w:val="24"/>
          <w:szCs w:val="24"/>
          <w:lang w:val="en-US"/>
        </w:rPr>
        <w:t xml:space="preserve">, </w:t>
      </w:r>
      <w:r w:rsidR="005733DD" w:rsidRPr="00FD7FD0">
        <w:rPr>
          <w:rFonts w:ascii="Times New Roman" w:hAnsi="Times New Roman" w:cs="Times New Roman"/>
          <w:sz w:val="24"/>
          <w:szCs w:val="24"/>
          <w:lang w:val="en-US"/>
        </w:rPr>
        <w:fldChar w:fldCharType="begin" w:fldLock="1"/>
      </w:r>
      <w:r w:rsidR="000B5C11">
        <w:rPr>
          <w:rFonts w:ascii="Times New Roman" w:hAnsi="Times New Roman" w:cs="Times New Roman"/>
          <w:sz w:val="24"/>
          <w:szCs w:val="24"/>
          <w:lang w:val="en-US"/>
        </w:rPr>
        <w:instrText>ADDIN CSL_CITATION {"citationItems":[{"id":"ITEM-1","itemData":{"DOI":"10.26905/jkdp.v23i2.3028","ISSN":"1410-8089","abstract":"This study investigates the effect of intellectual capital on bank profitability. In addition, we also analyze the effect of intellectual capital on bank profitability based on bank types, conventional and Islamic bank. Our data consist of conventional and Islamic banks operated in Indonesia from 2010 to 2016 annually. Since our data are a panel, we employ panel regression. Intellectual capital is measured by using Value Added Intellectual Capital (VAIC). Our result shows that intellectual capital has a positive significant impact on bank profitability. After data classified based on bank types, intellectual capital only has a positive significant effect on conventional bank profitability. We also attempt to estimate the impact of VAIC components, such as Human Capital Efficiency (HCE), Structural Capital Efficiency (SCE) and Capital Employed Efficiency (CEE), on bank profitability. The results show that the impact of HCE is strongly significant in both banks. However, CEE and SCE do not have a significant effect on both types of bank profitability. Our results indicate that con- ventional banks synergize their intellectual and physical capital in creating profit better than Islamic banks. Thus, this research could be a critique of the Indonesian Islamic banking industry in determining and overcome their weakness.","author":[{"dropping-particle":"","family":"Octavio","given":"Danes Quirira","non-dropping-particle":"","parse-names":false,"suffix":""},{"dropping-particle":"","family":"Soesetio","given":"Yuli","non-dropping-particle":"","parse-names":false,"suffix":""}],"container-title":"Jurnal Keuangan dan Perbankan","id":"ITEM-1","issue":"2","issued":{"date-parts":[["2019"]]},"page":"191-205","title":"Intellectual capital and bank profitability: Evidence from conventional and Islamic bank in Indonesia","type":"article-journal","volume":"23"},"uris":["http://www.mendeley.com/documents/?uuid=fb821bc2-145c-4494-acac-9abab347a389"]}],"mendeley":{"formattedCitation":"(Octavio &amp; Soesetio, 2019)","plainTextFormattedCitation":"(Octavio &amp; Soesetio, 2019)","previouslyFormattedCitation":"(Octavio &amp; Soesetio, 2019)"},"properties":{"noteIndex":0},"schema":"https://github.com/citation-style-language/schema/raw/master/csl-citation.json"}</w:instrText>
      </w:r>
      <w:r w:rsidR="005733DD" w:rsidRPr="00FD7FD0">
        <w:rPr>
          <w:rFonts w:ascii="Times New Roman" w:hAnsi="Times New Roman" w:cs="Times New Roman"/>
          <w:sz w:val="24"/>
          <w:szCs w:val="24"/>
          <w:lang w:val="en-US"/>
        </w:rPr>
        <w:fldChar w:fldCharType="separate"/>
      </w:r>
      <w:r w:rsidR="001D1B8C" w:rsidRPr="00FD7FD0">
        <w:rPr>
          <w:rFonts w:ascii="Times New Roman" w:hAnsi="Times New Roman" w:cs="Times New Roman"/>
          <w:noProof/>
          <w:sz w:val="24"/>
          <w:szCs w:val="24"/>
          <w:lang w:val="en-US"/>
        </w:rPr>
        <w:t>(Octavio &amp; Soesetio, 2019)</w:t>
      </w:r>
      <w:r w:rsidR="005733DD" w:rsidRPr="00FD7FD0">
        <w:rPr>
          <w:rFonts w:ascii="Times New Roman" w:hAnsi="Times New Roman" w:cs="Times New Roman"/>
          <w:sz w:val="24"/>
          <w:szCs w:val="24"/>
          <w:lang w:val="en-US"/>
        </w:rPr>
        <w:fldChar w:fldCharType="end"/>
      </w:r>
      <w:r w:rsidR="005733DD" w:rsidRPr="00FD7FD0">
        <w:rPr>
          <w:rFonts w:ascii="Times New Roman" w:hAnsi="Times New Roman" w:cs="Times New Roman"/>
          <w:sz w:val="24"/>
          <w:szCs w:val="24"/>
          <w:lang w:val="en-US"/>
        </w:rPr>
        <w:t xml:space="preserve">, </w:t>
      </w:r>
      <w:r w:rsidR="005733DD" w:rsidRPr="00FD7FD0">
        <w:rPr>
          <w:rFonts w:ascii="Times New Roman" w:hAnsi="Times New Roman" w:cs="Times New Roman"/>
          <w:sz w:val="24"/>
          <w:szCs w:val="24"/>
          <w:lang w:val="en-US"/>
        </w:rPr>
        <w:fldChar w:fldCharType="begin" w:fldLock="1"/>
      </w:r>
      <w:r w:rsidR="000B5C11">
        <w:rPr>
          <w:rFonts w:ascii="Times New Roman" w:hAnsi="Times New Roman" w:cs="Times New Roman"/>
          <w:sz w:val="24"/>
          <w:szCs w:val="24"/>
          <w:lang w:val="en-US"/>
        </w:rPr>
        <w:instrText>ADDIN CSL_CITATION {"citationItems":[{"id":"ITEM-1","itemData":{"ISSN":"2337-3806","abstract":"This study examined the effect of intellectual capital on the market value of the company’s financial performance as an intervening variable in corporate banking and financial institutions. This study used a -Pulic Value Added Intellectual Coefficients (VAICTM ) model to examine the relationship between intellectual capital and the market value of the company’s financial performance. The market value is measured by the price to book value (PBV), the company’s financial performance is measured by return on equity (ROE). The samples used in this study is the banking companies and financial institutions listed on the Indonesia Stock Exchange (IDX) on 2008-2012. Data obtained 274 samples. This study used linear regression to analyze the data and path analysis to determine the effect of mediation. The results showed that intellectual capital had positive effect on the market value of the company, a positive financial performance, and financial performance may mediate the relationship between intellectual capital with the mar","author":[{"dropping-particle":"","family":"Randa","given":"Fransiskus","non-dropping-particle":"","parse-names":false,"suffix":""},{"dropping-particle":"","family":"Solon","given":"S. Ariyanto","non-dropping-particle":"","parse-names":false,"suffix":""}],"container-title":"Diponegoro Journal of Accounting","id":"ITEM-1","issue":"3","issued":{"date-parts":[["2015"]]},"page":"309-318","title":"PPENGARUH MODAL INTELEKTUAL TERHADAP NILAI PERUSAHAAN (Studi Empiris pada Perusahaan Manufaktur yang Terdaftar di Bursa Efek Indonesia)","type":"article-journal","volume":"4"},"uris":["http://www.mendeley.com/documents/?uuid=92bcd604-8714-48ba-9862-e6979183a176"]}],"mendeley":{"formattedCitation":"(Randa &amp; Solon, 2015)","plainTextFormattedCitation":"(Randa &amp; Solon, 2015)","previouslyFormattedCitation":"(Randa &amp; Solon, 2015)"},"properties":{"noteIndex":0},"schema":"https://github.com/citation-style-language/schema/raw/master/csl-citation.json"}</w:instrText>
      </w:r>
      <w:r w:rsidR="005733DD" w:rsidRPr="00FD7FD0">
        <w:rPr>
          <w:rFonts w:ascii="Times New Roman" w:hAnsi="Times New Roman" w:cs="Times New Roman"/>
          <w:sz w:val="24"/>
          <w:szCs w:val="24"/>
          <w:lang w:val="en-US"/>
        </w:rPr>
        <w:fldChar w:fldCharType="separate"/>
      </w:r>
      <w:r w:rsidR="001D1B8C" w:rsidRPr="00FD7FD0">
        <w:rPr>
          <w:rFonts w:ascii="Times New Roman" w:hAnsi="Times New Roman" w:cs="Times New Roman"/>
          <w:noProof/>
          <w:sz w:val="24"/>
          <w:szCs w:val="24"/>
          <w:lang w:val="en-US"/>
        </w:rPr>
        <w:t>(Randa &amp; Solon, 2015)</w:t>
      </w:r>
      <w:r w:rsidR="005733DD" w:rsidRPr="00FD7FD0">
        <w:rPr>
          <w:rFonts w:ascii="Times New Roman" w:hAnsi="Times New Roman" w:cs="Times New Roman"/>
          <w:sz w:val="24"/>
          <w:szCs w:val="24"/>
          <w:lang w:val="en-US"/>
        </w:rPr>
        <w:fldChar w:fldCharType="end"/>
      </w:r>
      <w:r w:rsidR="005733DD" w:rsidRPr="00FD7FD0">
        <w:rPr>
          <w:rFonts w:ascii="Times New Roman" w:hAnsi="Times New Roman" w:cs="Times New Roman"/>
          <w:sz w:val="24"/>
          <w:szCs w:val="24"/>
          <w:lang w:val="en-US"/>
        </w:rPr>
        <w:t xml:space="preserve">, </w:t>
      </w:r>
      <w:r w:rsidR="005733DD" w:rsidRPr="00FD7FD0">
        <w:rPr>
          <w:rFonts w:ascii="Times New Roman" w:hAnsi="Times New Roman" w:cs="Times New Roman"/>
          <w:sz w:val="24"/>
          <w:szCs w:val="24"/>
          <w:lang w:val="en-US"/>
        </w:rPr>
        <w:lastRenderedPageBreak/>
        <w:fldChar w:fldCharType="begin" w:fldLock="1"/>
      </w:r>
      <w:r w:rsidR="000B5C11">
        <w:rPr>
          <w:rFonts w:ascii="Times New Roman" w:hAnsi="Times New Roman" w:cs="Times New Roman"/>
          <w:sz w:val="24"/>
          <w:szCs w:val="24"/>
          <w:lang w:val="en-US"/>
        </w:rPr>
        <w:instrText>ADDIN CSL_CITATION {"citationItems":[{"id":"ITEM-1","itemData":{"abstract":"Abstrak This study tested the influence of intellectual capital to profitability, productivity, and value of the company. In this research intellectual capital divided into human capital and structural capital. Intellectual capital was measured using Value Added Intellectual Coefficient (VAIC). Profitability, was measured by Return On Assets (ROA) and the Return on Equity (ROE). Productivity, was measured by Assets Turn Over (ATO), and Tobin's Q for company value. Object of the study were 27 banking company which are listed on the Indonesia stock exchange between 2010 to 2012. Research results show that intellectual capital has positive impact to profitability (ROA and ROE), but no significant effect on the productivity and value of the company. The possibility of companies in Indonesia still largely use the conventional approach, not based on knowledge intensive high tech firms and lack of attention to human capital, structural capital, and customer capital.","author":[{"dropping-particle":"","family":"Fardin Faza","given":"Muhammad","non-dropping-particle":"","parse-names":false,"suffix":""},{"dropping-particle":"","family":"Hidayah","given":"Erna","non-dropping-particle":"","parse-names":false,"suffix":""}],"container-title":"Bisnis Islam","id":"ITEM-1","issue":"2","issued":{"date-parts":[["2014"]]},"page":"186-199","title":"Pengaruh Intellectual Capital Terhadap Profitabilitas, Produktivitas, Dan Nilai Perusahaan Pada Perusahaan Perbankan Yang Terdaftar Di Bursa Efek Indonesia (BEI)","type":"article-journal","volume":"VIII"},"uris":["http://www.mendeley.com/documents/?uuid=f0a646db-2df8-4e24-8a94-84e675cc32e7"]}],"mendeley":{"formattedCitation":"(Fardin Faza &amp; Hidayah, 2014)","plainTextFormattedCitation":"(Fardin Faza &amp; Hidayah, 2014)","previouslyFormattedCitation":"(Fardin Faza &amp; Hidayah, 2014)"},"properties":{"noteIndex":0},"schema":"https://github.com/citation-style-language/schema/raw/master/csl-citation.json"}</w:instrText>
      </w:r>
      <w:r w:rsidR="005733DD" w:rsidRPr="00FD7FD0">
        <w:rPr>
          <w:rFonts w:ascii="Times New Roman" w:hAnsi="Times New Roman" w:cs="Times New Roman"/>
          <w:sz w:val="24"/>
          <w:szCs w:val="24"/>
          <w:lang w:val="en-US"/>
        </w:rPr>
        <w:fldChar w:fldCharType="separate"/>
      </w:r>
      <w:r w:rsidR="001D1B8C" w:rsidRPr="00FD7FD0">
        <w:rPr>
          <w:rFonts w:ascii="Times New Roman" w:hAnsi="Times New Roman" w:cs="Times New Roman"/>
          <w:noProof/>
          <w:sz w:val="24"/>
          <w:szCs w:val="24"/>
          <w:lang w:val="en-US"/>
        </w:rPr>
        <w:t>(Fardin Faza &amp; Hidayah, 2014)</w:t>
      </w:r>
      <w:r w:rsidR="005733DD" w:rsidRPr="00FD7FD0">
        <w:rPr>
          <w:rFonts w:ascii="Times New Roman" w:hAnsi="Times New Roman" w:cs="Times New Roman"/>
          <w:sz w:val="24"/>
          <w:szCs w:val="24"/>
          <w:lang w:val="en-US"/>
        </w:rPr>
        <w:fldChar w:fldCharType="end"/>
      </w:r>
      <w:r w:rsidR="005733DD" w:rsidRPr="00FD7FD0">
        <w:rPr>
          <w:rFonts w:ascii="Times New Roman" w:hAnsi="Times New Roman" w:cs="Times New Roman"/>
          <w:sz w:val="24"/>
          <w:szCs w:val="24"/>
          <w:lang w:val="en-US"/>
        </w:rPr>
        <w:t xml:space="preserve">, </w:t>
      </w:r>
      <w:r w:rsidR="005733DD" w:rsidRPr="00FD7FD0">
        <w:rPr>
          <w:rFonts w:ascii="Times New Roman" w:hAnsi="Times New Roman" w:cs="Times New Roman"/>
          <w:sz w:val="24"/>
          <w:szCs w:val="24"/>
          <w:lang w:val="en-US"/>
        </w:rPr>
        <w:fldChar w:fldCharType="begin" w:fldLock="1"/>
      </w:r>
      <w:r w:rsidR="000B5C11">
        <w:rPr>
          <w:rFonts w:ascii="Times New Roman" w:hAnsi="Times New Roman" w:cs="Times New Roman"/>
          <w:sz w:val="24"/>
          <w:szCs w:val="24"/>
          <w:lang w:val="en-US"/>
        </w:rPr>
        <w:instrText>ADDIN CSL_CITATION {"citationItems":[{"id":"ITEM-1","itemData":{"abstract":"Tujuan penelitian ini adalah untuk mengetahui pengaruh Intellectual Capital terhadap Nilai Perusahaan yang di moderasi Profitabilitas pada Perusahaan Sub Sektor Property dan Real Estate Periode 2013-2015. Variabel independen dalam penelitian ini di ukur oleh VAIC™ yang di proksikan oleh value added capital employed (VACA), value added human capital (VAHU), dan structural capital value added (STVA), variabel dependen dalam penelitian ini Nilai Perusahaan yang diukur oleh Tobin’s Q, dan Variabel Moderasi penelitian ini yaitu Profitabilitas yang diukur oleh Return On Investment (ROI). Teknik analisis data yang digunakan dalam penelitian ini adalah analisis Regresi Berganda dan Moderating Regression Analysis dengan bantuan program SPSS for Windows 23.00. Hasil penelitian ini menunjukan adanya pengaruh signifikan antara VAIC™ terhadap Tobin’s Q. Untuk uji t hanya VAHU yang berpengaruh signifikan terhadap Tobin’s Q, sedangkan VACA dan STVA tidak berpengaruh signifikan terhadap Tobin’s Q. Return On Investment (ROI) berpengaruh signifikan dalam memediasi hubungan antara VAIC™ terhadap Tobin’s Q.","author":[{"dropping-particle":"","family":"Sayyidah","given":"U.","non-dropping-particle":"","parse-names":false,"suffix":""},{"dropping-particle":"","family":"Saifi","given":"M.","non-dropping-particle":"","parse-names":false,"suffix":""}],"container-title":"Jurnal Administrasi Bisnis S1 Universitas Brawijaya","id":"ITEM-1","issue":"1","issued":{"date-parts":[["2017"]]},"page":"163-171","title":"PENGARUH INTELLECTUAL CAPITAL TERHADAP NILAI PERUSAHAAN DENGAN PROFITABILITAS SEBAGAI VARIABEL MODERASI (Studi Pada Perusahaan Sub Sektor Property Dan Real Estate Di Bursa Efek Indonesia Periode 2013-2015)","type":"article-journal","volume":"46"},"uris":["http://www.mendeley.com/documents/?uuid=6e1f1aed-5c27-404d-ace4-464e0ae219a5"]}],"mendeley":{"formattedCitation":"(Sayyidah &amp; Saifi, 2017)","plainTextFormattedCitation":"(Sayyidah &amp; Saifi, 2017)","previouslyFormattedCitation":"(Sayyidah &amp; Saifi, 2017)"},"properties":{"noteIndex":0},"schema":"https://github.com/citation-style-language/schema/raw/master/csl-citation.json"}</w:instrText>
      </w:r>
      <w:r w:rsidR="005733DD" w:rsidRPr="00FD7FD0">
        <w:rPr>
          <w:rFonts w:ascii="Times New Roman" w:hAnsi="Times New Roman" w:cs="Times New Roman"/>
          <w:sz w:val="24"/>
          <w:szCs w:val="24"/>
          <w:lang w:val="en-US"/>
        </w:rPr>
        <w:fldChar w:fldCharType="separate"/>
      </w:r>
      <w:r w:rsidR="001D1B8C" w:rsidRPr="00FD7FD0">
        <w:rPr>
          <w:rFonts w:ascii="Times New Roman" w:hAnsi="Times New Roman" w:cs="Times New Roman"/>
          <w:noProof/>
          <w:sz w:val="24"/>
          <w:szCs w:val="24"/>
          <w:lang w:val="en-US"/>
        </w:rPr>
        <w:t>(Sayyidah &amp; Saifi, 2017)</w:t>
      </w:r>
      <w:r w:rsidR="005733DD" w:rsidRPr="00FD7FD0">
        <w:rPr>
          <w:rFonts w:ascii="Times New Roman" w:hAnsi="Times New Roman" w:cs="Times New Roman"/>
          <w:sz w:val="24"/>
          <w:szCs w:val="24"/>
          <w:lang w:val="en-US"/>
        </w:rPr>
        <w:fldChar w:fldCharType="end"/>
      </w:r>
      <w:r w:rsidR="005733DD" w:rsidRPr="00FD7FD0">
        <w:rPr>
          <w:rFonts w:ascii="Times New Roman" w:hAnsi="Times New Roman" w:cs="Times New Roman"/>
          <w:sz w:val="24"/>
          <w:szCs w:val="24"/>
          <w:lang w:val="en-US"/>
        </w:rPr>
        <w:t xml:space="preserve">, </w:t>
      </w:r>
      <w:r w:rsidR="005733DD" w:rsidRPr="00FD7FD0">
        <w:rPr>
          <w:rFonts w:ascii="Times New Roman" w:hAnsi="Times New Roman" w:cs="Times New Roman"/>
          <w:sz w:val="24"/>
          <w:szCs w:val="24"/>
          <w:lang w:val="en-US"/>
        </w:rPr>
        <w:fldChar w:fldCharType="begin" w:fldLock="1"/>
      </w:r>
      <w:r w:rsidR="00242B45">
        <w:rPr>
          <w:rFonts w:ascii="Times New Roman" w:hAnsi="Times New Roman" w:cs="Times New Roman"/>
          <w:sz w:val="24"/>
          <w:szCs w:val="24"/>
          <w:lang w:val="en-US"/>
        </w:rPr>
        <w:instrText>ADDIN CSL_CITATION {"citationItems":[{"id":"ITEM-1","itemData":{"author":[{"dropping-particle":"","family":"Juanda","given":"Rista Elva","non-dropping-particle":"","parse-names":false,"suffix":""},{"dropping-particle":"","family":"Fitriah","given":"Epi","non-dropping-particle":"","parse-names":false,"suffix":""},{"dropping-particle":"","family":"Rosdiana","given":"Yuni","non-dropping-particle":"","parse-names":false,"suffix":""}],"container-title":"Prosiding Akunatnsi","id":"ITEM-1","issue":"1","issued":{"date-parts":[["2016"]]},"page":"219-224","title":"Pengaruh Intellectual Capital terhadap Profitabilitas ( ROA ) ( Studi pada Perusahaan Sektor Manufaktur Subsektor Logam dan Sejenisnya )","type":"paper-conference","volume":"2"},"uris":["http://www.mendeley.com/documents/?uuid=e52ba7c6-2cf9-44db-b1ef-11a27e94d9e1"]}],"mendeley":{"formattedCitation":"(Juanda, Fitriah, &amp; Rosdiana, 2016)","plainTextFormattedCitation":"(Juanda, Fitriah, &amp; Rosdiana, 2016)","previouslyFormattedCitation":"(Juanda, Fitriah, &amp; Rosdiana, 2016)"},"properties":{"noteIndex":0},"schema":"https://github.com/citation-style-language/schema/raw/master/csl-citation.json"}</w:instrText>
      </w:r>
      <w:r w:rsidR="005733DD" w:rsidRPr="00FD7FD0">
        <w:rPr>
          <w:rFonts w:ascii="Times New Roman" w:hAnsi="Times New Roman" w:cs="Times New Roman"/>
          <w:sz w:val="24"/>
          <w:szCs w:val="24"/>
          <w:lang w:val="en-US"/>
        </w:rPr>
        <w:fldChar w:fldCharType="separate"/>
      </w:r>
      <w:r w:rsidR="000B5C11" w:rsidRPr="000B5C11">
        <w:rPr>
          <w:rFonts w:ascii="Times New Roman" w:hAnsi="Times New Roman" w:cs="Times New Roman"/>
          <w:noProof/>
          <w:sz w:val="24"/>
          <w:szCs w:val="24"/>
          <w:lang w:val="en-US"/>
        </w:rPr>
        <w:t>(Juanda, Fitriah, &amp; Rosdiana, 2016)</w:t>
      </w:r>
      <w:r w:rsidR="005733DD" w:rsidRPr="00FD7FD0">
        <w:rPr>
          <w:rFonts w:ascii="Times New Roman" w:hAnsi="Times New Roman" w:cs="Times New Roman"/>
          <w:sz w:val="24"/>
          <w:szCs w:val="24"/>
          <w:lang w:val="en-US"/>
        </w:rPr>
        <w:fldChar w:fldCharType="end"/>
      </w:r>
      <w:r w:rsidR="005733DD" w:rsidRPr="00FD7FD0">
        <w:rPr>
          <w:rFonts w:ascii="Times New Roman" w:hAnsi="Times New Roman" w:cs="Times New Roman"/>
          <w:sz w:val="24"/>
          <w:szCs w:val="24"/>
          <w:lang w:val="en-US"/>
        </w:rPr>
        <w:t xml:space="preserve">, </w:t>
      </w:r>
      <w:r w:rsidR="005733DD" w:rsidRPr="00FD7FD0">
        <w:rPr>
          <w:rFonts w:ascii="Times New Roman" w:eastAsia="Times New Roman" w:hAnsi="Times New Roman" w:cs="Times New Roman"/>
          <w:sz w:val="24"/>
          <w:szCs w:val="24"/>
          <w:lang w:val="en-US"/>
        </w:rPr>
        <w:fldChar w:fldCharType="begin" w:fldLock="1"/>
      </w:r>
      <w:r w:rsidR="000B5C11">
        <w:rPr>
          <w:rFonts w:ascii="Times New Roman" w:eastAsia="Times New Roman" w:hAnsi="Times New Roman" w:cs="Times New Roman"/>
          <w:sz w:val="24"/>
          <w:szCs w:val="24"/>
          <w:lang w:val="en-US"/>
        </w:rPr>
        <w:instrText>ADDIN CSL_CITATION {"citationItems":[{"id":"ITEM-1","itemData":{"DOI":"10.33059/jseb.v11i2.1996","ISSN":"2089-1989","abstract":"The purpose of this study is to analyze the effect of intellectual capital on financial performance and non-financial performance of Islamic banking, and its impact on the profitability of the bank. The population is 13 Sharia Commercial Banks in Indonesia. With the purposive sampling method, a sample of five Islamic commercial banks was obtained. Data analysis method in this study uses SEM PLS. The first result shows that intellectual capital has a significant negative effect on financial performance, a significant positive effect on non-financial performance, and a positive but unsignificant effect on profitability. The next results stated that financial performance and non-financial performance had a significant negative effect on profitability. The third research result states that intellectual capital has a significant positive effect on profitability through financial performance, but a significant negative effect on profitability through non-financial performance.","author":[{"dropping-particle":"","family":"Farihah","given":"Siti Mardilia","non-dropping-particle":"","parse-names":false,"suffix":""},{"dropping-particle":"","family":"Setiawan","given":"Setiawan","non-dropping-particle":"","parse-names":false,"suffix":""}],"container-title":"Jurnal Samudra Ekonomi dan Bisnis","id":"ITEM-1","issue":"2","issued":{"date-parts":[["2020"]]},"page":"151-165","title":"Determinan Intellectual Capital terhadap Profitabilitas di Bank Syariah: Pengujian Mediasi Kinerja Keuangan dan Kinerja Non Keuangan","type":"article-journal","volume":"11"},"uris":["http://www.mendeley.com/documents/?uuid=aa7e3ce5-2d81-4878-818f-c9c6d5892a20"]}],"mendeley":{"formattedCitation":"(Farihah &amp; Setiawan, 2020)","plainTextFormattedCitation":"(Farihah &amp; Setiawan, 2020)","previouslyFormattedCitation":"(Farihah &amp; Setiawan, 2020)"},"properties":{"noteIndex":0},"schema":"https://github.com/citation-style-language/schema/raw/master/csl-citation.json"}</w:instrText>
      </w:r>
      <w:r w:rsidR="005733DD" w:rsidRPr="00FD7FD0">
        <w:rPr>
          <w:rFonts w:ascii="Times New Roman" w:eastAsia="Times New Roman" w:hAnsi="Times New Roman" w:cs="Times New Roman"/>
          <w:sz w:val="24"/>
          <w:szCs w:val="24"/>
          <w:lang w:val="en-US"/>
        </w:rPr>
        <w:fldChar w:fldCharType="separate"/>
      </w:r>
      <w:r w:rsidR="001D1B8C" w:rsidRPr="00FD7FD0">
        <w:rPr>
          <w:rFonts w:ascii="Times New Roman" w:eastAsia="Times New Roman" w:hAnsi="Times New Roman" w:cs="Times New Roman"/>
          <w:noProof/>
          <w:sz w:val="24"/>
          <w:szCs w:val="24"/>
          <w:lang w:val="en-US"/>
        </w:rPr>
        <w:t>(Farihah &amp; Setiawan, 2020)</w:t>
      </w:r>
      <w:r w:rsidR="005733DD" w:rsidRPr="00FD7FD0">
        <w:rPr>
          <w:rFonts w:ascii="Times New Roman" w:eastAsia="Times New Roman" w:hAnsi="Times New Roman" w:cs="Times New Roman"/>
          <w:sz w:val="24"/>
          <w:szCs w:val="24"/>
          <w:lang w:val="en-US"/>
        </w:rPr>
        <w:fldChar w:fldCharType="end"/>
      </w:r>
      <w:r w:rsidR="005733DD" w:rsidRPr="00FD7FD0">
        <w:rPr>
          <w:rFonts w:ascii="Times New Roman" w:eastAsia="Times New Roman" w:hAnsi="Times New Roman" w:cs="Times New Roman"/>
          <w:sz w:val="24"/>
          <w:szCs w:val="24"/>
          <w:lang w:val="en-US"/>
        </w:rPr>
        <w:t xml:space="preserve">, </w:t>
      </w:r>
      <w:r w:rsidR="005733DD" w:rsidRPr="00FD7FD0">
        <w:rPr>
          <w:rFonts w:ascii="Times New Roman" w:eastAsia="Times New Roman" w:hAnsi="Times New Roman" w:cs="Times New Roman"/>
          <w:sz w:val="24"/>
          <w:szCs w:val="24"/>
          <w:lang w:val="en-US"/>
        </w:rPr>
        <w:fldChar w:fldCharType="begin" w:fldLock="1"/>
      </w:r>
      <w:r w:rsidR="000B5C11">
        <w:rPr>
          <w:rFonts w:ascii="Times New Roman" w:eastAsia="Times New Roman" w:hAnsi="Times New Roman" w:cs="Times New Roman"/>
          <w:sz w:val="24"/>
          <w:szCs w:val="24"/>
          <w:lang w:val="en-US"/>
        </w:rPr>
        <w:instrText>ADDIN CSL_CITATION {"citationItems":[{"id":"ITEM-1","itemData":{"DOI":"10.20473/jebis.v5i2.11787","ISSN":"2442-6563","abstract":"ABSTRACT Purpose of this study is to determine the effect of Human Capital Efficiency, Capital Employed Efficiency, and Structural Capital Efficiency on Return On Assets and Return On Equity of Islamic Rural Banks period 2015-2017. This study uses a quantitative approach. Sampling technique is purposive sampling and there were 24 Islamic Rural Banks in Indonesia as subject of research. Analysis technique used is Panel Data Analysis.The results of this study indicate that CEE has a significant positive effect on ROA. Whereas HCE and SCE have no effect on ROA. Simultaneously HCE, CEE and SCE have a significant positive effect on ROA. In addition, the results of this study indicate that HCE and CEE have a significant positive effect on ROE, both partially and simultaneously.ABSTRAKPenelitian ini bertujuan untuk mengetahui pengaruh Human Capital Efficiency (HCE), Capital Employed Efficiency (CEE) dan Structural Capital Efficiency (SCE) pada Return On Assets dan Return On Equity Bank Pembiayaan Rakyat Syariah periode 2015-2017. Penelitian ini menggunakan pendekatan kuantitatif. Pengambilan sampel menggunakan purposive sampling dan terdapat 24 BPRS yang menjadi subyek penelitian. Teknik analisis menggunakan analisis Regresi Data Panel.Hasil penelitian menunjukkan CEE berpengaruh signifikan positif terhadap ROA. Sedangkan HCE dan SCE tidak berpengaruh terhadap ROA  Secara simultan HCE, CEE dan SCE berpengaruh signifikan positif terhadap ROA. Selain itu, hasil penelitian ini menunjukkan bahwa HCE dan CEE berpengaruh signifikan positif terhadap ROE, baik itu secara parsial maupun simultan. ","author":[{"dropping-particle":"","family":"Naufallita","given":"Qori","non-dropping-particle":"","parse-names":false,"suffix":""},{"dropping-particle":"","family":"Hendratmi","given":"Achsania","non-dropping-particle":"","parse-names":false,"suffix":""}],"container-title":"Jurnal Ekonomi dan Bisnis Islam (Journal of Islamic Economics and Business)","id":"ITEM-1","issue":"2","issued":{"date-parts":[["2019"]]},"page":"124","title":"the Influence of Intellectual Capital on Return on Assets and Return on Equity Sharia Rural Bank 2015 – 2017 Period","type":"article-journal","volume":"5"},"uris":["http://www.mendeley.com/documents/?uuid=b76079c2-9f10-41df-80fc-61456b767aca"]}],"mendeley":{"formattedCitation":"(Naufallita &amp; Hendratmi, 2019)","plainTextFormattedCitation":"(Naufallita &amp; Hendratmi, 2019)","previouslyFormattedCitation":"(Naufallita &amp; Hendratmi, 2019)"},"properties":{"noteIndex":0},"schema":"https://github.com/citation-style-language/schema/raw/master/csl-citation.json"}</w:instrText>
      </w:r>
      <w:r w:rsidR="005733DD" w:rsidRPr="00FD7FD0">
        <w:rPr>
          <w:rFonts w:ascii="Times New Roman" w:eastAsia="Times New Roman" w:hAnsi="Times New Roman" w:cs="Times New Roman"/>
          <w:sz w:val="24"/>
          <w:szCs w:val="24"/>
          <w:lang w:val="en-US"/>
        </w:rPr>
        <w:fldChar w:fldCharType="separate"/>
      </w:r>
      <w:r w:rsidR="001D1B8C" w:rsidRPr="00FD7FD0">
        <w:rPr>
          <w:rFonts w:ascii="Times New Roman" w:eastAsia="Times New Roman" w:hAnsi="Times New Roman" w:cs="Times New Roman"/>
          <w:noProof/>
          <w:sz w:val="24"/>
          <w:szCs w:val="24"/>
          <w:lang w:val="en-US"/>
        </w:rPr>
        <w:t>(Naufallita &amp; Hendratmi, 2019)</w:t>
      </w:r>
      <w:r w:rsidR="005733DD" w:rsidRPr="00FD7FD0">
        <w:rPr>
          <w:rFonts w:ascii="Times New Roman" w:eastAsia="Times New Roman" w:hAnsi="Times New Roman" w:cs="Times New Roman"/>
          <w:sz w:val="24"/>
          <w:szCs w:val="24"/>
          <w:lang w:val="en-US"/>
        </w:rPr>
        <w:fldChar w:fldCharType="end"/>
      </w:r>
      <w:r w:rsidR="005733DD" w:rsidRPr="00FD7FD0">
        <w:rPr>
          <w:rFonts w:ascii="Times New Roman" w:eastAsia="Times New Roman" w:hAnsi="Times New Roman" w:cs="Times New Roman"/>
          <w:sz w:val="24"/>
          <w:szCs w:val="24"/>
          <w:lang w:val="en-US"/>
        </w:rPr>
        <w:t xml:space="preserve">, </w:t>
      </w:r>
      <w:r w:rsidR="005733DD" w:rsidRPr="00FD7FD0">
        <w:rPr>
          <w:rFonts w:ascii="Times New Roman" w:eastAsia="Times New Roman" w:hAnsi="Times New Roman" w:cs="Times New Roman"/>
          <w:sz w:val="24"/>
          <w:szCs w:val="24"/>
          <w:lang w:val="en-US"/>
        </w:rPr>
        <w:fldChar w:fldCharType="begin" w:fldLock="1"/>
      </w:r>
      <w:r w:rsidR="000B5C11">
        <w:rPr>
          <w:rFonts w:ascii="Times New Roman" w:eastAsia="Times New Roman" w:hAnsi="Times New Roman" w:cs="Times New Roman"/>
          <w:sz w:val="24"/>
          <w:szCs w:val="24"/>
          <w:lang w:val="en-US"/>
        </w:rPr>
        <w:instrText>ADDIN CSL_CITATION {"citationItems":[{"id":"ITEM-1","itemData":{"DOI":"10.20473/vol4iss20171pp1-13","ISSN":"2407-1935","abstract":"ROA) sharia banks Q1.2013 - Q4.2014 period. The method used is quantitative method with jenuh sampling technique. This study uses 11 Islamic banks and the technique used is the panel data regression. The process of calculating this study using Eviews 8.0 program. Independent variables used Intellectual Capital is VACA, VAHU, STVA and dependent variables use Return on Assets (ROA). The data used is secondary data with the collected data quarterly financial report for the period Q1.2013 – Q4.2014.Hypothesis testing is done using simultaneous significance test (F test) and partial significance test (t test). Panel data analysis conducted showed that simultaneous VACA, VAHU, STVA significant effect on ROA while partial VACA no significant effect on ROA, VAHU significant effect on ROA, STVA no significant effect on ROA.","author":[{"dropping-particle":"","family":"Muhanik","given":"Umi","non-dropping-particle":"","parse-names":false,"suffix":""},{"dropping-particle":"","family":"Septiarini","given":"Dina Fitrisia","non-dropping-particle":"","parse-names":false,"suffix":""}],"container-title":"Jurnal Ekonomi Syariah Teori dan Terapan","id":"ITEM-1","issue":"1","issued":{"date-parts":[["2017"]]},"page":"1","title":"Pengaruh Intellectual Capital Terhadap Return On Asset Pada Bank Umum Syariah di Indonesia Periode Q1.2013 - Q4.2014","type":"article-journal","volume":"4"},"uris":["http://www.mendeley.com/documents/?uuid=37a870b6-1632-4172-9450-a4d1ffb20646"]}],"mendeley":{"formattedCitation":"(Muhanik &amp; Septiarini, 2017)","plainTextFormattedCitation":"(Muhanik &amp; Septiarini, 2017)","previouslyFormattedCitation":"(Muhanik &amp; Septiarini, 2017)"},"properties":{"noteIndex":0},"schema":"https://github.com/citation-style-language/schema/raw/master/csl-citation.json"}</w:instrText>
      </w:r>
      <w:r w:rsidR="005733DD" w:rsidRPr="00FD7FD0">
        <w:rPr>
          <w:rFonts w:ascii="Times New Roman" w:eastAsia="Times New Roman" w:hAnsi="Times New Roman" w:cs="Times New Roman"/>
          <w:sz w:val="24"/>
          <w:szCs w:val="24"/>
          <w:lang w:val="en-US"/>
        </w:rPr>
        <w:fldChar w:fldCharType="separate"/>
      </w:r>
      <w:r w:rsidR="001D1B8C" w:rsidRPr="00FD7FD0">
        <w:rPr>
          <w:rFonts w:ascii="Times New Roman" w:eastAsia="Times New Roman" w:hAnsi="Times New Roman" w:cs="Times New Roman"/>
          <w:noProof/>
          <w:sz w:val="24"/>
          <w:szCs w:val="24"/>
          <w:lang w:val="en-US"/>
        </w:rPr>
        <w:t>(Muhanik &amp; Septiarini, 2017)</w:t>
      </w:r>
      <w:r w:rsidR="005733DD" w:rsidRPr="00FD7FD0">
        <w:rPr>
          <w:rFonts w:ascii="Times New Roman" w:eastAsia="Times New Roman" w:hAnsi="Times New Roman" w:cs="Times New Roman"/>
          <w:sz w:val="24"/>
          <w:szCs w:val="24"/>
          <w:lang w:val="en-US"/>
        </w:rPr>
        <w:fldChar w:fldCharType="end"/>
      </w:r>
      <w:r w:rsidR="005733DD" w:rsidRPr="00FD7FD0">
        <w:rPr>
          <w:rFonts w:ascii="Times New Roman" w:eastAsia="Times New Roman" w:hAnsi="Times New Roman" w:cs="Times New Roman"/>
          <w:sz w:val="24"/>
          <w:szCs w:val="24"/>
          <w:lang w:val="en-US"/>
        </w:rPr>
        <w:t xml:space="preserve">, </w:t>
      </w:r>
      <w:r w:rsidR="005733DD" w:rsidRPr="00FD7FD0">
        <w:rPr>
          <w:rFonts w:ascii="Times New Roman" w:eastAsia="Times New Roman" w:hAnsi="Times New Roman" w:cs="Times New Roman"/>
          <w:sz w:val="24"/>
          <w:szCs w:val="24"/>
          <w:lang w:val="en-US"/>
        </w:rPr>
        <w:fldChar w:fldCharType="begin" w:fldLock="1"/>
      </w:r>
      <w:r w:rsidR="000B5C11">
        <w:rPr>
          <w:rFonts w:ascii="Times New Roman" w:eastAsia="Times New Roman" w:hAnsi="Times New Roman" w:cs="Times New Roman"/>
          <w:sz w:val="24"/>
          <w:szCs w:val="24"/>
          <w:lang w:val="en-US"/>
        </w:rPr>
        <w:instrText>ADDIN CSL_CITATION {"citationItems":[{"id":"ITEM-1","itemData":{"ISBN":"9788578110796","ISSN":"1098-6596","PMID":"25246403","abstract":"The research is aimed to provide empirical evidence about the influence of intellectual capital to the financial performance of Sharia Banking in Indonesia. In this research, the intellectual capital is measured using the iB- VAICTM. Meanwhile, the performance of the company in this research has been measured by using the measures of profitability (ROA) and productivity (ATO). This research has been done by using secondary data and the sample collection technique has been carried out by using purposive sampling method. 100 quarterly reports of 5 Sharia Commercial Banks in Indonesia have been selected as samples, and the observation period with 5-year time spans from 2010-2014 has been obtained. The result of the research shows that the first hypothesis is accepted, there is a positive influence between the intellectual capital to the profitability of the Sharia banking. The second hyopthesis is accepted, there is a positive influence between intellectual capital and the productivity. It can be concluded from the result of the research that intellectual capital can give positive influence to the performance of the company.","author":[{"dropping-particle":"","family":"Fadri","given":"Zainal","non-dropping-particle":"","parse-names":false,"suffix":""},{"dropping-particle":"","family":"Wahidahwati","given":"","non-dropping-particle":"","parse-names":false,"suffix":""}],"container-title":"Jurnal Ilmu dan Riset Akuntansi","id":"ITEM-1","issue":"11","issued":{"date-parts":[["2016"]]},"page":"1-18","title":"Pengaruh Intellectual Capital terhadap Profitabilitas dan Produktivitas pada Perbankan Syariah di Indonesia","type":"article-journal","volume":"5"},"uris":["http://www.mendeley.com/documents/?uuid=00d85a49-0a98-497c-aeba-4aa9369df07b"]}],"mendeley":{"formattedCitation":"(Fadri &amp; Wahidahwati, 2016)","plainTextFormattedCitation":"(Fadri &amp; Wahidahwati, 2016)","previouslyFormattedCitation":"(Fadri &amp; Wahidahwati, 2016)"},"properties":{"noteIndex":0},"schema":"https://github.com/citation-style-language/schema/raw/master/csl-citation.json"}</w:instrText>
      </w:r>
      <w:r w:rsidR="005733DD" w:rsidRPr="00FD7FD0">
        <w:rPr>
          <w:rFonts w:ascii="Times New Roman" w:eastAsia="Times New Roman" w:hAnsi="Times New Roman" w:cs="Times New Roman"/>
          <w:sz w:val="24"/>
          <w:szCs w:val="24"/>
          <w:lang w:val="en-US"/>
        </w:rPr>
        <w:fldChar w:fldCharType="separate"/>
      </w:r>
      <w:r w:rsidR="001D1B8C" w:rsidRPr="00FD7FD0">
        <w:rPr>
          <w:rFonts w:ascii="Times New Roman" w:eastAsia="Times New Roman" w:hAnsi="Times New Roman" w:cs="Times New Roman"/>
          <w:noProof/>
          <w:sz w:val="24"/>
          <w:szCs w:val="24"/>
          <w:lang w:val="en-US"/>
        </w:rPr>
        <w:t>(Fadri &amp; Wahidahwati, 2016)</w:t>
      </w:r>
      <w:r w:rsidR="005733DD" w:rsidRPr="00FD7FD0">
        <w:rPr>
          <w:rFonts w:ascii="Times New Roman" w:eastAsia="Times New Roman" w:hAnsi="Times New Roman" w:cs="Times New Roman"/>
          <w:sz w:val="24"/>
          <w:szCs w:val="24"/>
          <w:lang w:val="en-US"/>
        </w:rPr>
        <w:fldChar w:fldCharType="end"/>
      </w:r>
      <w:r w:rsidR="005733DD" w:rsidRPr="00FD7FD0">
        <w:rPr>
          <w:rFonts w:ascii="Times New Roman" w:eastAsia="Times New Roman" w:hAnsi="Times New Roman" w:cs="Times New Roman"/>
          <w:sz w:val="24"/>
          <w:szCs w:val="24"/>
          <w:lang w:val="en-US"/>
        </w:rPr>
        <w:t xml:space="preserve">, </w:t>
      </w:r>
      <w:r w:rsidR="005733DD" w:rsidRPr="00FD7FD0">
        <w:rPr>
          <w:rFonts w:ascii="Times New Roman" w:eastAsia="Times New Roman" w:hAnsi="Times New Roman" w:cs="Times New Roman"/>
          <w:sz w:val="24"/>
          <w:szCs w:val="24"/>
          <w:lang w:val="en-US"/>
        </w:rPr>
        <w:fldChar w:fldCharType="begin" w:fldLock="1"/>
      </w:r>
      <w:r w:rsidR="00242B45">
        <w:rPr>
          <w:rFonts w:ascii="Times New Roman" w:eastAsia="Times New Roman" w:hAnsi="Times New Roman" w:cs="Times New Roman"/>
          <w:sz w:val="24"/>
          <w:szCs w:val="24"/>
          <w:lang w:val="en-US"/>
        </w:rPr>
        <w:instrText>ADDIN CSL_CITATION {"citationItems":[{"id":"ITEM-1","itemData":{"DOI":"10.32528/smbi.v8i1.1766","ISSN":"2088-916X","abstract":"Tujuan dari penelitian ini adalah untuk mengetahui pengaruh tata kelola perusahaan, dan tanggung jawab sosial perusahaan serta intellectual capital terhadap profitabilitas pada perusahaan industry makanan yang tersertifikasi halal yang terdaftar di Bursa Efek Indonesia. Variabel yang digunakan adalah variabel bebas dan variabel terikat. Variabel terikatnya yaitu variabel profitabilitas. Variabel bebasnya adalah variable tata kelola perusahaan, tanggung jawab sosial perusahaan dan intellectual capital . Populasi penelitian adalah seluruh perusahaan industry makanan yang tersertifikasi halal yang terdaftar di Bursa Efek Indonesia dengan sampel yang memenuhi persyaratan ada 11 perusahaan. Metode analisis data yang digunakan adalah analisis regresi linier berganda, dengan bantuan software SPSS. Hasil penelitian menunjukkan bahwa tata kelola perusahaan tidak berpengaruh signifikan terhadap profitabilitas. Tanggung jawab sosial perusahaan tidak berpengaruh signifikan terhadap profitabilitas. Intellectual capital berpengaruh positif dan signifikan terhadap profitabilitas. Tata kelola perusahaan tidak berpengaruh signifikan terhadap profitabilitas. Kata Kunci : tata kelola perusahaan yang baik, tanggung jawab sosial perusahaan, profitabilitas, modal intelektual","author":[{"dropping-particle":"","family":"Qomariah","given":"Nurul","non-dropping-particle":"","parse-names":false,"suffix":""},{"dropping-particle":"","family":"Martini","given":"Ni Nyoman Putu","non-dropping-particle":"","parse-names":false,"suffix":""},{"dropping-particle":"","family":"Paramu","given":"Hadi","non-dropping-particle":"","parse-names":false,"suffix":""}],"container-title":"Jurnal Sains Manajemen dan Bisnis Indonesia","id":"ITEM-1","issue":"1","issued":{"date-parts":[["2018"]]},"page":"47-61","title":"Dampak Tata Kelola Perusahaan, Tanggung Jawab Sosial Perusahan Dan Intelectual Capital Terhadap Profitabilitas Perusahaan","type":"article-journal","volume":"8"},"uris":["http://www.mendeley.com/documents/?uuid=66cc0d6e-e67b-44b9-b267-295221ac5e3c"]}],"mendeley":{"formattedCitation":"(Qomariah, Martini, &amp; Paramu, 2018)","plainTextFormattedCitation":"(Qomariah, Martini, &amp; Paramu, 2018)","previouslyFormattedCitation":"(Qomariah, Martini, &amp; Paramu, 2018)"},"properties":{"noteIndex":0},"schema":"https://github.com/citation-style-language/schema/raw/master/csl-citation.json"}</w:instrText>
      </w:r>
      <w:r w:rsidR="005733DD" w:rsidRPr="00FD7FD0">
        <w:rPr>
          <w:rFonts w:ascii="Times New Roman" w:eastAsia="Times New Roman" w:hAnsi="Times New Roman" w:cs="Times New Roman"/>
          <w:sz w:val="24"/>
          <w:szCs w:val="24"/>
          <w:lang w:val="en-US"/>
        </w:rPr>
        <w:fldChar w:fldCharType="separate"/>
      </w:r>
      <w:r w:rsidR="000B5C11" w:rsidRPr="000B5C11">
        <w:rPr>
          <w:rFonts w:ascii="Times New Roman" w:eastAsia="Times New Roman" w:hAnsi="Times New Roman" w:cs="Times New Roman"/>
          <w:noProof/>
          <w:sz w:val="24"/>
          <w:szCs w:val="24"/>
          <w:lang w:val="en-US"/>
        </w:rPr>
        <w:t>(Qomariah, Martini, &amp; Paramu, 2018)</w:t>
      </w:r>
      <w:r w:rsidR="005733DD" w:rsidRPr="00FD7FD0">
        <w:rPr>
          <w:rFonts w:ascii="Times New Roman" w:eastAsia="Times New Roman" w:hAnsi="Times New Roman" w:cs="Times New Roman"/>
          <w:sz w:val="24"/>
          <w:szCs w:val="24"/>
          <w:lang w:val="en-US"/>
        </w:rPr>
        <w:fldChar w:fldCharType="end"/>
      </w:r>
      <w:r w:rsidR="005733DD" w:rsidRPr="00FD7FD0">
        <w:rPr>
          <w:rFonts w:ascii="Times New Roman" w:eastAsia="Times New Roman" w:hAnsi="Times New Roman" w:cs="Times New Roman"/>
          <w:sz w:val="24"/>
          <w:szCs w:val="24"/>
          <w:lang w:val="en-US"/>
        </w:rPr>
        <w:t xml:space="preserve">, </w:t>
      </w:r>
      <w:r w:rsidR="005733DD" w:rsidRPr="00FD7FD0">
        <w:rPr>
          <w:rFonts w:ascii="Times New Roman" w:eastAsia="Times New Roman" w:hAnsi="Times New Roman" w:cs="Times New Roman"/>
          <w:sz w:val="24"/>
          <w:szCs w:val="24"/>
          <w:lang w:val="en-US"/>
        </w:rPr>
        <w:fldChar w:fldCharType="begin" w:fldLock="1"/>
      </w:r>
      <w:r w:rsidR="000B5C11">
        <w:rPr>
          <w:rFonts w:ascii="Times New Roman" w:eastAsia="Times New Roman" w:hAnsi="Times New Roman" w:cs="Times New Roman"/>
          <w:sz w:val="24"/>
          <w:szCs w:val="24"/>
          <w:lang w:val="en-US"/>
        </w:rPr>
        <w:instrText>ADDIN CSL_CITATION {"citationItems":[{"id":"ITEM-1","itemData":{"ISSN":"2337-3806","abstract":"Purpose – Intelectual capital (IC) shows a significant frowing acceptable as a worthytopic of academic investigation and practical implication. The purspose of this study is to measure the influence of intellectual capital on firms; profitability, productivity, and market valuation. Methodology design – The empirical data were drawn from a panel consisting of 35 Indonesian companies listed in the Indonesian Stock Exchange (IDX), from several different economic sectors, observed over the three-year period of 2012 to 2014. Regeression models were examined in order to test the hyposteses included in the proposed conceptual framework. Findings – Result success to support most of the hypotheses,concluding that there are two significant influence of intellectual capital on productivity and market valuation. But failed to support the first hypotheses that is the influence of intellectual capital on profitability. Despite the fact thai intellectual capital is increasingly recognized as an important strategic asset for sustainable corporate competitive disadvantage, the result of the present study give rise to various arguments, criticism and further research on the subject. Research Limitation – The little amount of data for the appropriate analysis and the relatively narrow three-year period for data collection, research subject only 35companies that is listed on Indonesian Stock Exchange are the main limitation of the present study.","author":[{"dropping-particle":"","family":"Agusta","given":"A.","non-dropping-particle":"","parse-names":false,"suffix":""},{"dropping-particle":"","family":"Adiwibowo","given":"A.","non-dropping-particle":"","parse-names":false,"suffix":""}],"container-title":"Diponegoro Journal of Accounting","id":"ITEM-1","issue":"2","issued":{"date-parts":[["2017"]]},"page":"1-11","title":"ANALISIS PENGARUH MODAL INTELEKTUAL TERHADAP PROFITABILITAS, PRODUKTIFITAS, DAN PENILAIAN PASAR PERUSAHAAN (Studi Kasus Pada 35 Perusahaan LQ-45 di Bursa Efek Indonesia Periode 2012-2014)","type":"article-journal","volume":"6"},"uris":["http://www.mendeley.com/documents/?uuid=92b26e8f-a0c8-4f7b-ba55-fa4b8b8e444e"]}],"mendeley":{"formattedCitation":"(Agusta &amp; Adiwibowo, 2017)","plainTextFormattedCitation":"(Agusta &amp; Adiwibowo, 2017)","previouslyFormattedCitation":"(Agusta &amp; Adiwibowo, 2017)"},"properties":{"noteIndex":0},"schema":"https://github.com/citation-style-language/schema/raw/master/csl-citation.json"}</w:instrText>
      </w:r>
      <w:r w:rsidR="005733DD" w:rsidRPr="00FD7FD0">
        <w:rPr>
          <w:rFonts w:ascii="Times New Roman" w:eastAsia="Times New Roman" w:hAnsi="Times New Roman" w:cs="Times New Roman"/>
          <w:sz w:val="24"/>
          <w:szCs w:val="24"/>
          <w:lang w:val="en-US"/>
        </w:rPr>
        <w:fldChar w:fldCharType="separate"/>
      </w:r>
      <w:r w:rsidR="001D1B8C" w:rsidRPr="00FD7FD0">
        <w:rPr>
          <w:rFonts w:ascii="Times New Roman" w:eastAsia="Times New Roman" w:hAnsi="Times New Roman" w:cs="Times New Roman"/>
          <w:noProof/>
          <w:sz w:val="24"/>
          <w:szCs w:val="24"/>
          <w:lang w:val="en-US"/>
        </w:rPr>
        <w:t>(Agusta &amp; Adiwibowo, 2017)</w:t>
      </w:r>
      <w:r w:rsidR="005733DD" w:rsidRPr="00FD7FD0">
        <w:rPr>
          <w:rFonts w:ascii="Times New Roman" w:eastAsia="Times New Roman" w:hAnsi="Times New Roman" w:cs="Times New Roman"/>
          <w:sz w:val="24"/>
          <w:szCs w:val="24"/>
          <w:lang w:val="en-US"/>
        </w:rPr>
        <w:fldChar w:fldCharType="end"/>
      </w:r>
      <w:r w:rsidR="005733DD" w:rsidRPr="00FD7FD0">
        <w:rPr>
          <w:rFonts w:ascii="Times New Roman" w:eastAsia="Times New Roman" w:hAnsi="Times New Roman" w:cs="Times New Roman"/>
          <w:sz w:val="24"/>
          <w:szCs w:val="24"/>
          <w:lang w:val="en-US"/>
        </w:rPr>
        <w:t xml:space="preserve">. </w:t>
      </w:r>
      <w:r w:rsidR="001A05CB" w:rsidRPr="00FD7FD0">
        <w:rPr>
          <w:rFonts w:ascii="Times New Roman" w:eastAsia="Times New Roman" w:hAnsi="Times New Roman" w:cs="Times New Roman"/>
          <w:sz w:val="24"/>
          <w:szCs w:val="24"/>
          <w:lang w:val="en-US"/>
        </w:rPr>
        <w:t>Based on previous theory and research, hypothesis one (H1) states that intellectual capital influences company profitability.</w:t>
      </w:r>
    </w:p>
    <w:p w14:paraId="3DDB1946" w14:textId="0E0BB2DB" w:rsidR="004A08C9" w:rsidRPr="00FD7FD0" w:rsidRDefault="001A05CB" w:rsidP="004A08C9">
      <w:pPr>
        <w:pStyle w:val="Heading2"/>
        <w:ind w:left="0" w:firstLine="567"/>
        <w:jc w:val="both"/>
        <w:rPr>
          <w:b w:val="0"/>
        </w:rPr>
      </w:pPr>
      <w:r w:rsidRPr="00FD7FD0">
        <w:rPr>
          <w:b w:val="0"/>
          <w:bCs w:val="0"/>
          <w:lang w:val="en-US"/>
        </w:rPr>
        <w:t xml:space="preserve">Increases and decreases in company profits are influenced by several factors, one of which is the success in raising and distributing funds through a capital structure originating from own capital and debt. Therefore, profitability is very important and must be considered by the company, because to sustain the life of the company must be in a state of profit/profit </w:t>
      </w:r>
      <w:r w:rsidRPr="00FD7FD0">
        <w:rPr>
          <w:b w:val="0"/>
          <w:bCs w:val="0"/>
          <w:lang w:val="en-US"/>
        </w:rPr>
        <w:fldChar w:fldCharType="begin" w:fldLock="1"/>
      </w:r>
      <w:r w:rsidR="000B5C11">
        <w:rPr>
          <w:b w:val="0"/>
          <w:bCs w:val="0"/>
          <w:lang w:val="en-US"/>
        </w:rPr>
        <w:instrText>ADDIN CSL_CITATION {"citationItems":[{"id":"ITEM-1","itemData":{"author":[{"dropping-particle":"","family":"Munawir","given":"Slamet","non-dropping-particle":"","parse-names":false,"suffix":""}],"id":"ITEM-1","issued":{"date-parts":[["2014"]]},"publisher":"Liberty","publisher-place":"Yogyakarta","title":"“Analisa Laporan Keuangan Edisi Keempat”","type":"book"},"uris":["http://www.mendeley.com/documents/?uuid=dd5d8efa-5017-4803-af8f-3852ece72b64"]}],"mendeley":{"formattedCitation":"(Munawir, 2014)","plainTextFormattedCitation":"(Munawir, 2014)","previouslyFormattedCitation":"(Munawir, 2014)"},"properties":{"noteIndex":0},"schema":"https://github.com/citation-style-language/schema/raw/master/csl-citation.json"}</w:instrText>
      </w:r>
      <w:r w:rsidRPr="00FD7FD0">
        <w:rPr>
          <w:b w:val="0"/>
          <w:bCs w:val="0"/>
          <w:lang w:val="en-US"/>
        </w:rPr>
        <w:fldChar w:fldCharType="separate"/>
      </w:r>
      <w:r w:rsidR="001D1B8C" w:rsidRPr="00FD7FD0">
        <w:rPr>
          <w:b w:val="0"/>
          <w:bCs w:val="0"/>
          <w:noProof/>
          <w:lang w:val="en-US"/>
        </w:rPr>
        <w:t>(Munawir, 2014)</w:t>
      </w:r>
      <w:r w:rsidRPr="00FD7FD0">
        <w:rPr>
          <w:b w:val="0"/>
          <w:bCs w:val="0"/>
          <w:lang w:val="en-US"/>
        </w:rPr>
        <w:fldChar w:fldCharType="end"/>
      </w:r>
      <w:r w:rsidRPr="00FD7FD0">
        <w:rPr>
          <w:b w:val="0"/>
          <w:bCs w:val="0"/>
          <w:lang w:val="en-US"/>
        </w:rPr>
        <w:t xml:space="preserve">. To achieve the expected profitability is to determine the optimal capital structure. According to </w:t>
      </w:r>
      <w:r w:rsidRPr="00FD7FD0">
        <w:rPr>
          <w:b w:val="0"/>
          <w:bCs w:val="0"/>
          <w:lang w:val="en-US"/>
        </w:rPr>
        <w:fldChar w:fldCharType="begin" w:fldLock="1"/>
      </w:r>
      <w:r w:rsidR="000B5C11">
        <w:rPr>
          <w:b w:val="0"/>
          <w:bCs w:val="0"/>
          <w:lang w:val="en-US"/>
        </w:rPr>
        <w:instrText>ADDIN CSL_CITATION {"citationItems":[{"id":"ITEM-1","itemData":{"author":[{"dropping-particle":"","family":"Sudana","given":"I Made","non-dropping-particle":"","parse-names":false,"suffix":""}],"id":"ITEM-1","issued":{"date-parts":[["2017"]]},"publisher":"Airlangga University Press.","publisher-place":"Malang","title":"“Manajemen Keuangan Teori dan Praktik”","type":"book"},"uris":["http://www.mendeley.com/documents/?uuid=1233b723-527f-4cf8-9379-4888d7d4753b"]}],"mendeley":{"formattedCitation":"(Sudana, 2017)","plainTextFormattedCitation":"(Sudana, 2017)","previouslyFormattedCitation":"(Sudana, 2017)"},"properties":{"noteIndex":0},"schema":"https://github.com/citation-style-language/schema/raw/master/csl-citation.json"}</w:instrText>
      </w:r>
      <w:r w:rsidRPr="00FD7FD0">
        <w:rPr>
          <w:b w:val="0"/>
          <w:bCs w:val="0"/>
          <w:lang w:val="en-US"/>
        </w:rPr>
        <w:fldChar w:fldCharType="separate"/>
      </w:r>
      <w:r w:rsidR="001D1B8C" w:rsidRPr="00FD7FD0">
        <w:rPr>
          <w:b w:val="0"/>
          <w:bCs w:val="0"/>
          <w:noProof/>
          <w:lang w:val="en-US"/>
        </w:rPr>
        <w:t>(Sudana, 2017)</w:t>
      </w:r>
      <w:r w:rsidRPr="00FD7FD0">
        <w:rPr>
          <w:b w:val="0"/>
          <w:bCs w:val="0"/>
          <w:lang w:val="en-US"/>
        </w:rPr>
        <w:fldChar w:fldCharType="end"/>
      </w:r>
      <w:r w:rsidRPr="00FD7FD0">
        <w:rPr>
          <w:b w:val="0"/>
          <w:bCs w:val="0"/>
          <w:lang w:val="en-US"/>
        </w:rPr>
        <w:t xml:space="preserve">.  Optimal capital structure is an optimal combination of foreign capital and own capital so that this combination can bring profits. Capital structure is a balance between foreign capital or debt with own capital </w:t>
      </w:r>
      <w:r w:rsidRPr="00FD7FD0">
        <w:rPr>
          <w:b w:val="0"/>
          <w:bCs w:val="0"/>
          <w:lang w:val="en-US"/>
        </w:rPr>
        <w:fldChar w:fldCharType="begin" w:fldLock="1"/>
      </w:r>
      <w:r w:rsidR="000B5C11">
        <w:rPr>
          <w:b w:val="0"/>
          <w:bCs w:val="0"/>
          <w:lang w:val="en-US"/>
        </w:rPr>
        <w:instrText>ADDIN CSL_CITATION {"citationItems":[{"id":"ITEM-1","itemData":{"author":[{"dropping-particle":"","family":"Wijaya","given":"David","non-dropping-particle":"","parse-names":false,"suffix":""}],"id":"ITEM-1","issued":{"date-parts":[["2017"]]},"publisher":"Grasindo","publisher-place":"Jakarta","title":"“Manajemen Keuangan Konsep dan Penerapannya”","type":"book"},"uris":["http://www.mendeley.com/documents/?uuid=40949377-c166-452e-9d00-73d8fc395f99"]}],"mendeley":{"formattedCitation":"(Wijaya, 2017)","plainTextFormattedCitation":"(Wijaya, 2017)","previouslyFormattedCitation":"(Wijaya, 2017)"},"properties":{"noteIndex":0},"schema":"https://github.com/citation-style-language/schema/raw/master/csl-citation.json"}</w:instrText>
      </w:r>
      <w:r w:rsidRPr="00FD7FD0">
        <w:rPr>
          <w:b w:val="0"/>
          <w:bCs w:val="0"/>
          <w:lang w:val="en-US"/>
        </w:rPr>
        <w:fldChar w:fldCharType="separate"/>
      </w:r>
      <w:r w:rsidR="001D1B8C" w:rsidRPr="00FD7FD0">
        <w:rPr>
          <w:b w:val="0"/>
          <w:bCs w:val="0"/>
          <w:noProof/>
          <w:lang w:val="en-US"/>
        </w:rPr>
        <w:t>(Wijaya, 2017)</w:t>
      </w:r>
      <w:r w:rsidRPr="00FD7FD0">
        <w:rPr>
          <w:b w:val="0"/>
          <w:bCs w:val="0"/>
          <w:lang w:val="en-US"/>
        </w:rPr>
        <w:fldChar w:fldCharType="end"/>
      </w:r>
      <w:r w:rsidRPr="00FD7FD0">
        <w:rPr>
          <w:b w:val="0"/>
          <w:bCs w:val="0"/>
          <w:lang w:val="en-US"/>
        </w:rPr>
        <w:t xml:space="preserve">. Several studies on the relationship between capital structure and company profitability have been carried out. </w:t>
      </w:r>
      <w:r w:rsidR="00A0040F" w:rsidRPr="00FD7FD0">
        <w:rPr>
          <w:b w:val="0"/>
          <w:bCs w:val="0"/>
          <w:lang w:val="en-US"/>
        </w:rPr>
        <w:t xml:space="preserve">Research on capital structure which is also associated with company profitability has also been carried out by many researchers before. Research that has been conducted by </w:t>
      </w:r>
      <w:r w:rsidRPr="00FD7FD0">
        <w:rPr>
          <w:b w:val="0"/>
          <w:bCs w:val="0"/>
          <w:lang w:val="en-US"/>
        </w:rPr>
        <w:fldChar w:fldCharType="begin" w:fldLock="1"/>
      </w:r>
      <w:r w:rsidR="00242B45">
        <w:rPr>
          <w:b w:val="0"/>
          <w:bCs w:val="0"/>
          <w:lang w:val="en-US"/>
        </w:rPr>
        <w:instrText>ADDIN CSL_CITATION {"citationItems":[{"id":"ITEM-1","itemData":{"ISSN":"08130183","abstract":"The relationship between capital structure and profitability cannot be ignored because the improvement in the profitability is necessary for the long-term survivability of the firm. This paper seeks to extend Abor's (2005) findings regarding the effect of capital structure on profitability by examining the effect of capital structure on profitability of the American service and manufacturing firms. A sample of 272 American firms listed on New York Stock Exchange for a period of 3 years from 2005 - 2007 was selected. The correlations and regression analyses were used to estimate the functions relating to profitability (measured by return on equity) with measures of capital structure. Empirical results show a positive relationship between i) short-term debt to total assets and profitability and ii) total debt to total assets and profitability in the service industry. The findings of this paper show a positive relationship between i) short-term debt to total assets and profitability, ii) long-term debt to total assets and profitability, and iii) total debt to total assets and profitability in the manufacturing industry. This paper offers useful insights for the owners/operators, managers, and lending institutions based on empirical evidence. [ABSTRACT FROM AUTHOR]","author":[{"dropping-particle":"","family":"Gill","given":"A marjit","non-dropping-particle":"","parse-names":false,"suffix":""},{"dropping-particle":"","family":"Biger","given":"Nahum","non-dropping-particle":"","parse-names":false,"suffix":""},{"dropping-particle":"","family":"Mathur","given":"Neil","non-dropping-particle":"","parse-names":false,"suffix":""}],"container-title":"Intern ational Journal of Management","id":"ITEM-1","issue":"4","issued":{"date-parts":[["2011"]]},"page":"3-15","title":"The Effect of Capital Structure on Profitability: Evidence from the United States.","type":"article-journal","volume":"28"},"uris":["http://www.mendeley.com/documents/?uuid=dc10062a-007e-438f-bc6a-aec6c5af74fc"]}],"mendeley":{"formattedCitation":"(Gill, Biger, &amp; Mathur, 2011)","plainTextFormattedCitation":"(Gill, Biger, &amp; Mathur, 2011)","previouslyFormattedCitation":"(Gill, Biger, &amp; Mathur, 2011)"},"properties":{"noteIndex":0},"schema":"https://github.com/citation-style-language/schema/raw/master/csl-citation.json"}</w:instrText>
      </w:r>
      <w:r w:rsidRPr="00FD7FD0">
        <w:rPr>
          <w:b w:val="0"/>
          <w:bCs w:val="0"/>
          <w:lang w:val="en-US"/>
        </w:rPr>
        <w:fldChar w:fldCharType="separate"/>
      </w:r>
      <w:r w:rsidR="000B5C11" w:rsidRPr="000B5C11">
        <w:rPr>
          <w:b w:val="0"/>
          <w:bCs w:val="0"/>
          <w:noProof/>
          <w:lang w:val="en-US"/>
        </w:rPr>
        <w:t>(Gill, Biger, &amp; Mathur, 2011)</w:t>
      </w:r>
      <w:r w:rsidRPr="00FD7FD0">
        <w:rPr>
          <w:b w:val="0"/>
          <w:bCs w:val="0"/>
          <w:lang w:val="en-US"/>
        </w:rPr>
        <w:fldChar w:fldCharType="end"/>
      </w:r>
      <w:r w:rsidR="00A0040F" w:rsidRPr="00FD7FD0">
        <w:rPr>
          <w:b w:val="0"/>
          <w:bCs w:val="0"/>
          <w:lang w:val="en-US"/>
        </w:rPr>
        <w:t xml:space="preserve"> which was conducted on American firms listed on the New York Stock Exchange for a period of 3 years from 2005 – 2007, where the result is that shows a positive relationship between short term debt to total assets and profitability, long-term debt to total assets and profitability, and total debt to total assets and profitability in the manufacturing industry. </w:t>
      </w:r>
      <w:r w:rsidR="004A08C9" w:rsidRPr="00FD7FD0">
        <w:rPr>
          <w:b w:val="0"/>
          <w:bCs w:val="0"/>
          <w:lang w:val="en-US"/>
        </w:rPr>
        <w:t xml:space="preserve">Several studies that also discuss the relationship between capital structure and company profitability were carried out by: </w:t>
      </w:r>
      <w:r w:rsidR="004A08C9" w:rsidRPr="00FD7FD0">
        <w:rPr>
          <w:b w:val="0"/>
          <w:bCs w:val="0"/>
          <w:lang w:val="en-US"/>
        </w:rPr>
        <w:fldChar w:fldCharType="begin" w:fldLock="1"/>
      </w:r>
      <w:r w:rsidR="000B5C11">
        <w:rPr>
          <w:b w:val="0"/>
          <w:bCs w:val="0"/>
          <w:lang w:val="en-US"/>
        </w:rPr>
        <w:instrText>ADDIN CSL_CITATION {"citationItems":[{"id":"ITEM-1","itemData":{"DOI":"10.1016/j.ribaf.2017.07.155","ISSN":"02755319","abstract":"This study investigates the dynamic relationship between diversification, capital structure and profitability. Previous empirical studies have not considered the dynamics of this relationship, the endogeneity problem and causality factors. To overcome these econometric problems simultaneously, I build a panel vector autoregression model (PVAR) for 412 French financial institutions over ten years. There is some evidence of reverse causality between these variables after controlling the individual fixed effects. Moreover, there are an inverse bidirectional causal relation of profitability with leverage and diversification. The condition of stability is not confirmed for the relationship between diversification and leverage, but it is proved for the three factors observed simultaneously. The forecast error variance decompositions confirm the choice of the diversification as the most endogenous variable. Impulse response functions illustrate significant dynamic interrelationships in the financial sector. Our findings are robust across several measures of activity and geographic diversification (Entropy and Herfindahl-Hirschman index).","author":[{"dropping-particle":"","family":"Jouida","given":"Sameh","non-dropping-particle":"","parse-names":false,"suffix":""}],"container-title":"Research in International Business and Finance","id":"ITEM-1","issued":{"date-parts":[["2018"]]},"page":"243-256","publisher":"Elsevier B.V.","title":"Diversification, capital structure and profitability: A panel VAR approach","type":"article-journal","volume":"45"},"uris":["http://www.mendeley.com/documents/?uuid=c227b5f0-c01d-4ca8-8e19-80437c9f7f33"]}],"mendeley":{"formattedCitation":"(Jouida, 2018)","plainTextFormattedCitation":"(Jouida, 2018)","previouslyFormattedCitation":"(Jouida, 2018)"},"properties":{"noteIndex":0},"schema":"https://github.com/citation-style-language/schema/raw/master/csl-citation.json"}</w:instrText>
      </w:r>
      <w:r w:rsidR="004A08C9" w:rsidRPr="00FD7FD0">
        <w:rPr>
          <w:b w:val="0"/>
          <w:bCs w:val="0"/>
          <w:lang w:val="en-US"/>
        </w:rPr>
        <w:fldChar w:fldCharType="separate"/>
      </w:r>
      <w:r w:rsidR="001D1B8C" w:rsidRPr="00FD7FD0">
        <w:rPr>
          <w:b w:val="0"/>
          <w:bCs w:val="0"/>
          <w:noProof/>
          <w:lang w:val="en-US"/>
        </w:rPr>
        <w:t>(Jouida, 2018)</w:t>
      </w:r>
      <w:r w:rsidR="004A08C9" w:rsidRPr="00FD7FD0">
        <w:rPr>
          <w:b w:val="0"/>
          <w:bCs w:val="0"/>
          <w:lang w:val="en-US"/>
        </w:rPr>
        <w:fldChar w:fldCharType="end"/>
      </w:r>
      <w:r w:rsidR="004A08C9" w:rsidRPr="00FD7FD0">
        <w:rPr>
          <w:b w:val="0"/>
          <w:bCs w:val="0"/>
          <w:lang w:val="en-US"/>
        </w:rPr>
        <w:t xml:space="preserve">, </w:t>
      </w:r>
      <w:r w:rsidR="004A08C9" w:rsidRPr="00FD7FD0">
        <w:rPr>
          <w:b w:val="0"/>
          <w:bCs w:val="0"/>
          <w:lang w:val="en-US"/>
        </w:rPr>
        <w:fldChar w:fldCharType="begin" w:fldLock="1"/>
      </w:r>
      <w:r w:rsidR="000B5C11">
        <w:rPr>
          <w:b w:val="0"/>
          <w:bCs w:val="0"/>
          <w:lang w:val="en-US"/>
        </w:rPr>
        <w:instrText>ADDIN CSL_CITATION {"citationItems":[{"id":"ITEM-1","itemData":{"ISSN":"2289-1552","abstract":"Funding decisions for a particular company to get profit is a crucial decision will progress in the future. There are two important alternative in funding decisions. One of them through their own capital is by issuing stock. In addition, the company is important to strengthen its financial stability due to changes in the capital structure could be expected to lead to changes in the value of the company. This study aims to determine: (1) the effect of capital structure and profitability of the stock price, (2) the impact of capital structure on stock prices, (3) the effect of profitability on stock prices, and (4) the impact of capital structure on profitability. (Study of the Manufacturing Sector Company Listed in Indonesia Stock Exchange Period 2010-2013). This research uses a quantitative study of causal. The sample in this study is the company's audited financial statements of the manufacturing sector in 2010-2013 amounted to 68. The sampling technique using purposive sampling. Analysis techniques using path analysis, path analysis is used to measure the magnitude of the contribution or influence of independent variables on the dependent variable, both influence directly or indirectly through relationships with other independent variables. The data used is secondary data obtained through the website www.idx.com. The results showed that (1) the capital structure and profitability affect the share price by 4.4%, (2) capital structure has positive influence on the share price of 12.4%, (3) the profitability of positive influence on the share price of 16.5 %, and (4) the capital structure of the positive effect on the profitability of 11%.","author":[{"dropping-particle":"","family":"Purnawati","given":"I Gusti Ayu","non-dropping-particle":"","parse-names":false,"suffix":""}],"container-title":"International Journal of Business, Economics and Law","id":"ITEM-1","issue":"1","issued":{"date-parts":[["2016"]]},"page":"10-16","title":"the Effect of Capital Structure and Profitability on Stock Price (Study of the Manufacturing Sector in Indonesia Stock Exchange) Title","type":"article-journal","volume":"9"},"uris":["http://www.mendeley.com/documents/?uuid=f40ed030-ad2f-4bea-9581-0c6639fb05c4"]}],"mendeley":{"formattedCitation":"(Purnawati, 2016)","plainTextFormattedCitation":"(Purnawati, 2016)","previouslyFormattedCitation":"(Purnawati, 2016)"},"properties":{"noteIndex":0},"schema":"https://github.com/citation-style-language/schema/raw/master/csl-citation.json"}</w:instrText>
      </w:r>
      <w:r w:rsidR="004A08C9" w:rsidRPr="00FD7FD0">
        <w:rPr>
          <w:b w:val="0"/>
          <w:bCs w:val="0"/>
          <w:lang w:val="en-US"/>
        </w:rPr>
        <w:fldChar w:fldCharType="separate"/>
      </w:r>
      <w:r w:rsidR="001D1B8C" w:rsidRPr="00FD7FD0">
        <w:rPr>
          <w:b w:val="0"/>
          <w:bCs w:val="0"/>
          <w:noProof/>
          <w:lang w:val="en-US"/>
        </w:rPr>
        <w:t>(Purnawati, 2016)</w:t>
      </w:r>
      <w:r w:rsidR="004A08C9" w:rsidRPr="00FD7FD0">
        <w:rPr>
          <w:b w:val="0"/>
          <w:bCs w:val="0"/>
          <w:lang w:val="en-US"/>
        </w:rPr>
        <w:fldChar w:fldCharType="end"/>
      </w:r>
      <w:r w:rsidR="004A08C9" w:rsidRPr="00FD7FD0">
        <w:rPr>
          <w:b w:val="0"/>
          <w:bCs w:val="0"/>
          <w:lang w:val="en-US"/>
        </w:rPr>
        <w:t xml:space="preserve">, </w:t>
      </w:r>
      <w:r w:rsidR="004A08C9" w:rsidRPr="00FD7FD0">
        <w:rPr>
          <w:b w:val="0"/>
          <w:bCs w:val="0"/>
          <w:lang w:val="en-US"/>
        </w:rPr>
        <w:fldChar w:fldCharType="begin" w:fldLock="1"/>
      </w:r>
      <w:r w:rsidR="00242B45">
        <w:rPr>
          <w:b w:val="0"/>
          <w:bCs w:val="0"/>
          <w:lang w:val="en-US"/>
        </w:rPr>
        <w:instrText>ADDIN CSL_CITATION {"citationItems":[{"id":"ITEM-1","itemData":{"abstract":"This study aims to determine the effect of capital structure and profitability on the corporate value by company size as the moderating variable on manufacturing companies listed on Indonesia Stock Exchange from 2012 to 2014. Variables used in this research are the Capital Structure and Profitability as independent variables, company size as moderating variable and corporate value as the dependent variable. The corporate value in this study was measured using price to book value. This study was performed on manufacturing companies listed on the Indonesia Stock Exchange. This study was conducted on 46 companies that meet the sampling criteria of 135 companies listed on the Indonesia Stock Exchange. The research data were secondary data from the financial statements of 46 companies published in the Indonesia Stock Exchange. The data processing method in this study used multiple linear regression tests and moderating test using residual test by testing classical assumption test beforehand. The results show independent variables have simultaneous significant influence on the corporate value. Meanwhile, partially, Debt to equity ratio has significant negative effect on corporate value, and Return on assets has significant positive effect on corporate value. The moderating test result shows that company size is unable to partially moderate the relationship of debt to equity ratio on the corporate value, and unable to partially moderate the relationship of return on assets on the corporate value.","author":[{"dropping-particle":"","family":"Mahdaleta","given":"Ela","non-dropping-particle":"","parse-names":false,"suffix":""},{"dropping-particle":"","family":"Muda","given":"Iskandar","non-dropping-particle":"","parse-names":false,"suffix":""},{"dropping-particle":"","family":"Nasir","given":"Gusnardi Muhammad","non-dropping-particle":"","parse-names":false,"suffix":""}],"container-title":"Journal of Economic Studies","id":"ITEM-1","issue":"3","issued":{"date-parts":[["2016"]]},"page":"30-43","title":"Effects of Capital Structure and Profitability on Corporate Value with Company Size as the Moderating Variable of Manufacturing Companies Listed on Indonesia Stock Exchange","type":"article-journal","volume":"2"},"uris":["http://www.mendeley.com/documents/?uuid=113b2209-4756-4c8f-afe3-798e678a4162"]}],"mendeley":{"formattedCitation":"(Mahdaleta, Muda, &amp; Nasir, 2016)","plainTextFormattedCitation":"(Mahdaleta, Muda, &amp; Nasir, 2016)","previouslyFormattedCitation":"(Mahdaleta, Muda, &amp; Nasir, 2016)"},"properties":{"noteIndex":0},"schema":"https://github.com/citation-style-language/schema/raw/master/csl-citation.json"}</w:instrText>
      </w:r>
      <w:r w:rsidR="004A08C9" w:rsidRPr="00FD7FD0">
        <w:rPr>
          <w:b w:val="0"/>
          <w:bCs w:val="0"/>
          <w:lang w:val="en-US"/>
        </w:rPr>
        <w:fldChar w:fldCharType="separate"/>
      </w:r>
      <w:r w:rsidR="000B5C11" w:rsidRPr="000B5C11">
        <w:rPr>
          <w:b w:val="0"/>
          <w:bCs w:val="0"/>
          <w:noProof/>
          <w:lang w:val="en-US"/>
        </w:rPr>
        <w:t>(Mahdaleta, Muda, &amp; Nasir, 2016)</w:t>
      </w:r>
      <w:r w:rsidR="004A08C9" w:rsidRPr="00FD7FD0">
        <w:rPr>
          <w:b w:val="0"/>
          <w:bCs w:val="0"/>
          <w:lang w:val="en-US"/>
        </w:rPr>
        <w:fldChar w:fldCharType="end"/>
      </w:r>
      <w:r w:rsidR="004A08C9" w:rsidRPr="00FD7FD0">
        <w:rPr>
          <w:b w:val="0"/>
          <w:bCs w:val="0"/>
          <w:lang w:val="en-US"/>
        </w:rPr>
        <w:t xml:space="preserve">, </w:t>
      </w:r>
      <w:r w:rsidR="004A08C9" w:rsidRPr="00FD7FD0">
        <w:rPr>
          <w:b w:val="0"/>
          <w:bCs w:val="0"/>
          <w:lang w:val="en-US"/>
        </w:rPr>
        <w:fldChar w:fldCharType="begin" w:fldLock="1"/>
      </w:r>
      <w:r w:rsidR="000B5C11">
        <w:rPr>
          <w:b w:val="0"/>
          <w:bCs w:val="0"/>
          <w:lang w:val="en-US"/>
        </w:rPr>
        <w:instrText>ADDIN CSL_CITATION {"citationItems":[{"id":"ITEM-1","itemData":{"DOI":"10.1108/jcefts-11-2018-0042","ISSN":"1754-4408","abstract":"The purpose of this study is to examine the factors that influence capital structure, profitability and stock returns and the relationship between capital structure, profitability and stock returns. The endogenous variables in this study are capital structure, profitability and stock returns, whereas the exogenous variables are firm size, growth opportunity, tangibility, liquidity, volatility and uniqueness.Design/methodology/approach The population used is a company that is listed on the compass index 100 period of August 2016. A total of 64 companies are sampled in this study. The unit of analysis is 448 data. The data analysis technique used is path analysis with the help of AMOS.Findings The results obtained show only profitability variables that affect stock returns. Variable capital structure, firm size, growth opportunity, tangibility and liquidity have no significant effect. Variables that influence capital structure are only influenced by growth opportunity, whereas other variables are not significant and variables that affect profitability are firm size, growth opportunity, uniqueness and volatility.Originality/value Path analysis is a model similar to the multiple regression analysis, factor analysis, canonical correlation analysis, discriminant analysis and more general multivariate analysis groups. This research discusses that capital structure is useful for increasing the value of the company in the sense that the more debt that is used, a tax deduction will be obtained because of interest costs. So that the company’s profits will increase and eventually will increase the value of the company. This opinion remains a controversy among financial experts. Until now, there is no agreement that can explain the capital structure in all conditions of the company. There are two important theories concerning capital structure, trade-off theory and pecking order theory.","author":[{"dropping-particle":"","family":"Chandra","given":"Teddy","non-dropping-particle":"","parse-names":false,"suffix":""},{"dropping-particle":"","family":"Junaedi","given":"Achmad Tavip","non-dropping-particle":"","parse-names":false,"suffix":""},{"dropping-particle":"","family":"Wijaya","given":"Evelyn","non-dropping-particle":"","parse-names":false,"suffix":""},{"dropping-particle":"","family":"Suharti","given":"Suharti","non-dropping-particle":"","parse-names":false,"suffix":""},{"dropping-particle":"","family":"Mimelientesa","given":"Irman","non-dropping-particle":"","parse-names":false,"suffix":""},{"dropping-particle":"","family":"Ng","given":"Martha","non-dropping-particle":"","parse-names":false,"suffix":""}],"container-title":"Journal of Chinese Economic and Foreign Trade Studies","id":"ITEM-1","issue":"2","issued":{"date-parts":[["2019"]]},"page":"74-89","title":"The effect of capital structure on profitability and stock returns","type":"article-journal","volume":"12"},"uris":["http://www.mendeley.com/documents/?uuid=0a5581dd-762a-4b4e-93fa-102ac51a144e"]}],"mendeley":{"formattedCitation":"(Chandra et al., 2019)","plainTextFormattedCitation":"(Chandra et al., 2019)","previouslyFormattedCitation":"(Chandra et al., 2019)"},"properties":{"noteIndex":0},"schema":"https://github.com/citation-style-language/schema/raw/master/csl-citation.json"}</w:instrText>
      </w:r>
      <w:r w:rsidR="004A08C9" w:rsidRPr="00FD7FD0">
        <w:rPr>
          <w:b w:val="0"/>
          <w:bCs w:val="0"/>
          <w:lang w:val="en-US"/>
        </w:rPr>
        <w:fldChar w:fldCharType="separate"/>
      </w:r>
      <w:r w:rsidR="001D1B8C" w:rsidRPr="00FD7FD0">
        <w:rPr>
          <w:b w:val="0"/>
          <w:bCs w:val="0"/>
          <w:noProof/>
          <w:lang w:val="en-US"/>
        </w:rPr>
        <w:t>(Chandra et al., 2019)</w:t>
      </w:r>
      <w:r w:rsidR="004A08C9" w:rsidRPr="00FD7FD0">
        <w:rPr>
          <w:b w:val="0"/>
          <w:bCs w:val="0"/>
          <w:lang w:val="en-US"/>
        </w:rPr>
        <w:fldChar w:fldCharType="end"/>
      </w:r>
      <w:r w:rsidR="004A08C9" w:rsidRPr="00FD7FD0">
        <w:rPr>
          <w:b w:val="0"/>
          <w:bCs w:val="0"/>
          <w:lang w:val="en-US"/>
        </w:rPr>
        <w:t xml:space="preserve">, </w:t>
      </w:r>
      <w:r w:rsidR="004A08C9" w:rsidRPr="00FD7FD0">
        <w:rPr>
          <w:b w:val="0"/>
          <w:bCs w:val="0"/>
          <w:lang w:val="en-US"/>
        </w:rPr>
        <w:fldChar w:fldCharType="begin" w:fldLock="1"/>
      </w:r>
      <w:r w:rsidR="000B5C11">
        <w:rPr>
          <w:b w:val="0"/>
          <w:bCs w:val="0"/>
          <w:lang w:val="en-US"/>
        </w:rPr>
        <w:instrText>ADDIN CSL_CITATION {"citationItems":[{"id":"ITEM-1","itemData":{"abstract":"This study examines the relationship between capital structure and the profitability of non-financial SMEs in the UK for the period of 1998-2008. Using the Two Stage Least Squares, (2SLS) the results show a significant relationship with capital structure and profitability which is negatively related. The size of the firm appears a more important factor that determines the profitability in SMEs in the UK. There is consistent evidence for positive size-profitability relationship. The results of this study have shown that the capital structure of the firm has a significant influence on the profitability of SMEs in the UK. Especially, long-term debt to total assets ratio is negatively related with the profitability and this is an indication that SMEs are averse to use more equity because of the fear of losing the control.","author":[{"dropping-particle":"","family":"Abeywardhana","given":"D K Y","non-dropping-particle":"","parse-names":false,"suffix":""}],"container-title":"Journal of Emerging Issues in Economics Finance and Banking (JEIEFB) An Online International Research Journal An Online International Research Journal","id":"ITEM-1","issue":"2","issued":{"date-parts":[["2015"]]},"page":"2306-367","title":"Capital Structure and Profitability: An Empirical Analysis of SMEs in the UK","type":"article-journal","volume":"4"},"uris":["http://www.mendeley.com/documents/?uuid=4263559a-c119-436a-bf95-4c9ee90e5de2"]}],"mendeley":{"formattedCitation":"(Abeywardhana, 2015)","plainTextFormattedCitation":"(Abeywardhana, 2015)","previouslyFormattedCitation":"(Abeywardhana, 2015)"},"properties":{"noteIndex":0},"schema":"https://github.com/citation-style-language/schema/raw/master/csl-citation.json"}</w:instrText>
      </w:r>
      <w:r w:rsidR="004A08C9" w:rsidRPr="00FD7FD0">
        <w:rPr>
          <w:b w:val="0"/>
          <w:bCs w:val="0"/>
          <w:lang w:val="en-US"/>
        </w:rPr>
        <w:fldChar w:fldCharType="separate"/>
      </w:r>
      <w:r w:rsidR="001D1B8C" w:rsidRPr="00FD7FD0">
        <w:rPr>
          <w:b w:val="0"/>
          <w:bCs w:val="0"/>
          <w:noProof/>
          <w:lang w:val="en-US"/>
        </w:rPr>
        <w:t>(Abeywardhana, 2015)</w:t>
      </w:r>
      <w:r w:rsidR="004A08C9" w:rsidRPr="00FD7FD0">
        <w:rPr>
          <w:b w:val="0"/>
          <w:bCs w:val="0"/>
          <w:lang w:val="en-US"/>
        </w:rPr>
        <w:fldChar w:fldCharType="end"/>
      </w:r>
      <w:r w:rsidR="004A08C9" w:rsidRPr="00FD7FD0">
        <w:rPr>
          <w:b w:val="0"/>
          <w:bCs w:val="0"/>
          <w:lang w:val="en-US"/>
        </w:rPr>
        <w:t xml:space="preserve">, </w:t>
      </w:r>
      <w:r w:rsidR="004A08C9" w:rsidRPr="00FD7FD0">
        <w:rPr>
          <w:b w:val="0"/>
          <w:bCs w:val="0"/>
          <w:lang w:val="en-US"/>
        </w:rPr>
        <w:fldChar w:fldCharType="begin" w:fldLock="1"/>
      </w:r>
      <w:r w:rsidR="00242B45">
        <w:rPr>
          <w:b w:val="0"/>
          <w:bCs w:val="0"/>
          <w:lang w:val="en-US"/>
        </w:rPr>
        <w:instrText>ADDIN CSL_CITATION {"citationItems":[{"id":"ITEM-1","itemData":{"DOI":"10.3390/risks10080157","ISSN":"22279091","abstract":"Debt finance, when considered a source of finance, always leads to financial risk; however, it is also considered a source of increased profitability in the normal business scenario. It has always been challenging to find the correct debt equity combination. In the discussed sample of the telecom industry in the USA, an abnormally high total liability-to-total assets ratio was observed. Thus, it is inclined to investigate the capital structure (CapSt) effect on firms’ profitability. By taking annual data of the telecom industry from 2012 to 2020 in the USA, unbalanced cross-sectional data (panel data) comprising 421 firm-year observations for 72 firms were studied using pooled panel regression, univariate analysis, correlation, and descriptive statistics models. We decided to test the impact of CapSt (Total Liabilities to Total Assets (TLsTAs) and Total Equity to Total Assets (TETAs)) on the profitability (Return on Assets (ROA) and Return on Equity (ROE)) of firms in the telecommunication industry in the USA. The results reveal that the ratio of TLsTAs has a significant impact on ROA, and TETAs has a significant impact on ROA. However, TLsTAs and TETAs have no impact on ROE.","author":[{"dropping-particle":"","family":"Habibniya","given":"Houshang","non-dropping-particle":"","parse-names":false,"suffix":""},{"dropping-particle":"","family":"Dsouza","given":"Suzan","non-dropping-particle":"","parse-names":false,"suffix":""},{"dropping-particle":"","family":"Rabbani","given":"Mustafa Raza","non-dropping-particle":"","parse-names":false,"suffix":""},{"dropping-particle":"","family":"Nawaz","given":"Nishad","non-dropping-particle":"","parse-names":false,"suffix":""},{"dropping-particle":"","family":"Demiraj","given":"Rezart","non-dropping-particle":"","parse-names":false,"suffix":""}],"container-title":"Risks","id":"ITEM-1","issue":"157","issued":{"date-parts":[["2022"]]},"page":"1-19","title":"Impact of Capital Structure on Profitability: Panel Data Evidence of the Telecom Industry in the United States","type":"article-journal","volume":"10"},"uris":["http://www.mendeley.com/documents/?uuid=8dc1ce27-3b3f-495f-82cc-b367a5cae757"]}],"mendeley":{"formattedCitation":"(Habibniya, Dsouza, Rabbani, Nawaz, &amp; Demiraj, 2022)","plainTextFormattedCitation":"(Habibniya, Dsouza, Rabbani, Nawaz, &amp; Demiraj, 2022)","previouslyFormattedCitation":"(Habibniya, Dsouza, Rabbani, Nawaz, &amp; Demiraj, 2022)"},"properties":{"noteIndex":0},"schema":"https://github.com/citation-style-language/schema/raw/master/csl-citation.json"}</w:instrText>
      </w:r>
      <w:r w:rsidR="004A08C9" w:rsidRPr="00FD7FD0">
        <w:rPr>
          <w:b w:val="0"/>
          <w:bCs w:val="0"/>
          <w:lang w:val="en-US"/>
        </w:rPr>
        <w:fldChar w:fldCharType="separate"/>
      </w:r>
      <w:r w:rsidR="000B5C11" w:rsidRPr="000B5C11">
        <w:rPr>
          <w:b w:val="0"/>
          <w:bCs w:val="0"/>
          <w:noProof/>
          <w:lang w:val="en-US"/>
        </w:rPr>
        <w:t>(Habibniya, Dsouza, Rabbani, Nawaz, &amp; Demiraj, 2022)</w:t>
      </w:r>
      <w:r w:rsidR="004A08C9" w:rsidRPr="00FD7FD0">
        <w:rPr>
          <w:b w:val="0"/>
          <w:bCs w:val="0"/>
          <w:lang w:val="en-US"/>
        </w:rPr>
        <w:fldChar w:fldCharType="end"/>
      </w:r>
      <w:r w:rsidR="004A08C9" w:rsidRPr="00FD7FD0">
        <w:rPr>
          <w:b w:val="0"/>
          <w:bCs w:val="0"/>
          <w:lang w:val="en-US"/>
        </w:rPr>
        <w:t xml:space="preserve">, </w:t>
      </w:r>
      <w:r w:rsidR="004A08C9" w:rsidRPr="00FD7FD0">
        <w:rPr>
          <w:b w:val="0"/>
          <w:bCs w:val="0"/>
          <w:lang w:val="en-US"/>
        </w:rPr>
        <w:fldChar w:fldCharType="begin" w:fldLock="1"/>
      </w:r>
      <w:r w:rsidR="00242B45">
        <w:rPr>
          <w:b w:val="0"/>
          <w:bCs w:val="0"/>
          <w:lang w:val="en-US"/>
        </w:rPr>
        <w:instrText>ADDIN CSL_CITATION {"citationItems":[{"id":"ITEM-1","itemData":{"DOI":"10.5958/2249-7315.2016.00060.5","abstract":"This paper investigates the impact of capital structure on profitability of the manufacturing companies in India and attempts to establish the hypothesized relationship as to how far the capital structure variables affect the business revenue of companies and what the interrelationship is between capital structure variable and profitability. This study is carried out after categorizing the selected manufacturing companies into three categories based on s a two attributes, viz. stages and period. First, as per phases, manufacturing companies are grouped into pioneering stage, growth stage, and consolidation stage. Second, these companies are classified into pre and post merger, this study tries to establish the hypothesized relationship that capital structure variables has significant impact on profitability of manufacturing companies in India. A sample of seventy companies was chosen by multi-stage sampling techniques. The study reveals that there has been a strong one-to-one relationship between capital structure variable and Profitability and increase in Debt Equity Ratio inversely affects profit of the manufacturing companies listed in Bombay Stock Exchange in India.","author":[{"dropping-particle":"","family":"Revathy","given":"S.","non-dropping-particle":"","parse-names":false,"suffix":""},{"dropping-particle":"","family":"Santhi","given":"V.","non-dropping-particle":"","parse-names":false,"suffix":""},{"dropping-particle":"","family":"Sreekala","given":"S.","non-dropping-particle":"","parse-names":false,"suffix":""}],"container-title":"Asian Journal of Research in Social Sciences and Humanities","id":"ITEM-1","issue":"4","issued":{"date-parts":[["2016"]]},"page":"306","title":"The Impact of Capital Structure on Profitability of Manufacturing Companies: using Multiple Regression Model","type":"article-journal","volume":"6"},"uris":["http://www.mendeley.com/documents/?uuid=7b1d8043-4aa6-429f-ac52-e1e79a1b8cd1"]}],"mendeley":{"formattedCitation":"(Revathy, Santhi, &amp; Sreekala, 2016)","plainTextFormattedCitation":"(Revathy, Santhi, &amp; Sreekala, 2016)","previouslyFormattedCitation":"(Revathy, Santhi, &amp; Sreekala, 2016)"},"properties":{"noteIndex":0},"schema":"https://github.com/citation-style-language/schema/raw/master/csl-citation.json"}</w:instrText>
      </w:r>
      <w:r w:rsidR="004A08C9" w:rsidRPr="00FD7FD0">
        <w:rPr>
          <w:b w:val="0"/>
          <w:bCs w:val="0"/>
          <w:lang w:val="en-US"/>
        </w:rPr>
        <w:fldChar w:fldCharType="separate"/>
      </w:r>
      <w:r w:rsidR="000B5C11" w:rsidRPr="000B5C11">
        <w:rPr>
          <w:b w:val="0"/>
          <w:bCs w:val="0"/>
          <w:noProof/>
          <w:lang w:val="en-US"/>
        </w:rPr>
        <w:t>(Revathy, Santhi, &amp; Sreekala, 2016)</w:t>
      </w:r>
      <w:r w:rsidR="004A08C9" w:rsidRPr="00FD7FD0">
        <w:rPr>
          <w:b w:val="0"/>
          <w:bCs w:val="0"/>
          <w:lang w:val="en-US"/>
        </w:rPr>
        <w:fldChar w:fldCharType="end"/>
      </w:r>
      <w:r w:rsidR="004A08C9" w:rsidRPr="00FD7FD0">
        <w:rPr>
          <w:b w:val="0"/>
          <w:bCs w:val="0"/>
          <w:lang w:val="en-US"/>
        </w:rPr>
        <w:t xml:space="preserve">, </w:t>
      </w:r>
      <w:r w:rsidR="004A08C9" w:rsidRPr="00FD7FD0">
        <w:rPr>
          <w:b w:val="0"/>
          <w:bCs w:val="0"/>
          <w:lang w:val="en-US"/>
        </w:rPr>
        <w:fldChar w:fldCharType="begin" w:fldLock="1"/>
      </w:r>
      <w:r w:rsidR="000B5C11">
        <w:rPr>
          <w:b w:val="0"/>
          <w:bCs w:val="0"/>
          <w:lang w:val="en-US"/>
        </w:rPr>
        <w:instrText xml:space="preserve">ADDIN CSL_CITATION {"citationItems":[{"id":"ITEM-1","itemData":{"ISSN":"2222-2847","abstract":"A det ail analysis on t he relat ionship bet ween Group's diversificat ion int o t he financial services indust r… Sumra Mughal Capit al St ruct ure and Firm Performance of Non-Bank Financial Inst it ut ions (NBFIs) in Ghana Erasmus Gakpet or, ALHASSAN MUSAH Download a PDF Pack of t he best relat ed papers </w:instrText>
      </w:r>
      <w:r w:rsidR="000B5C11">
        <w:rPr>
          <w:b w:val="0"/>
          <w:bCs w:val="0"/>
          <w:lang w:val="en-US"/>
        </w:rPr>
        <w:instrText> Abstract The purpose of this paper is to examine the impact of capital structure on profitability of cement sector of Pakistan. A panel data of 16 firms listed on the Karachi Stock Exchange was put under study for a period of 6 years (2005-2010). Two major sets of variables are used: to indicate capital structure i.e. Debt/Equity Ratio, Debt Ratio, Interest Coverage Ratio, Short term debt to asset, and Long term debt to assets and for Profitability i.e. Return On Equity. The variables were analyzed using Fixed and Random effect methodology by using STATA 11. The results implied that profitability is significantly related to capital structure. Specifically, profitability was inversely related to the amount of liability in a company's capital structure. Therefore, the more debt a firm incur, the worse its earnings is hurt.","author":[{"dropping-particle":"","family":"Ahmad","given":"Touseef","non-dropping-particle":"","parse-names":false,"suffix":""}],"container-title":"Research Journal of Finance and Accounting","id":"ITEM-1","issue":"17","issued":{"date-parts":[["2014"]]},"page":"49-54","title":"Impact of Capital Structure on Profitability: An Empirical Analysis of Cement Sector of Pakistan","type":"article-journal","volume":"5"},"uris":["http://www.mendeley.com/documents/?uuid=4fbcc3d7-978e-4afe-b36b-3af889f3c88a"]}],"mendeley":{"formattedCitation":"(Ahmad, 2014)","plainTextFormattedCitation":"(Ahmad, 2014)","previouslyFormattedCitation":"(Ahmad, 2014)"},"properties":{"noteIndex":0},"schema":"https://github.com/citation-style-language/schema/raw/master/csl-citation.json"}</w:instrText>
      </w:r>
      <w:r w:rsidR="004A08C9" w:rsidRPr="00FD7FD0">
        <w:rPr>
          <w:b w:val="0"/>
          <w:bCs w:val="0"/>
          <w:lang w:val="en-US"/>
        </w:rPr>
        <w:fldChar w:fldCharType="separate"/>
      </w:r>
      <w:r w:rsidR="001D1B8C" w:rsidRPr="00FD7FD0">
        <w:rPr>
          <w:b w:val="0"/>
          <w:bCs w:val="0"/>
          <w:noProof/>
          <w:lang w:val="en-US"/>
        </w:rPr>
        <w:t>(Ahmad, 2014)</w:t>
      </w:r>
      <w:r w:rsidR="004A08C9" w:rsidRPr="00FD7FD0">
        <w:rPr>
          <w:b w:val="0"/>
          <w:bCs w:val="0"/>
          <w:lang w:val="en-US"/>
        </w:rPr>
        <w:fldChar w:fldCharType="end"/>
      </w:r>
      <w:r w:rsidR="004A08C9" w:rsidRPr="00FD7FD0">
        <w:rPr>
          <w:b w:val="0"/>
          <w:bCs w:val="0"/>
          <w:lang w:val="en-US"/>
        </w:rPr>
        <w:t xml:space="preserve">, </w:t>
      </w:r>
      <w:r w:rsidR="004A08C9" w:rsidRPr="00FD7FD0">
        <w:rPr>
          <w:b w:val="0"/>
          <w:bCs w:val="0"/>
          <w:lang w:val="en-US"/>
        </w:rPr>
        <w:fldChar w:fldCharType="begin" w:fldLock="1"/>
      </w:r>
      <w:r w:rsidR="000B5C11">
        <w:rPr>
          <w:b w:val="0"/>
          <w:bCs w:val="0"/>
          <w:lang w:val="en-US"/>
        </w:rPr>
        <w:instrText>ADDIN CSL_CITATION {"citationItems":[{"id":"ITEM-1","itemData":{"DOI":"10.18488/journal.8.2018.61.21.36","ISSN":"23132884","abstract":"The purpose of this paper is to examine the impact of capital structure or leverage on profitability of listed banks stock exchange Ghana from 2007 to 2013. The concept of capital structure in finance explains the way a firm finances its assets/operations by the use of a blend of debt and equity. The blend of debt and equity would make banks more profitable bearing in mind the adverse effect of the extreme of each form of financing. Data was collected from Ghana stock exchange and the annual reports of the17 listed banks. Descriptive statistics and multiple regression models were used to analyze the data. The result revealed that the banks listed on the Ghana Stock Exchange are highly geared. This can be attributed to their over dependency on short term debt which is due to the relatively high Bank of Ghana Lending rate and low level of bond market activities. The study showed that financial leverage measured by short term debt to total assets (STDTA) had significant positive relationship with profitability measured by return on assets (ROA), return on equity (ROE) and earnings per share (EPS). Long Term Debt to Total Asset (LTDTA) also had a significant positive relationship with ROA and ROE but however, had a negative and insignificant relationship with EPS. Asset growth rate had a negative and insignificant relationship with profitability measured by ROA, ROE and EPS. Firm size also showed positive and significant relation with all the profitability measures such as ROA, ROE and EPS.","author":[{"dropping-particle":"","family":"Musah","given":"Alhassan","non-dropping-particle":"","parse-names":false,"suffix":""}],"container-title":"Asian Journal of Economic Modelling","id":"ITEM-1","issue":"1","issued":{"date-parts":[["2018"]]},"page":"21-36","title":"The Impact of Capital Structure on Profitability of Commercial Banks in Ghana","type":"article-journal","volume":"6"},"uris":["http://www.mendeley.com/documents/?uuid=02b1ef0b-28b9-4182-b7c8-fcd0855853bf"]}],"mendeley":{"formattedCitation":"(Musah, 2018)","plainTextFormattedCitation":"(Musah, 2018)","previouslyFormattedCitation":"(Musah, 2018)"},"properties":{"noteIndex":0},"schema":"https://github.com/citation-style-language/schema/raw/master/csl-citation.json"}</w:instrText>
      </w:r>
      <w:r w:rsidR="004A08C9" w:rsidRPr="00FD7FD0">
        <w:rPr>
          <w:b w:val="0"/>
          <w:bCs w:val="0"/>
          <w:lang w:val="en-US"/>
        </w:rPr>
        <w:fldChar w:fldCharType="separate"/>
      </w:r>
      <w:r w:rsidR="001D1B8C" w:rsidRPr="00FD7FD0">
        <w:rPr>
          <w:b w:val="0"/>
          <w:bCs w:val="0"/>
          <w:noProof/>
          <w:lang w:val="en-US"/>
        </w:rPr>
        <w:t>(Musah, 2018)</w:t>
      </w:r>
      <w:r w:rsidR="004A08C9" w:rsidRPr="00FD7FD0">
        <w:rPr>
          <w:b w:val="0"/>
          <w:bCs w:val="0"/>
          <w:lang w:val="en-US"/>
        </w:rPr>
        <w:fldChar w:fldCharType="end"/>
      </w:r>
      <w:r w:rsidR="004A08C9" w:rsidRPr="00FD7FD0">
        <w:rPr>
          <w:b w:val="0"/>
          <w:bCs w:val="0"/>
          <w:lang w:val="en-US"/>
        </w:rPr>
        <w:t xml:space="preserve">, </w:t>
      </w:r>
      <w:r w:rsidR="004A08C9" w:rsidRPr="00FD7FD0">
        <w:rPr>
          <w:b w:val="0"/>
          <w:bCs w:val="0"/>
          <w:lang w:val="en-US"/>
        </w:rPr>
        <w:fldChar w:fldCharType="begin" w:fldLock="1"/>
      </w:r>
      <w:r w:rsidR="00242B45">
        <w:rPr>
          <w:b w:val="0"/>
          <w:bCs w:val="0"/>
          <w:lang w:val="en-US"/>
        </w:rPr>
        <w:instrText>ADDIN CSL_CITATION {"citationItems":[{"id":"ITEM-1","itemData":{"abstract":"Dari beberapa penelitian terdahulu dan kajian dengan tema yang serupa, belum ditemukan kajian yang sama, jadi penelitian ini dengan judul PERUSAHAAN DENGAN PENGUNGKAPAN CORPORATE SOCIAL RESPONSIBILITY (CSR) SEBAGAI VARIABEL …","author":[{"dropping-particle":"","family":"Sari","given":"Citra Mulya","non-dropping-particle":"","parse-names":false,"suffix":""},{"dropping-particle":"AL","family":"Idrus","given":"Salim","non-dropping-particle":"","parse-names":false,"suffix":""},{"dropping-particle":"","family":"Yuliana","given":"Indah","non-dropping-particle":"","parse-names":false,"suffix":""}],"container-title":"Islamic Econoomics Quotient","id":"ITEM-1","issue":"1","issued":{"date-parts":[["2018"]]},"page":"5-17","title":"Pengaruh Struktur Modal Dan Profitabilitas Terhadap Nilai Perusahaan Dengan Pengungkapan Corporate Social Responsibility ( CSR ) Sebagai Variabel Moderating","type":"article-journal","volume":"1"},"uris":["http://www.mendeley.com/documents/?uuid=161aa13e-940c-4c9b-9ad2-7ebfa68781ab"]}],"mendeley":{"formattedCitation":"(Sari, Idrus, &amp; Yuliana, 2018)","plainTextFormattedCitation":"(Sari, Idrus, &amp; Yuliana, 2018)","previouslyFormattedCitation":"(Sari, Idrus, &amp; Yuliana, 2018)"},"properties":{"noteIndex":0},"schema":"https://github.com/citation-style-language/schema/raw/master/csl-citation.json"}</w:instrText>
      </w:r>
      <w:r w:rsidR="004A08C9" w:rsidRPr="00FD7FD0">
        <w:rPr>
          <w:b w:val="0"/>
          <w:bCs w:val="0"/>
          <w:lang w:val="en-US"/>
        </w:rPr>
        <w:fldChar w:fldCharType="separate"/>
      </w:r>
      <w:r w:rsidR="000B5C11" w:rsidRPr="000B5C11">
        <w:rPr>
          <w:b w:val="0"/>
          <w:bCs w:val="0"/>
          <w:noProof/>
          <w:lang w:val="en-US"/>
        </w:rPr>
        <w:t>(Sari, Idrus, &amp; Yuliana, 2018)</w:t>
      </w:r>
      <w:r w:rsidR="004A08C9" w:rsidRPr="00FD7FD0">
        <w:rPr>
          <w:b w:val="0"/>
          <w:bCs w:val="0"/>
          <w:lang w:val="en-US"/>
        </w:rPr>
        <w:fldChar w:fldCharType="end"/>
      </w:r>
      <w:r w:rsidRPr="00FD7FD0">
        <w:rPr>
          <w:b w:val="0"/>
          <w:bCs w:val="0"/>
          <w:lang w:val="en-US"/>
        </w:rPr>
        <w:t xml:space="preserve">, </w:t>
      </w:r>
      <w:r w:rsidRPr="00FD7FD0">
        <w:rPr>
          <w:b w:val="0"/>
        </w:rPr>
        <w:fldChar w:fldCharType="begin" w:fldLock="1"/>
      </w:r>
      <w:r w:rsidR="000B5C11">
        <w:rPr>
          <w:b w:val="0"/>
        </w:rPr>
        <w:instrText>ADDIN CSL_CITATION {"citationItems":[{"id":"ITEM-1","itemData":{"DOI":"10.35794/emba.v8i1.27506","ISSN":"2303-1174","abstract":"Tujuan penelitian ini untuk mengetahui pengaruh struktur modal, pertumbuhan penjualan dan ukuran perusahaan terhadap profitabilitas perusahaan farmasi yang terdaftar di Bursa Efek Indonesia (BEI). Penelitian ini mengambil sampel perusahaan farmasi yang terdaftar di Bursa Efek Indonesia (BEI) yang laporan keuangannya telah diaudit. Data penelitian sebanyak 10 perusahaan dan diperoleh sampel sebanyak 8 perusahaan. Metode analisis data yang digunakan adalah regresi linier berganda dengan tingkat signifkasi 0,05. Hasil penelitian ini menunjukkan bahwa struktur modal berpengaruh positif dan signifikan terhadap profitabilitas perusahaan, pertumbuhan penjualan berpengaruh positif dan signifikan terhadap profitabilitas perusahaan dan ukuran perusahaan berpengaruh negatif dan tidak signifikan terhadap profitabilitas perusahaan.","author":[{"dropping-particle":"","family":"Brastibian","given":"Imwi","non-dropping-particle":"","parse-names":false,"suffix":""},{"dropping-particle":"","family":"Rinofah","given":"Risal","non-dropping-particle":"","parse-names":false,"suffix":""}],"container-title":"Jurnal EMBA: Jurnal Riset Ekonomi, Manajemen, Bisnis dan Akuntansi","id":"ITEM-1","issue":"1","issued":{"date-parts":[["2020"]]},"page":"81-88","title":"Pengaruh Struktur Modal, Struktur Kepemilikan Dan Good Corporate Governance Terhadap Profitabilitas Perusahaan Farmasi Yang Terdaftar Di Bursa Efek Indonesia.","type":"article-journal","volume":"8"},"uris":["http://www.mendeley.com/documents/?uuid=c1cac346-6412-45d2-9b6f-5ad0bc9ddc6a"]}],"mendeley":{"formattedCitation":"(Brastibian &amp; Rinofah, 2020)","plainTextFormattedCitation":"(Brastibian &amp; Rinofah, 2020)","previouslyFormattedCitation":"(Brastibian &amp; Rinofah, 2020)"},"properties":{"noteIndex":0},"schema":"https://github.com/citation-style-language/schema/raw/master/csl-citation.json"}</w:instrText>
      </w:r>
      <w:r w:rsidRPr="00FD7FD0">
        <w:rPr>
          <w:b w:val="0"/>
        </w:rPr>
        <w:fldChar w:fldCharType="separate"/>
      </w:r>
      <w:r w:rsidR="001D1B8C" w:rsidRPr="00FD7FD0">
        <w:rPr>
          <w:b w:val="0"/>
          <w:noProof/>
        </w:rPr>
        <w:t>(Brastibian &amp; Rinofah, 2020)</w:t>
      </w:r>
      <w:r w:rsidRPr="00FD7FD0">
        <w:rPr>
          <w:b w:val="0"/>
        </w:rPr>
        <w:fldChar w:fldCharType="end"/>
      </w:r>
      <w:r w:rsidRPr="00FD7FD0">
        <w:rPr>
          <w:b w:val="0"/>
        </w:rPr>
        <w:t xml:space="preserve">, </w:t>
      </w:r>
      <w:r w:rsidRPr="00FD7FD0">
        <w:rPr>
          <w:b w:val="0"/>
        </w:rPr>
        <w:fldChar w:fldCharType="begin" w:fldLock="1"/>
      </w:r>
      <w:r w:rsidR="000B5C11">
        <w:rPr>
          <w:b w:val="0"/>
        </w:rPr>
        <w:instrText>ADDIN CSL_CITATION {"citationItems":[{"id":"ITEM-1","itemData":{"DOI":"10.30998/sosioekons.v10i3.2909","ISSN":"2085-2266","abstract":"Penelitian ini bertujuan untuk mengetahui pengaruh struktur modal yang diukur dari debt to equity ratio dan debt to asset ratio terhadap profitabilitas dengan proksi return on equity pada perusahaan LQ45 yang terdaftar di BEI periode 2012-2016. Populasi dari penelitian ini semua perusahaan yang terdaftar di BEI. Teknik pengambilan sampel dalam penelitian ini adalah purposive sampling dengan jumlah sampel 45 perusahaan LQ45 yang terdaftar di BEI periode 2012-2016. Metode analisis data yang digunakan adalah regresi linear berganda. Hasil penelitian secara parsial debt to equity ratio berpengaruh terhadap return on equity, sedangkan debt to asset ratio tidak berpengaruh secara signifikan terhadap return on equity. Secara simultan debt to equity ratio dan debt to asset ratio berpengaruh terhadap return on equity.","author":[{"dropping-particle":"","family":"Septariani","given":"Desy","non-dropping-particle":"","parse-names":false,"suffix":""},{"dropping-particle":"","family":"Johan","given":"Ria Susanti","non-dropping-particle":"","parse-names":false,"suffix":""}],"container-title":"Sosio e-kons","id":"ITEM-1","issue":"3","issued":{"date-parts":[["2018"]]},"page":"261","title":"Analisis Pengaruh Struktur Modal terhadap Profitabilitas pada Perusahaan LQ45 di BEI Periode 2012-2016","type":"article-journal","volume":"10"},"uris":["http://www.mendeley.com/documents/?uuid=d9172231-2fdd-460c-b659-475cb9ce9e01"]}],"mendeley":{"formattedCitation":"(Septariani &amp; Johan, 2018)","plainTextFormattedCitation":"(Septariani &amp; Johan, 2018)","previouslyFormattedCitation":"(Septariani &amp; Johan, 2018)"},"properties":{"noteIndex":0},"schema":"https://github.com/citation-style-language/schema/raw/master/csl-citation.json"}</w:instrText>
      </w:r>
      <w:r w:rsidRPr="00FD7FD0">
        <w:rPr>
          <w:b w:val="0"/>
        </w:rPr>
        <w:fldChar w:fldCharType="separate"/>
      </w:r>
      <w:r w:rsidR="001D1B8C" w:rsidRPr="00FD7FD0">
        <w:rPr>
          <w:b w:val="0"/>
          <w:noProof/>
        </w:rPr>
        <w:t>(Septariani &amp; Johan, 2018)</w:t>
      </w:r>
      <w:r w:rsidRPr="00FD7FD0">
        <w:rPr>
          <w:b w:val="0"/>
        </w:rPr>
        <w:fldChar w:fldCharType="end"/>
      </w:r>
      <w:r w:rsidRPr="00FD7FD0">
        <w:rPr>
          <w:b w:val="0"/>
        </w:rPr>
        <w:t xml:space="preserve">, </w:t>
      </w:r>
      <w:r w:rsidRPr="00FD7FD0">
        <w:rPr>
          <w:b w:val="0"/>
        </w:rPr>
        <w:fldChar w:fldCharType="begin" w:fldLock="1"/>
      </w:r>
      <w:r w:rsidR="000B5C11">
        <w:rPr>
          <w:b w:val="0"/>
        </w:rPr>
        <w:instrText>ADDIN CSL_CITATION {"citationItems":[{"id":"ITEM-1","itemData":{"abstract":"… perusahaan harus dapat mempertahankan keadaan profitabilitasnya tersebut agar … Pengaruh Struktur Modal dan Likuiditas Terhadap Profitabilitas dan Dampaknya Terhadap Kinerja Keuangan Untuk menguji pengaruh variabel intervening … Mencari makna hubungan secara …","author":[{"dropping-particle":"","family":"Sudaryo","given":"Yoyo","non-dropping-particle":"","parse-names":false,"suffix":""},{"dropping-particle":"","family":"Pratiwi","given":"Ika Yanuar","non-dropping-particle":"","parse-names":false,"suffix":""}],"container-title":"Jurnal Indonesia Membangun","id":"ITEM-1","issue":"1","issued":{"date-parts":[["2016"]]},"page":"1412-6907","title":"Pengaruh Struktur Modal Dan Likuiditas Terhadap Profitabilitas Dan Dampaknya Terhadap Kinerja Keuangan","type":"article-journal","volume":"2"},"uris":["http://www.mendeley.com/documents/?uuid=0021735c-351b-4df8-a97f-761da4de7c90"]}],"mendeley":{"formattedCitation":"(Sudaryo &amp; Pratiwi, 2016)","plainTextFormattedCitation":"(Sudaryo &amp; Pratiwi, 2016)","previouslyFormattedCitation":"(Sudaryo &amp; Pratiwi, 2016)"},"properties":{"noteIndex":0},"schema":"https://github.com/citation-style-language/schema/raw/master/csl-citation.json"}</w:instrText>
      </w:r>
      <w:r w:rsidRPr="00FD7FD0">
        <w:rPr>
          <w:b w:val="0"/>
        </w:rPr>
        <w:fldChar w:fldCharType="separate"/>
      </w:r>
      <w:r w:rsidR="001D1B8C" w:rsidRPr="00FD7FD0">
        <w:rPr>
          <w:b w:val="0"/>
          <w:noProof/>
        </w:rPr>
        <w:t>(Sudaryo &amp; Pratiwi, 2016)</w:t>
      </w:r>
      <w:r w:rsidRPr="00FD7FD0">
        <w:rPr>
          <w:b w:val="0"/>
        </w:rPr>
        <w:fldChar w:fldCharType="end"/>
      </w:r>
      <w:r w:rsidRPr="00FD7FD0">
        <w:rPr>
          <w:b w:val="0"/>
        </w:rPr>
        <w:t>. Based on previous theory and research, the second hypothesis (H2) states that capital structure affects company profitability.</w:t>
      </w:r>
    </w:p>
    <w:p w14:paraId="0377F99F" w14:textId="1FC8C5CE" w:rsidR="000B5C11" w:rsidRDefault="00A422D2" w:rsidP="004A08C9">
      <w:pPr>
        <w:pStyle w:val="Heading2"/>
        <w:ind w:left="0" w:firstLine="567"/>
        <w:jc w:val="both"/>
        <w:rPr>
          <w:b w:val="0"/>
          <w:lang w:val="id-ID"/>
        </w:rPr>
      </w:pPr>
      <w:r w:rsidRPr="00FD7FD0">
        <w:rPr>
          <w:b w:val="0"/>
        </w:rPr>
        <w:t xml:space="preserve">Resource Based Theory (RBT) is a theory that aims to analyze and interpret organizational resources to understand how the organization achieves a sustainable competitive advantage </w:t>
      </w:r>
      <w:r w:rsidRPr="00FD7FD0">
        <w:rPr>
          <w:b w:val="0"/>
        </w:rPr>
        <w:fldChar w:fldCharType="begin" w:fldLock="1"/>
      </w:r>
      <w:r w:rsidR="000B5C11">
        <w:rPr>
          <w:b w:val="0"/>
        </w:rPr>
        <w:instrText>ADDIN CSL_CITATION {"citationItems":[{"id":"ITEM-1","itemData":{"DOI":"10.20473/vol4iss20171pp1-13","ISSN":"2407-1935","abstract":"ROA) sharia banks Q1.2013 - Q4.2014 period. The method used is quantitative method with jenuh sampling technique. This study uses 11 Islamic banks and the technique used is the panel data regression. The process of calculating this study using Eviews 8.0 program. Independent variables used Intellectual Capital is VACA, VAHU, STVA and dependent variables use Return on Assets (ROA). The data used is secondary data with the collected data quarterly financial report for the period Q1.2013 – Q4.2014.Hypothesis testing is done using simultaneous significance test (F test) and partial significance test (t test). Panel data analysis conducted showed that simultaneous VACA, VAHU, STVA significant effect on ROA while partial VACA no significant effect on ROA, VAHU significant effect on ROA, STVA no significant effect on ROA.","author":[{"dropping-particle":"","family":"Muhanik","given":"Umi","non-dropping-particle":"","parse-names":false,"suffix":""},{"dropping-particle":"","family":"Septiarini","given":"Dina Fitrisia","non-dropping-particle":"","parse-names":false,"suffix":""}],"container-title":"Jurnal Ekonomi Syariah Teori dan Terapan","id":"ITEM-1","issue":"1","issued":{"date-parts":[["2017"]]},"page":"1","title":"Pengaruh Intellectual Capital Terhadap Return On Asset Pada Bank Umum Syariah di Indonesia Periode Q1.2013 - Q4.2014","type":"article-journal","volume":"4"},"uris":["http://www.mendeley.com/documents/?uuid=37a870b6-1632-4172-9450-a4d1ffb20646"]}],"mendeley":{"formattedCitation":"(Muhanik &amp; Septiarini, 2017)","plainTextFormattedCitation":"(Muhanik &amp; Septiarini, 2017)","previouslyFormattedCitation":"(Muhanik &amp; Septiarini, 2017)"},"properties":{"noteIndex":0},"schema":"https://github.com/citation-style-language/schema/raw/master/csl-citation.json"}</w:instrText>
      </w:r>
      <w:r w:rsidRPr="00FD7FD0">
        <w:rPr>
          <w:b w:val="0"/>
        </w:rPr>
        <w:fldChar w:fldCharType="separate"/>
      </w:r>
      <w:r w:rsidR="001D1B8C" w:rsidRPr="00FD7FD0">
        <w:rPr>
          <w:b w:val="0"/>
          <w:noProof/>
        </w:rPr>
        <w:t>(Muhanik &amp; Septiarini, 2017)</w:t>
      </w:r>
      <w:r w:rsidRPr="00FD7FD0">
        <w:rPr>
          <w:b w:val="0"/>
        </w:rPr>
        <w:fldChar w:fldCharType="end"/>
      </w:r>
      <w:r w:rsidRPr="00FD7FD0">
        <w:rPr>
          <w:b w:val="0"/>
        </w:rPr>
        <w:t xml:space="preserve">. Human resources in a company is one of the resources in an organization that has a very important role for the progress of the company. Human capital theory was developed by Becker (1964) who argued that investment in training and improving human capital is important as an investment from other forms of capital. </w:t>
      </w:r>
      <w:r w:rsidRPr="00FD7FD0">
        <w:rPr>
          <w:b w:val="0"/>
        </w:rPr>
        <w:fldChar w:fldCharType="begin" w:fldLock="1"/>
      </w:r>
      <w:r w:rsidR="000B5C11">
        <w:rPr>
          <w:b w:val="0"/>
        </w:rPr>
        <w:instrText>ADDIN CSL_CITATION {"citationItems":[{"id":"ITEM-1","itemData":{"author":[{"dropping-particle":"","family":"Ihyaul","given":"Ulum","non-dropping-particle":"","parse-names":false,"suffix":""}],"id":"ITEM-1","issued":{"date-parts":[["2009"]]},"publisher":"Graha Ilmu","publisher-place":"Yogyakarta","title":"Intellectual Capital: Konsep dan Kajian Empiris.","type":"book"},"uris":["http://www.mendeley.com/documents/?uuid=f9c90a8e-0420-494f-911a-7060f9241a19"]}],"mendeley":{"formattedCitation":"(Ihyaul, 2009)","plainTextFormattedCitation":"(Ihyaul, 2009)","previouslyFormattedCitation":"(Ihyaul, 2009)"},"properties":{"noteIndex":0},"schema":"https://github.com/citation-style-language/schema/raw/master/csl-citation.json"}</w:instrText>
      </w:r>
      <w:r w:rsidRPr="00FD7FD0">
        <w:rPr>
          <w:b w:val="0"/>
        </w:rPr>
        <w:fldChar w:fldCharType="separate"/>
      </w:r>
      <w:r w:rsidR="001D1B8C" w:rsidRPr="00FD7FD0">
        <w:rPr>
          <w:b w:val="0"/>
          <w:noProof/>
        </w:rPr>
        <w:t>(Ihyaul, 2009)</w:t>
      </w:r>
      <w:r w:rsidRPr="00FD7FD0">
        <w:rPr>
          <w:b w:val="0"/>
        </w:rPr>
        <w:fldChar w:fldCharType="end"/>
      </w:r>
      <w:r w:rsidRPr="00FD7FD0">
        <w:rPr>
          <w:b w:val="0"/>
        </w:rPr>
        <w:t xml:space="preserve"> says that the appropriate method for measuring intellectual capital is the company's market value created by the capital used and intellectual capital and also intellectual capital consisting of structural capital and human capital. Skills, experience and knowledge have economic value for organizations because it allows them to be productive and adaptable (Wahyudi, 2019). Intellectual capital as added value, value added intellectual coefficient (VAIC), has three components of company resources, namely physical capital, value added capital employed (VACA), Intellectual Capital, value added Intellectual Capital (VAHU), and structural capital, structural capital value added (STVA) (Ihyaul, 2009). If the intellectual capital owned by the company is getting bigger, the company's ability to improve performance is also getting bigger. The relationship between Intellectual Capital and company value is very close. Research </w:t>
      </w:r>
      <w:r w:rsidRPr="00FD7FD0">
        <w:rPr>
          <w:b w:val="0"/>
        </w:rPr>
        <w:fldChar w:fldCharType="begin" w:fldLock="1"/>
      </w:r>
      <w:r w:rsidR="000B5C11">
        <w:rPr>
          <w:b w:val="0"/>
        </w:rPr>
        <w:instrText>ADDIN CSL_CITATION {"citationItems":[{"id":"ITEM-1","itemData":{"DOI":"10.25105/me.v25i1.5201","ISSN":"0853-3970","abstract":"&lt;em&gt;The purpose of this study was to analyze the relationship and the influence of Value Added Intellectual Capital (VAIC) and Structure of capital as measured by Capital Adequacy Ratio (CAR) and The Rate of Inflation on financial performance Islamic Banking. &lt;em&gt;The method used in this study is the regression method panel. The data used in this study were taken from the nine Islamic Bank in Indonesia Indonesian period 2010-2015.&lt;/em&gt; &lt;em&gt;Results of the study showed inflasi have positively to financial performance and CAR have negatively to financial performance. If seen from the results an VAIC on financial performance have the positively significant results at Islamic bank in Indonesia .&lt;/em&gt;&lt;br /&gt;&lt;/em&gt;","author":[{"dropping-particle":"","family":"Indriani","given":"Putri","non-dropping-particle":"","parse-names":false,"suffix":""},{"dropping-particle":"","family":"Ratnawati","given":"Nirdukita","non-dropping-particle":"","parse-names":false,"suffix":""}],"container-title":"Media Ekonomi","id":"ITEM-1","issue":"1","issued":{"date-parts":[["2017"]]},"page":"25","title":"Pengaruh Intellectual Capital Struktur Modal Dan Tingkat Inflasi Terhadap Kinerja Keuangan Perbankan Syariah Di Indonesia","type":"article-journal","volume":"25"},"uris":["http://www.mendeley.com/documents/?uuid=0afa15bc-2879-4a43-9004-097133dd3a5c"]}],"mendeley":{"formattedCitation":"(Indriani &amp; Ratnawati, 2017)","plainTextFormattedCitation":"(Indriani &amp; Ratnawati, 2017)","previouslyFormattedCitation":"(Indriani &amp; Ratnawati, 2017)"},"properties":{"noteIndex":0},"schema":"https://github.com/citation-style-language/schema/raw/master/csl-citation.json"}</w:instrText>
      </w:r>
      <w:r w:rsidRPr="00FD7FD0">
        <w:rPr>
          <w:b w:val="0"/>
        </w:rPr>
        <w:fldChar w:fldCharType="separate"/>
      </w:r>
      <w:r w:rsidR="001D1B8C" w:rsidRPr="00FD7FD0">
        <w:rPr>
          <w:b w:val="0"/>
          <w:noProof/>
        </w:rPr>
        <w:t>(Indriani &amp; Ratnawati, 2017)</w:t>
      </w:r>
      <w:r w:rsidRPr="00FD7FD0">
        <w:rPr>
          <w:b w:val="0"/>
        </w:rPr>
        <w:fldChar w:fldCharType="end"/>
      </w:r>
      <w:r w:rsidRPr="00FD7FD0">
        <w:rPr>
          <w:b w:val="0"/>
        </w:rPr>
        <w:t xml:space="preserve"> states that VAIC has a significant positive effect on financial performance in Islamic banks in Indonesia. Meanwhile, research </w:t>
      </w:r>
      <w:r w:rsidRPr="00FD7FD0">
        <w:rPr>
          <w:b w:val="0"/>
        </w:rPr>
        <w:fldChar w:fldCharType="begin" w:fldLock="1"/>
      </w:r>
      <w:r w:rsidR="000B5C11">
        <w:rPr>
          <w:b w:val="0"/>
        </w:rPr>
        <w:instrText>ADDIN CSL_CITATION {"citationItems":[{"id":"ITEM-1","itemData":{"DOI":"10.20473/vol4iss20171pp1-13","ISSN":"2407-1935","abstract":"ROA) sharia banks Q1.2013 - Q4.2014 period. The method used is quantitative method with jenuh sampling technique. This study uses 11 Islamic banks and the technique used is the panel data regression. The process of calculating this study using Eviews 8.0 program. Independent variables used Intellectual Capital is VACA, VAHU, STVA and dependent variables use Return on Assets (ROA). The data used is secondary data with the collected data quarterly financial report for the period Q1.2013 – Q4.2014.Hypothesis testing is done using simultaneous significance test (F test) and partial significance test (t test). Panel data analysis conducted showed that simultaneous VACA, VAHU, STVA significant effect on ROA while partial VACA no significant effect on ROA, VAHU significant effect on ROA, STVA no significant effect on ROA.","author":[{"dropping-particle":"","family":"Muhanik","given":"Umi","non-dropping-particle":"","parse-names":false,"suffix":""},{"dropping-particle":"","family":"Septiarini","given":"Dina Fitrisia","non-dropping-particle":"","parse-names":false,"suffix":""}],"container-title":"Jurnal Ekonomi Syariah Teori dan Terapan","id":"ITEM-1","issue":"1","issued":{"date-parts":[["2017"]]},"page":"1","title":"Pengaruh Intellectual Capital Terhadap Return On Asset Pada Bank Umum Syariah di Indonesia Periode Q1.2013 - Q4.2014","type":"article-journal","volume":"4"},"uris":["http://www.mendeley.com/documents/?uuid=37a870b6-1632-4172-9450-a4d1ffb20646"]}],"mendeley":{"formattedCitation":"(Muhanik &amp; Septiarini, 2017)","plainTextFormattedCitation":"(Muhanik &amp; Septiarini, 2017)","previouslyFormattedCitation":"(Muhanik &amp; Septiarini, 2017)"},"properties":{"noteIndex":0},"schema":"https://github.com/citation-style-language/schema/raw/master/csl-citation.json"}</w:instrText>
      </w:r>
      <w:r w:rsidRPr="00FD7FD0">
        <w:rPr>
          <w:b w:val="0"/>
        </w:rPr>
        <w:fldChar w:fldCharType="separate"/>
      </w:r>
      <w:r w:rsidR="001D1B8C" w:rsidRPr="00FD7FD0">
        <w:rPr>
          <w:b w:val="0"/>
          <w:noProof/>
        </w:rPr>
        <w:t>(Muhanik &amp; Septiarini, 2017)</w:t>
      </w:r>
      <w:r w:rsidRPr="00FD7FD0">
        <w:rPr>
          <w:b w:val="0"/>
        </w:rPr>
        <w:fldChar w:fldCharType="end"/>
      </w:r>
      <w:r w:rsidRPr="00FD7FD0">
        <w:rPr>
          <w:b w:val="0"/>
        </w:rPr>
        <w:t xml:space="preserve"> resulted that VACA, VAHU, STVA had a significant effect on ROA while partially VACA had no significant effect on ROA, VAHU had a significant effect on ROA, STVA had no significant effect on ROA. </w:t>
      </w:r>
      <w:r w:rsidRPr="00FD7FD0">
        <w:rPr>
          <w:b w:val="0"/>
        </w:rPr>
        <w:fldChar w:fldCharType="begin" w:fldLock="1"/>
      </w:r>
      <w:r w:rsidR="00242B45">
        <w:rPr>
          <w:b w:val="0"/>
        </w:rPr>
        <w:instrText>ADDIN CSL_CITATION {"citationItems":[{"id":"ITEM-1","itemData":{"author":[{"dropping-particle":"","family":"Nursaid","given":"Nursaid","non-dropping-particle":"","parse-names":false,"suffix":""},{"dropping-particle":"","family":"Qomariah","given":"Nurul","non-dropping-particle":"","parse-names":false,"suffix":""},{"dropping-particle":"","family":"Satoto","given":"Eko Budi","non-dropping-particle":"","parse-names":false,"suffix":""}],"container-title":"International Journal of Engineering Research and Technology.","id":"ITEM-1","issue":"11","issued":{"date-parts":[["2020"]]},"page":"3278-3286","title":"Efforts to Improve the Financial Performance of Manufacturing Companies Based on Environmental Performance , Corporate Social Responsibility and Intellectual Capital","type":"article-journal","volume":"13"},"uris":["http://www.mendeley.com/documents/?uuid=97fe2b52-9541-48e5-9ed0-0c932bfdd2c8"]}],"mendeley":{"formattedCitation":"(Nursaid, Qomariah, &amp; Satoto, 2020)","plainTextFormattedCitation":"(Nursaid, Qomariah, &amp; Satoto, 2020)","previouslyFormattedCitation":"(Nursaid, Qomariah, &amp; Satoto, 2020)"},"properties":{"noteIndex":0},"schema":"https://github.com/citation-style-language/schema/raw/master/csl-citation.json"}</w:instrText>
      </w:r>
      <w:r w:rsidRPr="00FD7FD0">
        <w:rPr>
          <w:b w:val="0"/>
        </w:rPr>
        <w:fldChar w:fldCharType="separate"/>
      </w:r>
      <w:r w:rsidR="000B5C11" w:rsidRPr="000B5C11">
        <w:rPr>
          <w:b w:val="0"/>
          <w:noProof/>
        </w:rPr>
        <w:t>(Nursaid, Qomariah, &amp; Satoto, 2020)</w:t>
      </w:r>
      <w:r w:rsidRPr="00FD7FD0">
        <w:rPr>
          <w:b w:val="0"/>
        </w:rPr>
        <w:fldChar w:fldCharType="end"/>
      </w:r>
      <w:r w:rsidRPr="00FD7FD0">
        <w:rPr>
          <w:b w:val="0"/>
        </w:rPr>
        <w:t xml:space="preserve"> states that Intellectual Capital does not affect the financial performance of manufacturing companies listed on the IDX for the 2016-2018 period. </w:t>
      </w:r>
      <w:r w:rsidRPr="00FD7FD0">
        <w:rPr>
          <w:b w:val="0"/>
        </w:rPr>
        <w:fldChar w:fldCharType="begin" w:fldLock="1"/>
      </w:r>
      <w:r w:rsidR="000B5C11">
        <w:rPr>
          <w:b w:val="0"/>
        </w:rPr>
        <w:instrText>ADDIN CSL_CITATION {"citationItems":[{"id":"ITEM-1","itemData":{"DOI":"10.47750/QAS/22.184.20","abstract":"The COVID-19 pandemic that has hit the world in general and Indonesia in particular has paralyzed the economies of all countries in the world, including Indonesia. The current conditions have paralyzed activities and activities, ranging from business, economics, education, and many others. Even in the COVID-19 pandemic, companies must still be able to improve their performance in order to survive. The industrial sectors that are expected to survive and thrive in the midst of the Covid-19 pandemic are food, pharmaceuticals, hospitals, and information and communication technology (ICT). The purpose of this study is to identify the role of environmental performance, intellectual capital, and corporate social responsibility in increasing profitability and financial performance of Pharmaceutical Companies listed on the Indonesia Stock Exchange for the 2017-2019 period. The research population is all pharmaceutical companies listed on the Indonesia Stock Exchange operating in Indonesia, totaling 9 companies with a measurement time of 3 years so that a sample of 27 is obtained. The data analysis method used is smart PLS analysis. The results showed that environmental performance had a positive and significant effect on profitability. Intellectual capital has no significant effect on profitability. Corporate social responsibility has a positive and significant effect on profitability. Environmental performance has no significant effect on financial performance. Intellectual capital has no significant effect on financial performance. Corporate social responsibility has a negative and significant effect on financial performance. The company's profitability has a negative and significant effect on financial performance","author":[{"dropping-particle":"","family":"Qomariah","given":"Nurul","non-dropping-particle":"","parse-names":false,"suffix":""},{"dropping-particle":"","family":"Satoto","given":"Eko Budi","non-dropping-particle":"","parse-names":false,"suffix":""}],"container-title":"Quality - Access to Success","id":"ITEM-1","issue":"184","issued":{"date-parts":[["2021"]]},"page":"154-165","title":"Improving Financial Performance and Profits of Pharmaceutical Companies During a Pandemic : Study on Environmental Performance , Intellectual Capital and Social Responsibility","type":"article-journal","volume":"22"},"uris":["http://www.mendeley.com/documents/?uuid=b443004b-f9b2-45dc-af02-da1be0cb99d7"]}],"mendeley":{"formattedCitation":"(Qomariah &amp; Satoto, 2021)","plainTextFormattedCitation":"(Qomariah &amp; Satoto, 2021)","previouslyFormattedCitation":"(Qomariah &amp; Satoto, 2021)"},"properties":{"noteIndex":0},"schema":"https://github.com/citation-style-language/schema/raw/master/csl-citation.json"}</w:instrText>
      </w:r>
      <w:r w:rsidRPr="00FD7FD0">
        <w:rPr>
          <w:b w:val="0"/>
        </w:rPr>
        <w:fldChar w:fldCharType="separate"/>
      </w:r>
      <w:r w:rsidR="001D1B8C" w:rsidRPr="00FD7FD0">
        <w:rPr>
          <w:b w:val="0"/>
          <w:noProof/>
        </w:rPr>
        <w:t>(Qomariah &amp; Satoto, 2021)</w:t>
      </w:r>
      <w:r w:rsidRPr="00FD7FD0">
        <w:rPr>
          <w:b w:val="0"/>
        </w:rPr>
        <w:fldChar w:fldCharType="end"/>
      </w:r>
      <w:r w:rsidRPr="00FD7FD0">
        <w:rPr>
          <w:b w:val="0"/>
        </w:rPr>
        <w:t xml:space="preserve"> states that Intellectual Capital does not affect the financial performance of listed pharmaceutical companies on the IDX.</w:t>
      </w:r>
      <w:r w:rsidR="00314E8C" w:rsidRPr="00FD7FD0">
        <w:rPr>
          <w:b w:val="0"/>
        </w:rPr>
        <w:t xml:space="preserve"> Several other studies that also discuss the issue of intellectual capital with firm value include: </w:t>
      </w:r>
      <w:r w:rsidR="00314E8C" w:rsidRPr="00FD7FD0">
        <w:rPr>
          <w:b w:val="0"/>
        </w:rPr>
        <w:fldChar w:fldCharType="begin" w:fldLock="1"/>
      </w:r>
      <w:r w:rsidR="00242B45">
        <w:rPr>
          <w:b w:val="0"/>
        </w:rPr>
        <w:instrText>ADDIN CSL_CITATION {"citationItems":[{"id":"ITEM-1","itemData":{"author":[{"dropping-particle":"","family":"Nizar","given":"Achmad Syaiful","non-dropping-particle":"","parse-names":false,"suffix":""},{"dropping-particle":"","family":"Abwar","given":"Moch Khoirul","non-dropping-particle":"","parse-names":false,"suffix":""}],"container-title":"AKRUAL","id":"ITEM-1","issue":"2","issued":{"date-parts":[["2015"]]},"page":"127-143","title":"PENGARUH PEMBIAYAAN JUAL BELI, PEMBIAYAAN BAGI HASIL DAN INTELLECTUAL CAPITAL TERHADAP KINERJA KEUANGAN BANK SYARIAH Achmad","type":"article-journal","volume":"6"},"uris":["http://www.mendeley.com/documents/?uuid=19eecdc5-49de-463e-a5ff-e8ea0910a23c"]},{"id":"ITEM-2","itemData":{"DOI":"10.35448/jte.v14i2.6363","ISSN":"0216-5236","abstract":"This research is meant to analyze the influence of intellectual capital to the profit sharing ratio (PSR) of Syariah Commercial Banks with corporate governance as the intervening variable. The population is Syariah Commercial Banks which are listed in Bank Indonesia in 2011-2016 periods which is done by using the financial statement data which has been obtained by using purposive sampling and based on the determined criteria, so 57 (fifty seven) samples which have met the criteria. The analysis technique has been done by using multiple linear regressions analysis and path analysis. Based on the result of multiple linear regressions analysis and path analysis with its significance rate is 5% so that the result of this research shows that: 1) intellectual capital has not influence to the profit sharing ratio (PSR), 2) intellectual capital has influence to the profit sharing ratio (PSR) with corporate governance as intervening variable.","author":[{"dropping-particle":"","family":"Wahyudi","given":"Tri","non-dropping-particle":"","parse-names":false,"suffix":""}],"container-title":"Tirtayasa Ekonomika","id":"ITEM-2","issue":"2","issued":{"date-parts":[["2019"]]},"page":"329","title":"Intellectual Capital, Profit Sharing Ratio, Dan Corporate Governance Pada Bank Umum Syariah Di Indonesia","type":"article-journal","volume":"14"},"uris":["http://www.mendeley.com/documents/?uuid=b95f939f-b23d-4882-ba61-8c9ebde7b08e"]},{"id":"ITEM-3","itemData":{"author":[{"dropping-particle":"","family":"Rini","given":"Septa","non-dropping-particle":"","parse-names":false,"suffix":""},{"dropping-particle":"","family":"Boedi","given":"Soelistijono","non-dropping-particle":"","parse-names":false,"suffix":""}],"container-title":"Jurnal Ekonomi dan Keuangan","id":"ITEM-3","issue":"April","issued":{"date-parts":[["2016"]]},"page":"43-52","title":"PENGARUH INTELLECTUAL CAPITAL TERHADAP KINERJA KEUANGAN PERBANKAN","type":"article-journal","volume":"17"},"uris":["http://www.mendeley.com/documents/?uuid=5d647a6e-9465-443c-9084-4a39341c0dd1"]},{"id":"ITEM-4","itemData":{"ISBN":"9789671135013","abstract":"Accounting has changed the orientation of only as aids and presenter information in business activity has subsequently been transformed into one of the intellectual weapon in capitalism. Some evidence in the last decade has shown that the practice of accounting had been thick with capitalism, even accounting within the ideology of capitalism to be helpless and would not want to be subject to the ideology of capitalism. In terms of social ethics still found a company that does discrimination, unfair working conditions and safe, disregard for human rights and ignore labor standards. Furthermore, in terms of management of the company, there is the massive illegal earnings management practices (financial fraud) and white-collar crime tersistem conducted and planned. Such incidents bring to economists and practitioners on the importance of eco-friendly industries, finance sustainability, green finance, investment etchic as a new paradigm and measures to prevent and minimize the negative impacts of capitalist behavior. The concept of the company is implemented in various forms such as Corporate Social Responsibility (CSR), Anti-Fraud Policy, Good Corporate Governance (GCG), Corporate Citizenship. Especially on the capital markets, the increasing market demand for the company to enter the values of social justice, ethical and environmental considerations in the process of economic efficiency through Socially Responsible Investment (SRI). With the implementation of the SRI in the report, the company revealed more information pertaining to the performance of social, environmental and management so that the investor can determine the value of the company, which is used as a consideration of investment decisions. This study combines the influence of intangible assets of a company like Corporate Social Performance and Intellectual Capital and tangible assets such as Ownership Structure and Corporate Governance of the firm's short-term goal is Corporate Performance and long-term objectives Firm Value. The objectives of this research are: examined the effect of corporate social performance on corporate performance, examined the effect of intellectual capital on firm performance, examined the effect of ownership structure on corporate performance, examined the effect of corporate governance on corporate performance, to test the effect on the value of corporate social performance firm, examined the effect of intellectual capital on firm value, examined the effect of ow…","author":[{"dropping-particle":"","family":"Idie Widigdo","given":"","non-dropping-particle":"","parse-names":false,"suffix":""}],"container-title":"International Journal of Business, Economics and Law","id":"ITEM-4","issue":"1","issued":{"date-parts":[["2013"]]},"page":"302-334","title":"EFFECT OF CORPORATE SOCIAL PERFORMANCE, INTELLECTUAL CAPITAL, OWNERSHIP STRUCTURE, AND CORPORATE GOVERNACE ON CORPORATE PERFORMACE AND FIRM VALUE (Studies on Companies listed in the SRI-KEHATI Index)","type":"article-journal","volume":"2"},"uris":["http://www.mendeley.com/documents/?uuid=7adc8a59-683e-4211-bd36-325cbfc3e51e"]},{"id":"ITEM-5","itemData":{"DOI":"10.1007/s10551-016-3229-0","ISSN":"15730697","abstract":"This paper examines the relationship between corporate social responsibility (CSR) and financial performance for Islamic banks in the Gulf Cooperation Council (GCC) region over the period 2000–2014 by generating CSR-related data through disclosure analysis of the annual reports of the sampled banks. The findings of this study indicate that there is a significant positive relationship between CSR disclosure and the financial performance of Islamic banks in the GCC countries. The results also show a positive relationship between CSR disclosure and the future financial performance of GCC Islamic banks, potentially indicating that current CSR activities carried out by Islamic banks in the GCC could have a long-term impact on their financial performance. Furthermore, despite demonstrating a significant positive relationship between the composite measure of the CSR disclosure index and financial performance, the findings show no statistically significant relationship between the individual dimensions of the CSR disclosure index and the current financial performance measure except for ‘mission and vision’ and ‘products and services’. Similarly, the empirical results detect a positive significant association only between ‘mission and vision’ dimension and future financial performance of the examined banks.","author":[{"dropping-particle":"","family":"Platonova","given":"Elena","non-dropping-particle":"","parse-names":false,"suffix":""},{"dropping-particle":"","family":"Asutay","given":"Mehmet","non-dropping-particle":"","parse-names":false,"suffix":""},{"dropping-particle":"","family":"Dixon","given":"Rob","non-dropping-particle":"","parse-names":false,"suffix":""},{"dropping-particle":"","family":"Mohammad","given":"Sabri","non-dropping-particle":"","parse-names":false,"suffix":""}],"container-title":"Journal of Business Ethics","id":"ITEM-5","issued":{"date-parts":[["2018"]]},"page":"451-471","title":"The Impact of Corporate Social Responsibility Disclosure on Financial Performance: Evidence from the GCC Islamic Banking Sector","type":"article-journal","volume":"151"},"uris":["http://www.mendeley.com/documents/?uuid=7505c368-e93d-4070-82d2-59bf7ed00841"]},{"id":"ITEM-6","itemData":{"abstract":"Intangible assets, such as information, are becoming increasingly essential to companies. Intellectual capital is another term for knowledge assets. The aim of this study is to find empirical evidence of the influence of intellectual capital and intellectual capital disclosure …","author":[{"dropping-particle":"","family":"Putra","given":"I Nyoman Wijana Asmara Putra","non-dropping-particle":"","parse-names":false,"suffix":""},{"dropping-particle":"","family":"Ratnadi","given":"Ni Made Dwi","non-dropping-particle":"","parse-names":false,"suffix":""}],"container-title":"International Journal of Finance &amp; Banking Studies","id":"ITEM-6","issue":"1","issued":{"date-parts":[["2021"]]},"page":"86-95","title":"Finance &amp; Banking Studies Intellectual Capital and Its Disclosure on Firm Value : Evidence of Indonesian Banking Industries","type":"article-journal","volume":"10"},"uris":["http://www.mendeley.com/documents/?uuid=5a8f57b8-1ac5-4848-8089-fc0e73b9396f"]},{"id":"ITEM-7","itemData":{"DOI":"10.20885/jeki.vol7.iss1.art6","ISSN":"20889968","author":[{"dropping-particle":"","family":"Muhammad","given":"Rifqi","non-dropping-particle":"","parse-names":false,"suffix":""},{"dropping-particle":"","family":"Mangawing","given":"Muhammad Aldino","non-dropping-particle":"","parse-names":false,"suffix":""},{"dropping-particle":"","family":"Salsabilla","given":"Selfira","non-dropping-particle":"","parse-names":false,"suffix":""}],"container-title":"Jurnal Ekonomi &amp; Keuangan Islam","id":"ITEM-7","issue":"1","issued":{"date-parts":[["2021"]]},"page":"77-91","title":"The influence of intellectual capital and corporate governance on financial performance of Islamic banks","type":"article-journal","volume":"7"},"uris":["http://www.mendeley.com/documents/?uuid=f9121708-0f34-45ba-bd02-c0749f9c4062"]},{"id":"ITEM-8","itemData":{"DOI":"10.6007/IJARAFMS/v4-i2/724","abstract":"The purpose of this study is to provide insights into the role of intellectual capital on institutional ownership and firm performance. With the development and increasing the willingness of researchers the present study investigates the effect of nonphysical factors on the firm performance. Today, the business nature faces significant challenges that have changed the economic activities. Occurrence of events such as competition, advances in information technology, and economic effort for obtaining top rankings, the need to continuously improve organizational performance is inevitable. Surviving and flourishing in this environment is possible only by obtaining the firm performance that requires achieving the superior performance of organizations with respect to issues affecting organizational performance. Intellectual capital is an intangible asset that can affect the structure and the components of organizations and using these tools can follow the sciences with the development of the traditional methods to modern method","author":[{"dropping-particle":"","family":"Iranmahd","given":"Mohsen","non-dropping-particle":"","parse-names":false,"suffix":""},{"dropping-particle":"","family":"Moeinaddin","given":"Mahmoud","non-dropping-particle":"","parse-names":false,"suffix":""},{"dropping-particle":"","family":"Shahmoradi","given":"Nasim","non-dropping-particle":"","parse-names":false,"suffix":""},{"dropping-particle":"","family":"Heyrani","given":"Forough","non-dropping-particle":"","parse-names":false,"suffix":""}],"container-title":"International Journal of Academic Research in Accounting, Finance and Management Science","id":"ITEM-8","issue":"2","issued":{"date-parts":[["2014"]]},"page":"5-12","title":"The effect of intellectual capital on institutional ownership and firm performance","type":"article-journal","volume":"4"},"uris":["http://www.mendeley.com/documents/?uuid=1722d358-0a04-40ea-bb28-a4a91660c22c"]},{"id":"ITEM-9","itemData":{"DOI":"10.15408/akt.v11i1.8804","ISSN":"1979-858X","abstract":"This research aims to examine intellectual capital and islamic performance index (IPI) on financial performance with profitability approach. Intellectual capital proxied by Value added intellectual capital (VAIC) (VACA, VAHU and STVA) adopted by Pulic (1998). IPI proxied by Profit Sharing Ratio (PSR), Zakat Performance Ratio (ZPR), Islamic Income Ratio (IIR), Profitability by Return on Assets (ROA). This research used 10 samples of islamic bank listed on Indonesia Financial Services Authority (OJK) in period 2012 to 2015. Multiple regression used to examine the hypothetical research. Results of this research provide evidence that value added intellectual capital (VAIC) positively and significantly influence toward return on asset. Profit Sharing Ratio (PSR) negatively and significantly no influence toward return on asset. Zakat Performance Ratio (ZPR) positively and significantly influence toward return on asset. Islamic Income Ratio (IIR) positively and significantly no influence toward return on asset with significance alpha 5%, but with significance alpha 10% Islamic Income Ratio (IIR) positively and significantly influence toward return on asset Keywords: Value Added Intellectual Capital, Profit sharing ratio, Zakat Performance Ratio, Return on Asset","author":[{"dropping-particle":"","family":"Rahma","given":"Yusro","non-dropping-particle":"","parse-names":false,"suffix":""}],"container-title":"Akuntabilitas","id":"ITEM-9","issue":"1","issued":{"date-parts":[["2018"]]},"page":"105-116","title":"The Effect Of Intellectual Capital And Islamic Performance Index On Financial Performance","type":"article-journal","volume":"11"},"uris":["http://www.mendeley.com/documents/?uuid=dcdebf01-50dd-46d5-b5b0-3b33f75c1357"]},{"id":"ITEM-10","itemData":{"DOI":"10.20473/jebis.v5i2.11787","ISSN":"2442-6563","abstract":"ABSTRACT Purpose of this study is to determine the effect of Human Capital Efficiency, Capital Employed Efficiency, and Structural Capital Efficiency on Return On Assets and Return On Equity of Islamic Rural Banks period 2015-2017. This study uses a quantitative approach. Sampling technique is purposive sampling and there were 24 Islamic Rural Banks in Indonesia as subject of research. Analysis technique used is Panel Data Analysis.The results of this study indicate that CEE has a significant positive effect on ROA. Whereas HCE and SCE have no effect on ROA. Simultaneously HCE, CEE and SCE have a significant positive effect on ROA. In addition, the results of this study indicate that HCE and CEE have a significant positive effect on ROE, both partially and simultaneously.ABSTRAKPenelitian ini bertujuan untuk mengetahui pengaruh Human Capital Efficiency (HCE), Capital Employed Efficiency (CEE) dan Structural Capital Efficiency (SCE) pada Return On Assets dan Return On Equity Bank Pembiayaan Rakyat Syariah periode 2015-2017. Penelitian ini menggunakan pendekatan kuantitatif. Pengambilan sampel menggunakan purposive sampling dan terdapat 24 BPRS yang menjadi subyek penelitian. Teknik analisis menggunakan analisis Regresi Data Panel.Hasil penelitian menunjukkan CEE berpengaruh signifikan positif terhadap ROA. Sedangkan HCE dan SCE tidak berpengaruh terhadap ROA  Secara simultan HCE, CEE dan SCE berpengaruh signifikan positif terhadap ROA. Selain itu, hasil penelitian ini menunjukkan bahwa HCE dan CEE berpengaruh signifikan positif terhadap ROE, baik itu secara parsial maupun simultan. ","author":[{"dropping-particle":"","family":"Naufallita","given":"Qori","non-dropping-particle":"","parse-names":false,"suffix":""},{"dropping-particle":"","family":"Hendratmi","given":"Achsania","non-dropping-particle":"","parse-names":false,"suffix":""}],"container-title":"Jurnal Ekonomi dan Bisnis Islam (Journal of Islamic Economics and Business)","id":"ITEM-10","issue":"2","issued":{"date-parts":[["2019"]]},"page":"124","title":"the Influence of Intellectual Capital on Return on Assets and Return on Equity Sharia Rural Bank 2015 – 2017 Period","type":"article-journal","volume":"5"},"uris":["http://www.mendeley.com/documents/?uuid=b76079c2-9f10-41df-80fc-61456b767aca"]},{"id":"ITEM-11","itemData":{"DOI":"10.26905/jkdp.v25i2.5212","ISSN":"1410-8089","abstract":"The purpose of this study is to identify factors that can encourage an increase in profit- sharing financing. These factors are third-party funds in the form of mudharabah deposits, non-performing financing, equivalent rate, operational efficiency ratio, economic growth, and inflation. The research method uses a co-integration and error correction model (ECM) with a sample of the Islamic banking industry in Indonesia from the first quarter of 2015 to the third quarter of 2020. The results show that the factors that encourage profit-sharing financing are the growth of third-party funds in the form of mudharabah deposits, non- performing low funding, low equivalent rate, operational efficiency, and economic growth. These factors are the key to driving the growth of profit-sharing financing. This research contributes to providing various alternative strategies in encouraging the growth of profit- sharing financing, such as increasing retained earnings from profit, providing attractive profit-sharing incentives, transparency of financial reports to attract people to invest in Islamic banks, prevention and supervision of non-performing financing, be careful in determining the ratio by taking into account several internal and external aspects, as well as paying attention to the movements of existing economic growth.          DOI :    https://doi.org/10.26905/jkdp.v25i2.5212","author":[{"dropping-particle":"","family":"Riyadi","given":"Selamet","non-dropping-particle":"","parse-names":false,"suffix":""},{"dropping-particle":"","family":"Iqbal","given":"Muhammad","non-dropping-particle":"","parse-names":false,"suffix":""},{"dropping-particle":"","family":"Pangastuti","given":"Annisa Arifah","non-dropping-particle":"","parse-names":false,"suffix":""},{"dropping-particle":"","family":"Muditomo","given":"Arianto","non-dropping-particle":"","parse-names":false,"suffix":""}],"container-title":"Jurnal Keuangan dan Perbankan","id":"ITEM-11","issue":"2","issued":{"date-parts":[["2021"]]},"page":"260-279","title":"Optimization of Profit-Sharing Financing at Islamic Banking in Indonesia","type":"article-journal","volume":"25"},"uris":["http://www.mendeley.com/documents/?uuid=ca8b7169-b7da-4883-852c-d7616de5ee07"]},{"id":"ITEM-12","itemData":{"DOI":"10.33059/jseb.v11i2.1996","ISSN":"2089-1989","abstract":"The purpose of this study is to analyze the effect of intellectual capital on financial performance and non-financial performance of Islamic banking, and its impact on the profitability of the bank. The population is 13 Sharia Commercial Banks in Indonesia. With the purposive sampling method, a sample of five Islamic commercial banks was obtained. Data analysis method in this study uses SEM PLS. The first result shows that intellectual capital has a significant negative effect on financial performance, a significant positive effect on non-financial performance, and a positive but unsignificant effect on profitability. The next results stated that financial performance and non-financial performance had a significant negative effect on profitability. The third research result states that intellectual capital has a significant positive effect on profitability through financial performance, but a significant negative effect on profitability through non-financial performance.","author":[{"dropping-particle":"","family":"Farihah","given":"Siti Mardilia","non-dropping-particle":"","parse-names":false,"suffix":""},{"dropping-particle":"","family":"Setiawan","given":"Setiawan","non-dropping-particle":"","parse-names":false,"suffix":""}],"container-title":"Jurnal Samudra Ekonomi dan Bisnis","id":"ITEM-12","issue":"2","issued":{"date-parts":[["2020"]]},"page":"151-165","title":"Determinan Intellectual Capital terhadap Profitabilitas di Bank Syariah: Pengujian Mediasi Kinerja Keuangan dan Kinerja Non Keuangan","type":"article-journal","volume":"11"},"uris":["http://www.mendeley.com/documents/?uuid=aa7e3ce5-2d81-4878-818f-c9c6d5892a20"]},{"id":"ITEM-13","itemData":{"DOI":"10.36448/jak.v8i1.827","ISSN":"2087-2054","abstract":"This study is aimed to investigate the impact of intellectual capital andcorporate governance on bank’s financial performance in Indonesia. Intellectualcapital is measured by Value Added Intellectual Coefficient(VAIC) method, while corporate governance is measured by corporate governance composit valueof Banks. The result indicates VACA and VAHU have influence on bank’sperformance in Indonesia which proxied by ROE and ROA.","author":[{"dropping-particle":"","family":"Pratiwi","given":"Tia Rizna","non-dropping-particle":"","parse-names":false,"suffix":""}],"container-title":"Jurnal Akuntansi dan Keuangan","id":"ITEM-13","issue":"1","issued":{"date-parts":[["2017"]]},"title":"Pengaruh Intellectual Capital dan Corporate Governance Terhadap Kinerja Keuangan Perbankan di Indonesia","type":"article-journal","volume":"8"},"uris":["http://www.mendeley.com/documents/?uuid=f81b59cd-fa6e-400c-8b36-63b95ac361bf"]},{"id":"ITEM-14","itemData":{"abstract":"ABSTRAK PENGARUH INTELLECTUAL CAPITAL (iB-VAIC TM), FDR DAN CAR TERHADAP EFISIENSI BIAYA DAN IMPLIKASINYA PADA KINERJA PERUSAHAAN BANK UMUM SYARIAH INDONESIA PERIODE 2012 – 2016, Tujuan penelitian ini untuk mengetahui pengaruh variabel iB-VAIC TM , FDR, CAR, efisiensi biaya BOPO dan kinerja perusahaan (ROA) Hasil penelitian determinan efisiensi biaya menunjukkan secara parsial (uji-t) variabel iB-VAIC TM berpengaruh negatif dan signifikan, variabel FDR berpengaruh positif dan tidak signifikan, variabel CAR berpengaruh negatif dan signifikan,Secara simutan (uji-f) variabel independen (iB-VAIC TM , FDR, dan CAR) berpengaruh positif dan signifikan terhadap efisiensi biaya (BOPO) dan mampu menjelaskan variabel efisiensi biaya sebesar 0.873646, atau 87,36 persen sedangkan sisanya 12.64 % dipengaruhi oleh variabel lain dengan hasil uji mediasi yaitu mediasi parsial. Sedangkan hasil penelitian secara parsial (uji-t) implikasi kinerja perusahaan menunjukkan secara parsial (uji-t) variabel iB-VAIC TM berpengaruh positif dan signifikan, variabel FDR berpengaruh negatif dan tidak signifikan, variabel CAR berpengaruh positif dan signifikan, variabel BOPO berpengaruh negatif dan signifikan. Secara simutan (uji-f) variabel independen (iB-VAIC TM , FDR, CAR dan BOPO) berpengaruh positif dan signifikan terhadap kinerja perusahaan (ROA) dan mampu menjelaskan variabel kinerja perusahaan sebesar 0.774326, atau 77,43 persen sedangkan sisanya 22.57% dipengaruhi oleh variabel lain yang tidak ada didalam model regresi data panel dalam penelitian ini. Kata kunci : iB-VAIC TM , FDR, CAR, Efisiensi Biaya (BOPO) dan Kinerja Perusahaan (ROA) Bank Umum Syariah Indonesia. ABSTRACT THE EFFECT OF INTELLECTUAL CAPITAL (iB-VAIC TM), FDR AND CAR OF COST EFFICIENCY AND ITS IMPLICATIONS ON COMPANY PERFORMANCE OF SHARIA COMMERCIAL BANK IN INDONESIA 2012-2016). The purpose of this study to determine the effect of iB-VAIC TM variables, FDR, CAR, cost efficiency BOPO and company performance (ROA) The results of determinant of cost efficiency show partially (t-test) iB-VAIC TM variable have negative and significant effect, FDR variable has positive and insignificant effect, CAR variable has negative and significant influence, iB-VAICTM, FDR, and CAR) have a positive and significant effect on cost efficiency (BOPO) and able to explain cost efficiency variables of 0.873646, or 87.36 percent while the remaining 12.64% is influenced by other variables with mediation test results ie partial mediatio…","author":[{"dropping-particle":"","family":"Sunardi","given":"Nardi","non-dropping-particle":"","parse-names":false,"suffix":""}],"container-title":"Jurnal Sekuritas","id":"ITEM-14","issue":"1","issued":{"date-parts":[["2017"]]},"page":"1-17","title":"PENGARUH INTELLECTUAL CAPITAL (iB-VAIC TM ), FDR DAN CAR TERHADAP EFISIENSI BIAYA DAN IMPLIKASINYA PADA KINERJA PERUSAHAAN BANK UMUM SYARIAH INDONESIA PERIODE 2012 – 2016","type":"article-journal","volume":"1"},"uris":["http://www.mendeley.com/documents/?uuid=d62cae93-b52c-418a-a90e-deec877b8c10"]},{"id":"ITEM-15","itemData":{"ISBN":"9788578110796","ISSN":"1098-6596","PMID":"25246403","abstract":"The research is aimed to provide empirical evidence about the influence of intellectual capital to the financial performance of Sharia Banking in Indonesia. In this research, the intellectual capital is measured using the iB- VAICTM. Meanwhile, the performance of the company in this research has been measured by using the measures of profitability (ROA) and productivity (ATO). This research has been done by using secondary data and the sample collection technique has been carried out by using purposive sampling method. 100 quarterly reports of 5 Sharia Commercial Banks in Indonesia have been selected as samples, and the observation period with 5-year time spans from 2010-2014 has been obtained. The result of the research shows that the first hypothesis is accepted, there is a positive influence between the intellectual capital to the profitability of the Sharia banking. The second hyopthesis is accepted, there is a positive influence between intellectual capital and the productivity. It can be concluded from the result of the research that intellectual capital can give positive influence to the performance of the company.","author":[{"dropping-particle":"","family":"Fadri","given":"Zainal","non-dropping-particle":"","parse-names":false,"suffix":""},{"dropping-particle":"","family":"Wahidahwati","given":"","non-dropping-particle":"","parse-names":false,"suffix":""}],"container-title":"Jurnal Ilmu dan Riset Akuntansi","id":"ITEM-15","issue":"11","issued":{"date-parts":[["2016"]]},"page":"1-18","title":"Pengaruh Intellectual Capital terhadap Profitabilitas dan Produktivitas pada Perbankan Syariah di Indonesia","type":"article-journal","volume":"5"},"uris":["http://www.mendeley.com/documents/?uuid=00d85a49-0a98-497c-aeba-4aa9369df07b"]},{"id":"ITEM-16","itemData":{"DOI":"10.32897/jsikap.v5i1.332","ISSN":"2541-1691","abstract":"Tujuan dari penelitian ini adalah untuk menguji dan menganalisis pengaruh Good Corporate Governance (Dewan Direksi, Komite Audit, dan Komisaris Independen) dan Intellectual Capital terhadap Kinerja Keuangan perusahaan perbankan. Populasi penelitian adalah seluruh perusahaan perbankan yang terdaftar di Bursa Efek Indonesia 2014-2017 sebanyak 43 perusahaan. Sampel dalam penelitian menggunakan purposive sampling dan jumlah sampel sebanyak 32 perusahaan dengan periode penelitian 2014-2017. Data penelitian ini menggunakan data sekunder, diambil dari laporan tahunan perusahaan. Teknik analisis yang digunakan dalam penelitian ini adalah regresi linear berganda. Hasil uji t menunjukkan bahwa variabel GCG yang diproksikan dengan dewan direksi berpengaruh positif terhadap Return On Asset (ROA) dan variabel intellectual capital berpengaruh positif signifikan terhadap Return on assets (ROA) dan Capital Adequacy Ratio (CAR).","author":[{"dropping-particle":"","family":"Rosiana","given":"Astri","non-dropping-particle":"","parse-names":false,"suffix":""},{"dropping-particle":"","family":"Mahardhika","given":"Arya Samudra","non-dropping-particle":"","parse-names":false,"suffix":""}],"container-title":"Jurnal SIKAP (Sistem Informasi, Keuangan, Auditing Dan Perpajakan)","id":"ITEM-16","issue":"1","issued":{"date-parts":[["2021"]]},"page":"76","title":"Pengaruh Good Corporate Governance dan Intellectual Capital Terhadap Kinerja Keuangan pada Perusahaan Perbankan","type":"article-journal","volume":"5"},"uris":["http://www.mendeley.com/documents/?uuid=a6823f81-c294-4f33-a020-6eeae8ada397"]},{"id":"ITEM-17","itemData":{"DOI":"10.18326/infsl3.v7i1.185-206","ISSN":"1978-7332","abstract":"The aim of this study is to develop a measurement of intellectual capital performance of Indonesian syariah banking by modifying the Pulic’s model that popular with the name of VAIC (value added intellectual coefficient). This study was done by documentation and focus group discussion with some financial accounting experts and public accountants. The result show that the main formula to measure IC performance of syariah banking is not too different with Pulic model, it was: iB-VAIC™ = iB-VACA + IB-VAHU + iB-STVA. The different one is the accounts to develop VA. VA in Pulic model was constructed by total revenue, while in iB-VAIC, VA was constructed from syariah activities.","author":[{"dropping-particle":"","family":"Ulum","given":"Ihyaul","non-dropping-particle":"","parse-names":false,"suffix":""}],"container-title":"Inferensi","id":"ITEM-17","issue":"1","issued":{"date-parts":[["2013"]]},"page":"185","title":"Model Pengukuran Kinerja Intellectual Capital Dengan Ib-Vaic Di Perbankan Syariah","type":"article-journal","volume":"7"},"uris":["http://www.mendeley.com/documents/?uuid=86815c0c-bf70-403b-9e0d-4ccf5028a6a8"]},{"id":"ITEM-18","itemData":{"abstract":"This study aims to determine the extent to which Islamic banks in Indonesia apply sharia principles in carrying out their operational activities, by looking at the impact of the Islamicity l Performance lIndex l indicators, namely l Profit lSharing l Ratio, lZakat l Performance l Ratio, Equitable l Distribution Ratio, Directors-Employees Welfare Ratio, Islamic Income vs Non- Islamic lIncome, land l also lintellectual lcapital on the financial performance of Islamic Banks by using the profitability ratio as a measure of bank performance. Secondary data were obtained from financial reports published by Islamic Banks in Indonesia for the period 2010-2018. The results indicate that the Zakat Performance Ratio partially had a significant positive impact on ROA, the Equitable Distribution Ratio and intellectual capital have a partially significant negative impact on ROA, besides simultaneously the profit sharing ratio, zakat performance ratio, equitable distribution ratio, directors-employees welfare ratio, Islamic income vs non-Islamic income, and intellectual capital have a significant impact on ROA.","author":[{"dropping-particle":"","family":"Rahmaniar","given":"Ruri","non-dropping-particle":"","parse-names":false,"suffix":""},{"dropping-particle":"","family":"Ruhadi","given":"","non-dropping-particle":"","parse-names":false,"suffix":""}],"container-title":"Journal of Applied Islamic Economics and Finance","id":"ITEM-18","issue":"1","issued":{"date-parts":[["2020"]]},"page":"186-199","title":"Analisis Dampak Islamicity Performance Index dan Modal Intelektual terhadap Kinerja Keuangan Bank Umum Syariah di Indonesia Analysis of the impact of Islamicity performance index and intellectual capital on the financial performance of commercial Islamic","type":"article-journal","volume":"1"},"uris":["http://www.mendeley.com/documents/?uuid=248e1431-3262-4a34-8d54-f33a000ed31a"]},{"id":"ITEM-19","itemData":{"DOI":"10.21831/nominal.v5i1.11473","ISSN":"2303-2065","author":[{"dropping-particle":"","family":"Nurdin","given":"Sabri","non-dropping-particle":"","parse-names":false,"suffix":""},{"dropping-particle":"","family":"Suyudi","given":"Muhammad","non-dropping-particle":"","parse-names":false,"suffix":""}],"container-title":"Jurnal Akuntansi Multi Dimensi","id":"ITEM-19","issue":"2","issued":{"date-parts":[["2019"]]},"page":"119-127","title":"Pengaruh Intellectual Capital Dan Islamicity Performance Index Terhadap Kinerja Keuangan Perbankan Syariah Di Indonesia","type":"article-journal","volume":"2"},"uris":["http://www.mendeley.com/documents/?uuid=f3289259-1ea8-428e-ad29-0fb08a58b851"]}],"mendeley":{"formattedCitation":"(Fadri &amp; Wahidahwati, 2016; Farihah &amp; Setiawan, 2020; Idie Widigdo, 2013; Iranmahd, Moeinaddin, Shahmoradi, &amp; Heyrani, 2014; Muhammad, Mangawing, &amp; Salsabilla, 2021; Naufallita &amp; Hendratmi, 2019; Nizar &amp; Abwar, 2015; Nurdin &amp; Suyudi, 2019; Platonova, Asutay, Dixon, &amp; Mohammad, 2018; Pratiwi, 2017; Putra &amp; Ratnadi, 2021; Rahma, 2018; Rahmaniar &amp; Ruhadi, 2020; Rini &amp; Boedi, 2016; Riyadi, Iqbal, Pangastuti, &amp; Muditomo, 2021; Rosiana &amp; Mahardhika, 2021; Sunardi, 2017; Ulum, 2013; T. Wahyudi, 2019)","plainTextFormattedCitation":"(Fadri &amp; Wahidahwati, 2016; Farihah &amp; Setiawan, 2020; Idie Widigdo, 2013; Iranmahd, Moeinaddin, Shahmoradi, &amp; Heyrani, 2014; Muhammad, Mangawing, &amp; Salsabilla, 2021; Naufallita &amp; Hendratmi, 2019; Nizar &amp; Abwar, 2015; Nurdin &amp; Suyudi, 2019; Platonova, Asutay, Dixon, &amp; Mohammad, 2018; Pratiwi, 2017; Putra &amp; Ratnadi, 2021; Rahma, 2018; Rahmaniar &amp; Ruhadi, 2020; Rini &amp; Boedi, 2016; Riyadi, Iqbal, Pangastuti, &amp; Muditomo, 2021; Rosiana &amp; Mahardhika, 2021; Sunardi, 2017; Ulum, 2013; T. Wahyudi, 2019)","previouslyFormattedCitation":"(Fadri &amp; Wahidahwati, 2016; Farihah &amp; Setiawan, 2020; Idie Widigdo, 2013; Iranmahd, Moeinaddin, Shahmoradi, &amp; Heyrani, 2014; Muhammad, Mangawing, &amp; Salsabilla, 2021; Naufallita &amp; Hendratmi, 2019; Nizar &amp; Abwar, 2015; Nurdin &amp; Suyudi, 2019; Platonova, Asutay, Dixon, &amp; Mohammad, 2018; Pratiwi, 2017; Putra &amp; Ratnadi, 2021; Rahma, 2018; Rahmaniar &amp; Ruhadi, 2020; Rini &amp; Boedi, 2016; Riyadi, Iqbal, Pangastuti, &amp; Muditomo, 2021; Rosiana &amp; Mahardhika, 2021; Sunardi, 2017; Ulum, 2013; T. Wahyudi, 2019)"},"properties":{"noteIndex":0},"schema":"https://github.com/citation-style-language/schema/raw/master/csl-citation.json"}</w:instrText>
      </w:r>
      <w:r w:rsidR="00314E8C" w:rsidRPr="00FD7FD0">
        <w:rPr>
          <w:b w:val="0"/>
        </w:rPr>
        <w:fldChar w:fldCharType="separate"/>
      </w:r>
      <w:r w:rsidR="000B5C11" w:rsidRPr="000B5C11">
        <w:rPr>
          <w:b w:val="0"/>
          <w:noProof/>
        </w:rPr>
        <w:t xml:space="preserve">(Fadri &amp; Wahidahwati, 2016; Farihah &amp; Setiawan, 2020; Idie Widigdo, 2013; Iranmahd, Moeinaddin, Shahmoradi, &amp; Heyrani, 2014; Muhammad, Mangawing, &amp; Salsabilla, 2021; Naufallita &amp; </w:t>
      </w:r>
      <w:r w:rsidR="000B5C11" w:rsidRPr="000B5C11">
        <w:rPr>
          <w:b w:val="0"/>
          <w:noProof/>
        </w:rPr>
        <w:lastRenderedPageBreak/>
        <w:t>Hendratmi, 2019; Nizar &amp; Abwar, 2015; Nurdin &amp; Suyudi, 2019; Platonova, Asutay, Dixon, &amp; Mohammad, 2018; Pratiwi, 2017; Putra &amp; Ratnadi, 2021; Rahma, 2018; Rahmaniar &amp; Ruhadi, 2020; Rini &amp; Boedi, 2016; Riyadi, Iqbal, Pangastuti, &amp; Muditomo, 2021; Rosiana &amp; Mahardhika, 2021; Sunardi, 2017; Ulum, 2013; T. Wahyudi, 2019)</w:t>
      </w:r>
      <w:r w:rsidR="00314E8C" w:rsidRPr="00FD7FD0">
        <w:rPr>
          <w:b w:val="0"/>
        </w:rPr>
        <w:fldChar w:fldCharType="end"/>
      </w:r>
      <w:r w:rsidR="00314E8C" w:rsidRPr="00FD7FD0">
        <w:rPr>
          <w:b w:val="0"/>
        </w:rPr>
        <w:t xml:space="preserve">. </w:t>
      </w:r>
      <w:r w:rsidR="000B5C11" w:rsidRPr="000B5C11">
        <w:rPr>
          <w:b w:val="0"/>
        </w:rPr>
        <w:t>The third hypothesis (H3) which can be presented on the basis of theory and research results, namely: Intellectual capital is thought to have an impact on the financial performance of Islamic banking companies.</w:t>
      </w:r>
    </w:p>
    <w:p w14:paraId="5562B3D8" w14:textId="7370A1C6" w:rsidR="00314E8C" w:rsidRPr="00FD7FD0" w:rsidRDefault="00314E8C" w:rsidP="004A08C9">
      <w:pPr>
        <w:pStyle w:val="Heading2"/>
        <w:ind w:left="0" w:firstLine="567"/>
        <w:jc w:val="both"/>
        <w:rPr>
          <w:b w:val="0"/>
        </w:rPr>
      </w:pPr>
      <w:r w:rsidRPr="00FD7FD0">
        <w:rPr>
          <w:b w:val="0"/>
        </w:rPr>
        <w:t xml:space="preserve">Capital structure is a comparison between debt and equity, capital structure is an important issue in spending decisions </w:t>
      </w:r>
      <w:r w:rsidRPr="00FD7FD0">
        <w:rPr>
          <w:b w:val="0"/>
        </w:rPr>
        <w:fldChar w:fldCharType="begin" w:fldLock="1"/>
      </w:r>
      <w:r w:rsidR="000B5C11">
        <w:rPr>
          <w:b w:val="0"/>
        </w:rPr>
        <w:instrText>ADDIN CSL_CITATION {"citationItems":[{"id":"ITEM-1","itemData":{"author":[{"dropping-particle":"","family":"Gumanti","given":"tatang Ari","non-dropping-particle":"","parse-names":false,"suffix":""}],"id":"ITEM-1","issued":{"date-parts":[["2011"]]},"publisher":"Mitra Wacana Media","publisher-place":"Jakarta","title":"Manajemen Investasi, Konsep, teori dan Aplikasi","type":"book"},"uris":["http://www.mendeley.com/documents/?uuid=78242b99-02f2-46a6-9e0f-8c9b89f5156c"]}],"mendeley":{"formattedCitation":"(Gumanti, 2011)","plainTextFormattedCitation":"(Gumanti, 2011)","previouslyFormattedCitation":"(Gumanti, 2011)"},"properties":{"noteIndex":0},"schema":"https://github.com/citation-style-language/schema/raw/master/csl-citation.json"}</w:instrText>
      </w:r>
      <w:r w:rsidRPr="00FD7FD0">
        <w:rPr>
          <w:b w:val="0"/>
        </w:rPr>
        <w:fldChar w:fldCharType="separate"/>
      </w:r>
      <w:r w:rsidR="001D1B8C" w:rsidRPr="00FD7FD0">
        <w:rPr>
          <w:b w:val="0"/>
          <w:noProof/>
        </w:rPr>
        <w:t>(Gumanti, 2011)</w:t>
      </w:r>
      <w:r w:rsidRPr="00FD7FD0">
        <w:rPr>
          <w:b w:val="0"/>
        </w:rPr>
        <w:fldChar w:fldCharType="end"/>
      </w:r>
      <w:r w:rsidRPr="00FD7FD0">
        <w:rPr>
          <w:b w:val="0"/>
        </w:rPr>
        <w:t xml:space="preserve">. The MM theory states that increasing debt can increase firm value if it has not reached its optimal point, this is reinforced by the trade-off theory which explains that the use of debt can reduce the company's tax burden and agency costs </w:t>
      </w:r>
      <w:r w:rsidRPr="00FD7FD0">
        <w:rPr>
          <w:b w:val="0"/>
        </w:rPr>
        <w:fldChar w:fldCharType="begin" w:fldLock="1"/>
      </w:r>
      <w:r w:rsidR="000B5C11">
        <w:rPr>
          <w:b w:val="0"/>
        </w:rPr>
        <w:instrText>ADDIN CSL_CITATION {"citationItems":[{"id":"ITEM-1","itemData":{"author":[{"dropping-particle":"","family":"Munawir","given":"Slamet","non-dropping-particle":"","parse-names":false,"suffix":""}],"id":"ITEM-1","issued":{"date-parts":[["2014"]]},"publisher":"Liberty","publisher-place":"Yogyakarta","title":"“Analisa Laporan Keuangan Edisi Keempat”","type":"book"},"uris":["http://www.mendeley.com/documents/?uuid=dd5d8efa-5017-4803-af8f-3852ece72b64"]}],"mendeley":{"formattedCitation":"(Munawir, 2014)","plainTextFormattedCitation":"(Munawir, 2014)","previouslyFormattedCitation":"(Munawir, 2014)"},"properties":{"noteIndex":0},"schema":"https://github.com/citation-style-language/schema/raw/master/csl-citation.json"}</w:instrText>
      </w:r>
      <w:r w:rsidRPr="00FD7FD0">
        <w:rPr>
          <w:b w:val="0"/>
        </w:rPr>
        <w:fldChar w:fldCharType="separate"/>
      </w:r>
      <w:r w:rsidR="001D1B8C" w:rsidRPr="00FD7FD0">
        <w:rPr>
          <w:b w:val="0"/>
          <w:noProof/>
        </w:rPr>
        <w:t>(Munawir, 2014)</w:t>
      </w:r>
      <w:r w:rsidRPr="00FD7FD0">
        <w:rPr>
          <w:b w:val="0"/>
        </w:rPr>
        <w:fldChar w:fldCharType="end"/>
      </w:r>
      <w:r w:rsidRPr="00FD7FD0">
        <w:rPr>
          <w:b w:val="0"/>
        </w:rPr>
        <w:t xml:space="preserve">. Capital structure is an important issue for companies because the good and bad of the capital structure will have a direct effect on the company's financial position, especially with very large debts that will burden the company </w:t>
      </w:r>
      <w:r w:rsidRPr="00FD7FD0">
        <w:rPr>
          <w:b w:val="0"/>
        </w:rPr>
        <w:fldChar w:fldCharType="begin" w:fldLock="1"/>
      </w:r>
      <w:r w:rsidR="000B5C11">
        <w:rPr>
          <w:b w:val="0"/>
        </w:rPr>
        <w:instrText>ADDIN CSL_CITATION {"citationItems":[{"id":"ITEM-1","itemData":{"author":[{"dropping-particle":"","family":"Sudana","given":"I Made","non-dropping-particle":"","parse-names":false,"suffix":""}],"id":"ITEM-1","issued":{"date-parts":[["2017"]]},"publisher":"Airlangga University Press.","publisher-place":"Malang","title":"“Manajemen Keuangan Teori dan Praktik”","type":"book"},"uris":["http://www.mendeley.com/documents/?uuid=1233b723-527f-4cf8-9379-4888d7d4753b"]}],"mendeley":{"formattedCitation":"(Sudana, 2017)","plainTextFormattedCitation":"(Sudana, 2017)","previouslyFormattedCitation":"(Sudana, 2017)"},"properties":{"noteIndex":0},"schema":"https://github.com/citation-style-language/schema/raw/master/csl-citation.json"}</w:instrText>
      </w:r>
      <w:r w:rsidRPr="00FD7FD0">
        <w:rPr>
          <w:b w:val="0"/>
        </w:rPr>
        <w:fldChar w:fldCharType="separate"/>
      </w:r>
      <w:r w:rsidR="001D1B8C" w:rsidRPr="00FD7FD0">
        <w:rPr>
          <w:b w:val="0"/>
          <w:noProof/>
        </w:rPr>
        <w:t>(Sudana, 2017)</w:t>
      </w:r>
      <w:r w:rsidRPr="00FD7FD0">
        <w:rPr>
          <w:b w:val="0"/>
        </w:rPr>
        <w:fldChar w:fldCharType="end"/>
      </w:r>
      <w:r w:rsidRPr="00FD7FD0">
        <w:rPr>
          <w:b w:val="0"/>
        </w:rPr>
        <w:t xml:space="preserve">. </w:t>
      </w:r>
      <w:r w:rsidR="000B5C11" w:rsidRPr="000B5C11">
        <w:rPr>
          <w:b w:val="0"/>
        </w:rPr>
        <w:t>Capital structure can be interpreted as a comparison between long-term debt and</w:t>
      </w:r>
      <w:r w:rsidR="000B5C11">
        <w:rPr>
          <w:b w:val="0"/>
        </w:rPr>
        <w:t xml:space="preserve"> own capital owned by a company</w:t>
      </w:r>
      <w:r w:rsidR="000B5C11">
        <w:rPr>
          <w:b w:val="0"/>
          <w:lang w:val="id-ID"/>
        </w:rPr>
        <w:t xml:space="preserve"> </w:t>
      </w:r>
      <w:r w:rsidR="000B5C11">
        <w:rPr>
          <w:b w:val="0"/>
          <w:lang w:val="id-ID"/>
        </w:rPr>
        <w:fldChar w:fldCharType="begin" w:fldLock="1"/>
      </w:r>
      <w:r w:rsidR="00242B45">
        <w:rPr>
          <w:b w:val="0"/>
          <w:lang w:val="id-ID"/>
        </w:rPr>
        <w:instrText>ADDIN CSL_CITATION {"citationItems":[{"id":"ITEM-1","itemData":{"author":[{"dropping-particle":"","family":"Gumanti","given":"tatang Ari","non-dropping-particle":"","parse-names":false,"suffix":""}],"id":"ITEM-1","issued":{"date-parts":[["2011"]]},"publisher":"Mitra Wacana Media","publisher-place":"Jakarta","title":"Manajemen Investasi, Konsep, teori dan Aplikasi","type":"book"},"uris":["http://www.mendeley.com/documents/?uuid=78242b99-02f2-46a6-9e0f-8c9b89f5156c"]}],"mendeley":{"formattedCitation":"(Gumanti, 2011)","plainTextFormattedCitation":"(Gumanti, 2011)","previouslyFormattedCitation":"(Gumanti, 2011)"},"properties":{"noteIndex":0},"schema":"https://github.com/citation-style-language/schema/raw/master/csl-citation.json"}</w:instrText>
      </w:r>
      <w:r w:rsidR="000B5C11">
        <w:rPr>
          <w:b w:val="0"/>
          <w:lang w:val="id-ID"/>
        </w:rPr>
        <w:fldChar w:fldCharType="separate"/>
      </w:r>
      <w:r w:rsidR="000B5C11" w:rsidRPr="000B5C11">
        <w:rPr>
          <w:b w:val="0"/>
          <w:noProof/>
          <w:lang w:val="id-ID"/>
        </w:rPr>
        <w:t>(Gumanti, 2011)</w:t>
      </w:r>
      <w:r w:rsidR="000B5C11">
        <w:rPr>
          <w:b w:val="0"/>
          <w:lang w:val="id-ID"/>
        </w:rPr>
        <w:fldChar w:fldCharType="end"/>
      </w:r>
      <w:r w:rsidRPr="00FD7FD0">
        <w:rPr>
          <w:b w:val="0"/>
        </w:rPr>
        <w:t>. According to (Fahmi, 2014) capital structure is an illustration of the form of a company's financial proportions, namely between owned capital originating from long-term debt (long-term liabilities) and own capital which is a source of financing for a company. This illustrates that the comparison between the use of debt and company equity is one of the financial factors that must be considered when investing. However, there are currently no definite rules for the composition of the types of capital required by each company because the capital structure is highly dependent on the conditions and cost of capital for each component of the capital source. Therefore, the composition of this capital structure can affect the company's profit, which is also an indication that the financial performance of a company is in good condition.</w:t>
      </w:r>
      <w:r w:rsidR="00CD0899" w:rsidRPr="00FD7FD0">
        <w:rPr>
          <w:b w:val="0"/>
        </w:rPr>
        <w:t xml:space="preserve"> Much research has been done on the capital structure associated with the company's financial performance.</w:t>
      </w:r>
      <w:r w:rsidR="002F7FF2" w:rsidRPr="00FD7FD0">
        <w:rPr>
          <w:b w:val="0"/>
        </w:rPr>
        <w:t xml:space="preserve"> </w:t>
      </w:r>
      <w:r w:rsidR="002F7FF2" w:rsidRPr="00FD7FD0">
        <w:rPr>
          <w:b w:val="0"/>
        </w:rPr>
        <w:fldChar w:fldCharType="begin" w:fldLock="1"/>
      </w:r>
      <w:r w:rsidR="00242B45">
        <w:rPr>
          <w:b w:val="0"/>
        </w:rPr>
        <w:instrText>ADDIN CSL_CITATION {"citationItems":[{"id":"ITEM-1","itemData":{"abstract":"The purpose of the study is to describe empirical evidence about the positive and significant influences both directly and indirectly of CSR disclosure, firm size, capital structure on financial performance and firm value. The research of population is the LQ 45 companies listed on Indonesia stock exchange in 2015-2017. Sample selection is done by using purposive sampling method. The data analysis technique used is structural equation moedelling. The result of the study: there was a positive but not significant effect between CSR disclosure and financial performance. Firm size has a positive and significant effect on financial performance. Capital structure has a positive and significant effect on financial performance. Disclosure of CSR has a positive but not significant effect on firm value. Firm size has a positive but not significant effect on firm value. Capital structure has a positive and significant effect on firm value. Financial performance has a positive and significant effect on firm value.","author":[{"dropping-particle":"","family":"Martini","given":"Ni Nyoman Putu","non-dropping-particle":"","parse-names":false,"suffix":""},{"dropping-particle":"","family":"Ekasari","given":"Novita","non-dropping-particle":"","parse-names":false,"suffix":""},{"dropping-particle":"","family":"Susbiyani","given":"Arik","non-dropping-particle":"","parse-names":false,"suffix":""}],"container-title":"Jurnal Sains Manajemen Dan Bisnis Indonesia","id":"ITEM-1","issue":"2","issued":{"date-parts":[["2019"]]},"page":"215-229","title":"Pengaruh Corporate Social Responsibility , Firm Size Dan Struktur Modal Terhadap Kinerja Keuangan dan Firm Value Pada Perusahaan LQ 45 Yang Listed Di Bursa Efek Indonesia","type":"article-journal","volume":"9"},"uris":["http://www.mendeley.com/documents/?uuid=6885a26d-4a70-443d-b900-b0a27752d54f"]}],"mendeley":{"formattedCitation":"(Martini, Ekasari, &amp; Susbiyani, 2019)","plainTextFormattedCitation":"(Martini, Ekasari, &amp; Susbiyani, 2019)","previouslyFormattedCitation":"(Martini, Ekasari, &amp; Susbiyani, 2019)"},"properties":{"noteIndex":0},"schema":"https://github.com/citation-style-language/schema/raw/master/csl-citation.json"}</w:instrText>
      </w:r>
      <w:r w:rsidR="002F7FF2" w:rsidRPr="00FD7FD0">
        <w:rPr>
          <w:b w:val="0"/>
        </w:rPr>
        <w:fldChar w:fldCharType="separate"/>
      </w:r>
      <w:r w:rsidR="000B5C11" w:rsidRPr="000B5C11">
        <w:rPr>
          <w:b w:val="0"/>
          <w:noProof/>
        </w:rPr>
        <w:t>(Martini, Ekasari, &amp; Susbiyani, 2019)</w:t>
      </w:r>
      <w:r w:rsidR="002F7FF2" w:rsidRPr="00FD7FD0">
        <w:rPr>
          <w:b w:val="0"/>
        </w:rPr>
        <w:fldChar w:fldCharType="end"/>
      </w:r>
      <w:r w:rsidR="002F7FF2" w:rsidRPr="00FD7FD0">
        <w:rPr>
          <w:b w:val="0"/>
        </w:rPr>
        <w:t xml:space="preserve"> states that capital structure has a positive and significant effect on the financial performance of companies with LQ 45 listed on the IDX for the 2015-2017 period. </w:t>
      </w:r>
      <w:r w:rsidR="002F7FF2" w:rsidRPr="00FD7FD0">
        <w:rPr>
          <w:b w:val="0"/>
        </w:rPr>
        <w:fldChar w:fldCharType="begin" w:fldLock="1"/>
      </w:r>
      <w:r w:rsidR="000B5C11">
        <w:rPr>
          <w:b w:val="0"/>
        </w:rPr>
        <w:instrText>ADDIN CSL_CITATION {"citationItems":[{"id":"ITEM-1","itemData":{"abstract":"… perusahaan harus dapat mempertahankan keadaan profitabilitasnya tersebut agar … Pengaruh Struktur Modal dan Likuiditas Terhadap Profitabilitas dan Dampaknya Terhadap Kinerja Keuangan Untuk menguji pengaruh variabel intervening … Mencari makna hubungan secara …","author":[{"dropping-particle":"","family":"Sudaryo","given":"Yoyo","non-dropping-particle":"","parse-names":false,"suffix":""},{"dropping-particle":"","family":"Pratiwi","given":"Ika Yanuar","non-dropping-particle":"","parse-names":false,"suffix":""}],"container-title":"Jurnal Indonesia Membangun","id":"ITEM-1","issue":"1","issued":{"date-parts":[["2016"]]},"page":"1412-6907","title":"Pengaruh Struktur Modal Dan Likuiditas Terhadap Profitabilitas Dan Dampaknya Terhadap Kinerja Keuangan","type":"article-journal","volume":"2"},"uris":["http://www.mendeley.com/documents/?uuid=0021735c-351b-4df8-a97f-761da4de7c90"]}],"mendeley":{"formattedCitation":"(Sudaryo &amp; Pratiwi, 2016)","plainTextFormattedCitation":"(Sudaryo &amp; Pratiwi, 2016)","previouslyFormattedCitation":"(Sudaryo &amp; Pratiwi, 2016)"},"properties":{"noteIndex":0},"schema":"https://github.com/citation-style-language/schema/raw/master/csl-citation.json"}</w:instrText>
      </w:r>
      <w:r w:rsidR="002F7FF2" w:rsidRPr="00FD7FD0">
        <w:rPr>
          <w:b w:val="0"/>
        </w:rPr>
        <w:fldChar w:fldCharType="separate"/>
      </w:r>
      <w:r w:rsidR="001D1B8C" w:rsidRPr="00FD7FD0">
        <w:rPr>
          <w:b w:val="0"/>
          <w:noProof/>
        </w:rPr>
        <w:t>(Sudaryo &amp; Pratiwi, 2016)</w:t>
      </w:r>
      <w:r w:rsidR="002F7FF2" w:rsidRPr="00FD7FD0">
        <w:rPr>
          <w:b w:val="0"/>
        </w:rPr>
        <w:fldChar w:fldCharType="end"/>
      </w:r>
      <w:r w:rsidR="002F7FF2" w:rsidRPr="00FD7FD0">
        <w:rPr>
          <w:b w:val="0"/>
        </w:rPr>
        <w:t xml:space="preserve"> conducted research which resulted in that there was an influence between capital structure on profitability and financial performance in Property, Real Estate and Building Construction Companies listed on the IDX LQ 45 for the 2007-2014 period. </w:t>
      </w:r>
      <w:r w:rsidR="002F7FF2" w:rsidRPr="00FD7FD0">
        <w:rPr>
          <w:b w:val="0"/>
        </w:rPr>
        <w:fldChar w:fldCharType="begin" w:fldLock="1"/>
      </w:r>
      <w:r w:rsidR="000B5C11">
        <w:rPr>
          <w:b w:val="0"/>
        </w:rPr>
        <w:instrText>ADDIN CSL_CITATION {"citationItems":[{"id":"ITEM-1","itemData":{"author":[{"dropping-particle":"","family":"Imadudin","given":"Zaki","non-dropping-particle":"","parse-names":false,"suffix":""}],"container-title":"Jurnal Wawasan Manajemen","id":"ITEM-1","issue":"1","issued":{"date-parts":[["2014"]]},"page":"81-96","title":"PENGARUH STRUKTUR MODAL TERHADAP KINERJA","type":"article-journal","volume":"2"},"uris":["http://www.mendeley.com/documents/?uuid=8017818a-92d5-4e46-949c-502a2bd9f23f"]}],"mendeley":{"formattedCitation":"(Imadudin, 2014)","plainTextFormattedCitation":"(Imadudin, 2014)","previouslyFormattedCitation":"(Imadudin, 2014)"},"properties":{"noteIndex":0},"schema":"https://github.com/citation-style-language/schema/raw/master/csl-citation.json"}</w:instrText>
      </w:r>
      <w:r w:rsidR="002F7FF2" w:rsidRPr="00FD7FD0">
        <w:rPr>
          <w:b w:val="0"/>
        </w:rPr>
        <w:fldChar w:fldCharType="separate"/>
      </w:r>
      <w:r w:rsidR="001D1B8C" w:rsidRPr="00FD7FD0">
        <w:rPr>
          <w:b w:val="0"/>
          <w:noProof/>
        </w:rPr>
        <w:t>(Imadudin, 2014)</w:t>
      </w:r>
      <w:r w:rsidR="002F7FF2" w:rsidRPr="00FD7FD0">
        <w:rPr>
          <w:b w:val="0"/>
        </w:rPr>
        <w:fldChar w:fldCharType="end"/>
      </w:r>
      <w:r w:rsidR="002F7FF2" w:rsidRPr="00FD7FD0">
        <w:rPr>
          <w:b w:val="0"/>
        </w:rPr>
        <w:t xml:space="preserve"> stated that the capital structure proxied by DAR and DER had no effect on the performance of LQ 45 index companies listed on the IDX during 2009-2012. From the explanation of theory and previous research, the hypothesis in this study is: H4: Capital structure can improve a company's financial performance.</w:t>
      </w:r>
    </w:p>
    <w:p w14:paraId="42A73D38" w14:textId="024864C4" w:rsidR="00E27155" w:rsidRDefault="00640AC7" w:rsidP="004A08C9">
      <w:pPr>
        <w:pStyle w:val="Heading2"/>
        <w:ind w:left="0" w:firstLine="567"/>
        <w:jc w:val="both"/>
        <w:rPr>
          <w:b w:val="0"/>
          <w:lang w:val="id-ID"/>
        </w:rPr>
      </w:pPr>
      <w:r w:rsidRPr="00FD7FD0">
        <w:rPr>
          <w:b w:val="0"/>
        </w:rPr>
        <w:t xml:space="preserve">Profitability of a company can be said as a comparison between profits and assets or capital that generates these profits. In other words, profitability is the ability of a company to achieve profits </w:t>
      </w:r>
      <w:r w:rsidRPr="00FD7FD0">
        <w:rPr>
          <w:b w:val="0"/>
        </w:rPr>
        <w:fldChar w:fldCharType="begin" w:fldLock="1"/>
      </w:r>
      <w:r w:rsidR="000B5C11">
        <w:rPr>
          <w:b w:val="0"/>
        </w:rPr>
        <w:instrText>ADDIN CSL_CITATION {"citationItems":[{"id":"ITEM-1","itemData":{"author":[{"dropping-particle":"","family":"Gumanti","given":"tatang Ari","non-dropping-particle":"","parse-names":false,"suffix":""}],"id":"ITEM-1","issued":{"date-parts":[["2011"]]},"publisher":"Mitra Wacana Media","publisher-place":"Jakarta","title":"Manajemen Investasi, Konsep, teori dan Aplikasi","type":"book"},"uris":["http://www.mendeley.com/documents/?uuid=78242b99-02f2-46a6-9e0f-8c9b89f5156c"]}],"mendeley":{"formattedCitation":"(Gumanti, 2011)","plainTextFormattedCitation":"(Gumanti, 2011)","previouslyFormattedCitation":"(Gumanti, 2011)"},"properties":{"noteIndex":0},"schema":"https://github.com/citation-style-language/schema/raw/master/csl-citation.json"}</w:instrText>
      </w:r>
      <w:r w:rsidRPr="00FD7FD0">
        <w:rPr>
          <w:b w:val="0"/>
        </w:rPr>
        <w:fldChar w:fldCharType="separate"/>
      </w:r>
      <w:r w:rsidR="001D1B8C" w:rsidRPr="00FD7FD0">
        <w:rPr>
          <w:b w:val="0"/>
          <w:noProof/>
        </w:rPr>
        <w:t>(Gumanti, 2011)</w:t>
      </w:r>
      <w:r w:rsidRPr="00FD7FD0">
        <w:rPr>
          <w:b w:val="0"/>
        </w:rPr>
        <w:fldChar w:fldCharType="end"/>
      </w:r>
      <w:r w:rsidRPr="00FD7FD0">
        <w:rPr>
          <w:b w:val="0"/>
        </w:rPr>
        <w:t xml:space="preserve">. Profitability is the company's ability to earn profits in relation to the sale of total assets and own capital </w:t>
      </w:r>
      <w:r w:rsidRPr="00FD7FD0">
        <w:rPr>
          <w:b w:val="0"/>
        </w:rPr>
        <w:fldChar w:fldCharType="begin" w:fldLock="1"/>
      </w:r>
      <w:r w:rsidR="000B5C11">
        <w:rPr>
          <w:b w:val="0"/>
        </w:rPr>
        <w:instrText>ADDIN CSL_CITATION {"citationItems":[{"id":"ITEM-1","itemData":{"author":[{"dropping-particle":"","family":"Kasmir","given":"","non-dropping-particle":"","parse-names":false,"suffix":""}],"id":"ITEM-1","issued":{"date-parts":[["2010"]]},"publisher":"Rajawali Pers","publisher-place":"Jakarta","title":"“Analisis Laporan Keuangan”, Edisi I.","type":"book"},"uris":["http://www.mendeley.com/documents/?uuid=5347f1b9-bb7e-4eff-8f16-d27d9ed27b73"]}],"mendeley":{"formattedCitation":"(Kasmir, 2010)","plainTextFormattedCitation":"(Kasmir, 2010)","previouslyFormattedCitation":"(Kasmir, 2010)"},"properties":{"noteIndex":0},"schema":"https://github.com/citation-style-language/schema/raw/master/csl-citation.json"}</w:instrText>
      </w:r>
      <w:r w:rsidRPr="00FD7FD0">
        <w:rPr>
          <w:b w:val="0"/>
        </w:rPr>
        <w:fldChar w:fldCharType="separate"/>
      </w:r>
      <w:r w:rsidR="001D1B8C" w:rsidRPr="00FD7FD0">
        <w:rPr>
          <w:b w:val="0"/>
          <w:noProof/>
        </w:rPr>
        <w:t>(Kasmir, 2010)</w:t>
      </w:r>
      <w:r w:rsidRPr="00FD7FD0">
        <w:rPr>
          <w:b w:val="0"/>
        </w:rPr>
        <w:fldChar w:fldCharType="end"/>
      </w:r>
      <w:r w:rsidRPr="00FD7FD0">
        <w:rPr>
          <w:b w:val="0"/>
        </w:rPr>
        <w:t>.</w:t>
      </w:r>
      <w:r w:rsidR="003B5FC2" w:rsidRPr="00FD7FD0">
        <w:rPr>
          <w:b w:val="0"/>
          <w:lang w:val="id-ID"/>
        </w:rPr>
        <w:t xml:space="preserve"> </w:t>
      </w:r>
      <w:r w:rsidR="003B5FC2" w:rsidRPr="00FD7FD0">
        <w:rPr>
          <w:b w:val="0"/>
        </w:rPr>
        <w:t>Based on the previous description, it can be concluded that company profits are the main target.</w:t>
      </w:r>
      <w:r w:rsidRPr="00FD7FD0">
        <w:rPr>
          <w:b w:val="0"/>
        </w:rPr>
        <w:t xml:space="preserve"> </w:t>
      </w:r>
      <w:r w:rsidR="003B5FC2" w:rsidRPr="00FD7FD0">
        <w:rPr>
          <w:b w:val="0"/>
        </w:rPr>
        <w:t>Thus it can be concluded that the profit or profitability ratio can be said to be a comparison between company profits and investment or equity used to earn profits</w:t>
      </w:r>
      <w:r w:rsidRPr="00FD7FD0">
        <w:rPr>
          <w:b w:val="0"/>
        </w:rPr>
        <w:t xml:space="preserve">. The profitability ratio shows the company's ability to generate profits in relation to sales, total assets, and own capital. </w:t>
      </w:r>
      <w:r w:rsidR="00730C43" w:rsidRPr="00FD7FD0">
        <w:rPr>
          <w:b w:val="0"/>
        </w:rPr>
        <w:t>. It can be said that the high profitability of a company will result in high company efficiency in utilizing company facilities.</w:t>
      </w:r>
      <w:r w:rsidRPr="00FD7FD0">
        <w:rPr>
          <w:b w:val="0"/>
        </w:rPr>
        <w:t xml:space="preserve"> Research </w:t>
      </w:r>
      <w:r w:rsidRPr="00FD7FD0">
        <w:rPr>
          <w:b w:val="0"/>
        </w:rPr>
        <w:fldChar w:fldCharType="begin" w:fldLock="1"/>
      </w:r>
      <w:r w:rsidR="000B5C11">
        <w:rPr>
          <w:b w:val="0"/>
        </w:rPr>
        <w:instrText>ADDIN CSL_CITATION {"citationItems":[{"id":"ITEM-1","itemData":{"abstract":"This research aimed to examine the effect of mechanism of profitability, leverage, and firm size on financial performance. Moreover, the population was 100 go public companies of Kompas index. While profitability was referred to Net Profit Margin (NPM), leverage was referred to Debt to Equity Ratio (DER), firm size was referred to Size, and financial performance was referred to Return On Asset (ROA). The research was quantitative. The results of this study discuss descriptive statistical analysis, classic assumption tests, data analysis methods, and hypothesis testing. Furthermore, the data collection technique used purposive sampling, in whice the sampel was based on criteria given. In line with, there were 118 financial statements observations from 59 companies as the sample Additionally, the data analysis technique used multiple linear regression with SPSS 25. The research result concluded that profitability had a positive effect on financial performance of go public companies. On the other hand. Leverage did not affect financial performance of go public companies. Likewise, firm size did not affect financial performance of go public companies.","author":[{"dropping-particle":"","family":"Lutfiana","given":"Diah Eka Septi","non-dropping-particle":"","parse-names":false,"suffix":""},{"dropping-particle":"","family":"Hermanto","given":"Suwardi Bambang","non-dropping-particle":"","parse-names":false,"suffix":""}],"container-title":"Jurnal Ilmu dan Riset Akuntansi","id":"ITEM-1","issue":"2","issued":{"date-parts":[["2021"]]},"page":"1-18","title":"Pengaruh Profitabiltas, Leverage dan Ukuran Perusahaan Terhadap Kinerja Keuangan","type":"article-journal","volume":"10"},"uris":["http://www.mendeley.com/documents/?uuid=0cf076ff-a4e7-45ea-bc94-b5edda669d62"]}],"mendeley":{"formattedCitation":"(Lutfiana &amp; Hermanto, 2021)","plainTextFormattedCitation":"(Lutfiana &amp; Hermanto, 2021)","previouslyFormattedCitation":"(Lutfiana &amp; Hermanto, 2021)"},"properties":{"noteIndex":0},"schema":"https://github.com/citation-style-language/schema/raw/master/csl-citation.json"}</w:instrText>
      </w:r>
      <w:r w:rsidRPr="00FD7FD0">
        <w:rPr>
          <w:b w:val="0"/>
        </w:rPr>
        <w:fldChar w:fldCharType="separate"/>
      </w:r>
      <w:r w:rsidR="001D1B8C" w:rsidRPr="00FD7FD0">
        <w:rPr>
          <w:b w:val="0"/>
          <w:noProof/>
        </w:rPr>
        <w:t>(Lutfiana &amp; Hermanto, 2021)</w:t>
      </w:r>
      <w:r w:rsidRPr="00FD7FD0">
        <w:rPr>
          <w:b w:val="0"/>
        </w:rPr>
        <w:fldChar w:fldCharType="end"/>
      </w:r>
      <w:r w:rsidRPr="00FD7FD0">
        <w:rPr>
          <w:b w:val="0"/>
        </w:rPr>
        <w:t xml:space="preserve">  states that profitability had a positive effect on financial performance of go public companies in the 100 go public companies of the Kompas index. Research </w:t>
      </w:r>
      <w:r w:rsidRPr="00FD7FD0">
        <w:rPr>
          <w:b w:val="0"/>
        </w:rPr>
        <w:fldChar w:fldCharType="begin" w:fldLock="1"/>
      </w:r>
      <w:r w:rsidR="000B5C11">
        <w:rPr>
          <w:b w:val="0"/>
        </w:rPr>
        <w:instrText>ADDIN CSL_CITATION {"citationItems":[{"id":"ITEM-1","itemData":{"abstract":"… perusahaan harus dapat mempertahankan keadaan profitabilitasnya tersebut agar … Pengaruh Struktur Modal dan Likuiditas Terhadap Profitabilitas dan Dampaknya Terhadap Kinerja Keuangan Untuk menguji pengaruh variabel intervening … Mencari makna hubungan secara …","author":[{"dropping-particle":"","family":"Sudaryo","given":"Yoyo","non-dropping-particle":"","parse-names":false,"suffix":""},{"dropping-particle":"","family":"Pratiwi","given":"Ika Yanuar","non-dropping-particle":"","parse-names":false,"suffix":""}],"container-title":"Jurnal Indonesia Membangun","id":"ITEM-1","issue":"1","issued":{"date-parts":[["2016"]]},"page":"1412-6907","title":"Pengaruh Struktur Modal Dan Likuiditas Terhadap Profitabilitas Dan Dampaknya Terhadap Kinerja Keuangan","type":"article-journal","volume":"2"},"uris":["http://www.mendeley.com/documents/?uuid=0021735c-351b-4df8-a97f-761da4de7c90"]}],"mendeley":{"formattedCitation":"(Sudaryo &amp; Pratiwi, 2016)","plainTextFormattedCitation":"(Sudaryo &amp; Pratiwi, 2016)","previouslyFormattedCitation":"(Sudaryo &amp; Pratiwi, 2016)"},"properties":{"noteIndex":0},"schema":"https://github.com/citation-style-language/schema/raw/master/csl-citation.json"}</w:instrText>
      </w:r>
      <w:r w:rsidRPr="00FD7FD0">
        <w:rPr>
          <w:b w:val="0"/>
        </w:rPr>
        <w:fldChar w:fldCharType="separate"/>
      </w:r>
      <w:r w:rsidR="001D1B8C" w:rsidRPr="00FD7FD0">
        <w:rPr>
          <w:b w:val="0"/>
          <w:noProof/>
        </w:rPr>
        <w:t>(Sudaryo &amp; Pratiwi, 2016)</w:t>
      </w:r>
      <w:r w:rsidRPr="00FD7FD0">
        <w:rPr>
          <w:b w:val="0"/>
        </w:rPr>
        <w:fldChar w:fldCharType="end"/>
      </w:r>
      <w:r w:rsidRPr="00FD7FD0">
        <w:rPr>
          <w:b w:val="0"/>
        </w:rPr>
        <w:t xml:space="preserve"> resulted in the statement that there is an effect of profitability on financial performance in Property, Real Estate and Building Construction Companies listed on the IDX LQ 45 for the 2007-2014 period. </w:t>
      </w:r>
      <w:r w:rsidRPr="00FD7FD0">
        <w:rPr>
          <w:b w:val="0"/>
        </w:rPr>
        <w:fldChar w:fldCharType="begin" w:fldLock="1"/>
      </w:r>
      <w:r w:rsidR="000B5C11">
        <w:rPr>
          <w:b w:val="0"/>
        </w:rPr>
        <w:instrText>ADDIN CSL_CITATION {"citationItems":[{"id":"ITEM-1","itemData":{"DOI":"10.1515/opag-2022-0108","abstract":"Agriculture has always been a sector with several specificities that call for adjusted interventions from public institutions through agricultural policies. This is not an exception for the context in the European Union where the Common Agricultural Policy has had more impact in some contexts than the national agricultural policies of the member-states. In turn, the profit margins are, in general, narrow and this needs specific financial and economic management. However, the financial, economic instruments, and indicators for farming are, often, ignored, or at least, not sufficiently analysed. From this perspective, the main objective of this study is to assess the net working capital framework across European Union countries and regions, including assessments through types of farming and economic size. Another objective is to analyse the impacts from financial indicators (current ratio, current assets-to-total assets ratio, current liabilities-to-total assets ratio, and debt-to-total assets ratio) on profitability (return on assets) and financial performance (return on equity). For this purpose, data from the Farm Accountancy Data Network were considered, for the period 2004–2018. These data were worked through descriptive analysis, spatial autocorrelation approaches, and panel data regressions. As main conclusions, it is worth noting the diversity of financial realities across the European farming sector and the null impacts from the liquidity ratio on the farms’ performance.","author":[{"dropping-particle":"","family":"Martinho","given":"Vítor João Pereira Domingues","non-dropping-particle":"","parse-names":false,"suffix":""}],"container-title":"Open Agriculture","id":"ITEM-1","issue":"1","issued":{"date-parts":[["2022"]]},"page":"529-540","title":"Profitability and financial performance of European Union farms: An analysis at both regional and national levels","type":"article-journal","volume":"7"},"uris":["http://www.mendeley.com/documents/?uuid=5539d784-cfa6-46b9-979c-4f82e354f62a"]}],"mendeley":{"formattedCitation":"(Martinho, 2022)","plainTextFormattedCitation":"(Martinho, 2022)","previouslyFormattedCitation":"(Martinho, 2022)"},"properties":{"noteIndex":0},"schema":"https://github.com/citation-style-language/schema/raw/master/csl-citation.json"}</w:instrText>
      </w:r>
      <w:r w:rsidRPr="00FD7FD0">
        <w:rPr>
          <w:b w:val="0"/>
        </w:rPr>
        <w:fldChar w:fldCharType="separate"/>
      </w:r>
      <w:r w:rsidR="001D1B8C" w:rsidRPr="00FD7FD0">
        <w:rPr>
          <w:b w:val="0"/>
          <w:noProof/>
        </w:rPr>
        <w:t>(Martinho, 2022)</w:t>
      </w:r>
      <w:r w:rsidRPr="00FD7FD0">
        <w:rPr>
          <w:b w:val="0"/>
        </w:rPr>
        <w:fldChar w:fldCharType="end"/>
      </w:r>
      <w:r w:rsidRPr="00FD7FD0">
        <w:rPr>
          <w:b w:val="0"/>
        </w:rPr>
        <w:t xml:space="preserve"> conducted research linking company profitability and company financial performance for the context in the European Union where the Common Agricultural Policy. </w:t>
      </w:r>
      <w:r w:rsidRPr="00FD7FD0">
        <w:rPr>
          <w:b w:val="0"/>
        </w:rPr>
        <w:fldChar w:fldCharType="begin" w:fldLock="1"/>
      </w:r>
      <w:r w:rsidR="00242B45">
        <w:rPr>
          <w:b w:val="0"/>
        </w:rPr>
        <w:instrText>ADDIN CSL_CITATION {"citationItems":[{"id":"ITEM-1","itemData":{"DOI":"10.3846/btp.2017.017","ISSN":"18224202","abstract":"The purpose of this study is to elaborate whether the determinants of commercial banks’ profitability affect the financial performance of commercial banks in Kosovo. Performance evaluation of commercial banks in Kosovo is done through measurement of financial performance indicators such as Return on Average Equity (ROAE), Return on Average Assets (ROAA) and Net Interest Margin (NIM). The study identifies the main factors that affect the profitability of commercial banks through analysis of financial time series and panel data of the banking sector in Kosovo. The study presents three models of financial performance analysis which highlight the influencing factors. The models are based on regression analysis, and the obtained results emphasize the relationship between the determinant factors of commercial banks profitability expressed through analysis of financial performance indicators. The study concludes that commercial banks profitability in Kosovo is driven mainly by internal determinant factors such as capital adequacy, asset quality and management efficiency, while macroeconomic factors have insignificant impact on financial performance of commercial banks.","author":[{"dropping-particle":"","family":"Nuhiu","given":"Artor","non-dropping-particle":"","parse-names":false,"suffix":""},{"dropping-particle":"","family":"Hoti","given":"Arbër","non-dropping-particle":"","parse-names":false,"suffix":""},{"dropping-particle":"","family":"Bektashi","given":"Mejdi","non-dropping-particle":"","parse-names":false,"suffix":""}],"container-title":"Business: Theory and Practice","id":"ITEM-1","issued":{"date-parts":[["2017"]]},"page":"160-170","title":"Determinants of commercial banks profitability through analysis of financial performance indicators: Evidence from Kosovo","type":"article-journal","volume":"18"},"uris":["http://www.mendeley.com/documents/?uuid=cfe655d1-963e-493f-815a-6b5dd4ae9e53"]}],"mendeley":{"formattedCitation":"(Nuhiu, Hoti, &amp; Bektashi, 2017)","plainTextFormattedCitation":"(Nuhiu, Hoti, &amp; Bektashi, 2017)","previouslyFormattedCitation":"(Nuhiu, Hoti, &amp; Bektashi, 2017)"},"properties":{"noteIndex":0},"schema":"https://github.com/citation-style-language/schema/raw/master/csl-citation.json"}</w:instrText>
      </w:r>
      <w:r w:rsidRPr="00FD7FD0">
        <w:rPr>
          <w:b w:val="0"/>
        </w:rPr>
        <w:fldChar w:fldCharType="separate"/>
      </w:r>
      <w:r w:rsidR="000B5C11" w:rsidRPr="000B5C11">
        <w:rPr>
          <w:b w:val="0"/>
          <w:noProof/>
        </w:rPr>
        <w:t>(Nuhiu, Hoti, &amp; Bektashi, 2017)</w:t>
      </w:r>
      <w:r w:rsidRPr="00FD7FD0">
        <w:rPr>
          <w:b w:val="0"/>
        </w:rPr>
        <w:fldChar w:fldCharType="end"/>
      </w:r>
      <w:r w:rsidRPr="00FD7FD0">
        <w:rPr>
          <w:b w:val="0"/>
        </w:rPr>
        <w:t xml:space="preserve"> conducted research on commercial banks in Kosovo, where the result is that commercial bank profitability in Kosovo is driven mainly by internal determinant factors such as capital adequacy, asset quality and management efficiency, while macroeconomic factors have insignificant impact on financial performance of commercial banks. </w:t>
      </w:r>
      <w:r w:rsidR="00804654" w:rsidRPr="00804654">
        <w:rPr>
          <w:b w:val="0"/>
        </w:rPr>
        <w:t xml:space="preserve">Based on the theory and </w:t>
      </w:r>
      <w:r w:rsidR="00804654" w:rsidRPr="00804654">
        <w:rPr>
          <w:b w:val="0"/>
        </w:rPr>
        <w:lastRenderedPageBreak/>
        <w:t xml:space="preserve">previous research, the fifth hypothesis (H5), namely: </w:t>
      </w:r>
      <w:r w:rsidR="00171A85" w:rsidRPr="00171A85">
        <w:rPr>
          <w:b w:val="0"/>
        </w:rPr>
        <w:t>The profitability of banking companies is thought to have a positive impact on the financial performance of Islamic banking companies in Indonesia.</w:t>
      </w:r>
    </w:p>
    <w:p w14:paraId="56AE253E" w14:textId="77777777" w:rsidR="00CC1773" w:rsidRPr="00CC1773" w:rsidRDefault="00CC1773" w:rsidP="004A08C9">
      <w:pPr>
        <w:pStyle w:val="Heading2"/>
        <w:ind w:left="0" w:firstLine="567"/>
        <w:jc w:val="both"/>
        <w:rPr>
          <w:b w:val="0"/>
          <w:bCs w:val="0"/>
          <w:lang w:val="id-ID"/>
        </w:rPr>
      </w:pPr>
    </w:p>
    <w:p w14:paraId="04E72D10" w14:textId="350B52A8" w:rsidR="003A43D2" w:rsidRPr="00FD7FD0" w:rsidRDefault="00A32B87" w:rsidP="00A32B87">
      <w:pPr>
        <w:pStyle w:val="Heading2"/>
        <w:ind w:left="567" w:hanging="567"/>
        <w:jc w:val="both"/>
        <w:rPr>
          <w:bCs w:val="0"/>
          <w:lang w:val="en-US"/>
        </w:rPr>
      </w:pPr>
      <w:r>
        <w:rPr>
          <w:bCs w:val="0"/>
          <w:lang w:val="en-US"/>
        </w:rPr>
        <w:t xml:space="preserve">MATERIAL AND </w:t>
      </w:r>
      <w:r w:rsidR="003A43D2" w:rsidRPr="00FD7FD0">
        <w:rPr>
          <w:bCs w:val="0"/>
          <w:lang w:val="en-US"/>
        </w:rPr>
        <w:t>METHODS</w:t>
      </w:r>
    </w:p>
    <w:p w14:paraId="7CB4720D" w14:textId="77777777" w:rsidR="00AE02EC" w:rsidRPr="00FD7FD0" w:rsidRDefault="00AE02EC" w:rsidP="003A43D2">
      <w:pPr>
        <w:pStyle w:val="Heading2"/>
        <w:ind w:left="0" w:firstLine="567"/>
        <w:jc w:val="both"/>
        <w:rPr>
          <w:b w:val="0"/>
          <w:bCs w:val="0"/>
          <w:lang w:val="id-ID"/>
        </w:rPr>
      </w:pPr>
      <w:r w:rsidRPr="00FD7FD0">
        <w:rPr>
          <w:b w:val="0"/>
          <w:bCs w:val="0"/>
          <w:lang w:val="en-US"/>
        </w:rPr>
        <w:t>This research is a causality study, which in this study will analyze the influence of intellectual capital (X1) and capital structure (X2) variables on company profitability (Z) and company financial performance (Y) in Islamic banking in Indonesia. The population of this study are banking companies in Indonesia, totaling 14 companies, including: 1) Bank Mandiri Syariah Limited Liability Company, 2) BPD Nusa Tenggara Barat Syariah Limited Liability Company, 3) Bank Muamalat Indonesia Limited Liability Company, Tbk., 4) Limited Liability Company Bank Permata Syariah, 5) Limited Liability Company Bank Jabar Banten Syariah, 6) Limited Liability Company Bank Mega Syariah, 7) Limited Liability Company Bank BRI Syariah, Tbk., 8) Limited Liability Company Bank Bukopin Syariah, 9) Limited Liability Company BCA Syariah, 10) Limited Liability Company Sharia National Pension Savings Bank Limited, 11) Sharia Net Bank Limited Liability Company, 12) Panin Dubai Syariah Bank Limited Liability Company, 13) BNI Syariah Bank Limited Liability Company. For the analysis period, namely 2018 to 2020.</w:t>
      </w:r>
    </w:p>
    <w:p w14:paraId="7989D349" w14:textId="31884A6B" w:rsidR="003A43D2" w:rsidRPr="00FD7FD0" w:rsidRDefault="003A43D2" w:rsidP="003A43D2">
      <w:pPr>
        <w:pStyle w:val="Heading2"/>
        <w:ind w:left="0" w:firstLine="567"/>
        <w:jc w:val="both"/>
        <w:rPr>
          <w:b w:val="0"/>
          <w:bCs w:val="0"/>
          <w:lang w:val="en-US"/>
        </w:rPr>
      </w:pPr>
      <w:r w:rsidRPr="00FD7FD0">
        <w:rPr>
          <w:b w:val="0"/>
          <w:bCs w:val="0"/>
          <w:lang w:val="en-US"/>
        </w:rPr>
        <w:t>Descriptive analysis was used to determine the average value of the variables used in the study which consisted of independent variables, namely: Intellectual capital (X1) and capital structure (X2). The intervening variable is profitability (Z) and the dependent variable is financial performance (Y). Intellectual capital is proxied by the Value Added Intellectual Coefficient (VAIC), the proxy for capital structure is CAR (Capital Adequacy Ratio) in the form of a percentage (%), while profitability is proxied by ROE (Return On Equity) and financial performance is proxied by the Financing to Deposit Ratio ( FDR). Data analysis in this study used SEM-PLS with WarpPLS 5.0.</w:t>
      </w:r>
      <w:r w:rsidR="003C596E" w:rsidRPr="00FD7FD0">
        <w:rPr>
          <w:b w:val="0"/>
          <w:bCs w:val="0"/>
          <w:lang w:val="en-US"/>
        </w:rPr>
        <w:t xml:space="preserve"> Variable types, variable codes and variable measurements are presented in Table 1.</w:t>
      </w:r>
    </w:p>
    <w:p w14:paraId="31A23D88" w14:textId="403244C9" w:rsidR="003C596E" w:rsidRPr="00FD7FD0" w:rsidRDefault="003C596E" w:rsidP="00FD7FD0">
      <w:pPr>
        <w:tabs>
          <w:tab w:val="left" w:pos="0"/>
        </w:tabs>
        <w:suppressAutoHyphens/>
        <w:spacing w:after="0" w:line="240" w:lineRule="auto"/>
        <w:jc w:val="center"/>
        <w:outlineLvl w:val="0"/>
        <w:rPr>
          <w:rFonts w:ascii="Times New Roman" w:hAnsi="Times New Roman" w:cs="Times New Roman"/>
          <w:b/>
          <w:iCs/>
          <w:sz w:val="24"/>
          <w:szCs w:val="24"/>
        </w:rPr>
      </w:pPr>
      <w:r w:rsidRPr="00FD7FD0">
        <w:rPr>
          <w:rFonts w:ascii="Times New Roman" w:hAnsi="Times New Roman" w:cs="Times New Roman"/>
          <w:b/>
          <w:iCs/>
          <w:sz w:val="24"/>
          <w:szCs w:val="24"/>
        </w:rPr>
        <w:t>Tab</w:t>
      </w:r>
      <w:r w:rsidR="00FD7FD0">
        <w:rPr>
          <w:rFonts w:ascii="Times New Roman" w:hAnsi="Times New Roman" w:cs="Times New Roman"/>
          <w:b/>
          <w:iCs/>
          <w:sz w:val="24"/>
          <w:szCs w:val="24"/>
        </w:rPr>
        <w:t>le</w:t>
      </w:r>
      <w:r w:rsidRPr="00FD7FD0">
        <w:rPr>
          <w:rFonts w:ascii="Times New Roman" w:hAnsi="Times New Roman" w:cs="Times New Roman"/>
          <w:b/>
          <w:iCs/>
          <w:sz w:val="24"/>
          <w:szCs w:val="24"/>
        </w:rPr>
        <w:t xml:space="preserve"> 1. Variable Types and Measurements</w:t>
      </w:r>
    </w:p>
    <w:tbl>
      <w:tblPr>
        <w:tblStyle w:val="PlainTable4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3209"/>
        <w:gridCol w:w="3209"/>
        <w:gridCol w:w="3210"/>
      </w:tblGrid>
      <w:tr w:rsidR="003C596E" w:rsidRPr="00FD7FD0" w14:paraId="564F45F9" w14:textId="77777777" w:rsidTr="000433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9" w:type="dxa"/>
            <w:shd w:val="clear" w:color="auto" w:fill="FFFFFF" w:themeFill="background1"/>
          </w:tcPr>
          <w:p w14:paraId="381F5D47" w14:textId="77777777" w:rsidR="003C596E" w:rsidRPr="00FD7FD0" w:rsidRDefault="003C596E" w:rsidP="008801AC">
            <w:pPr>
              <w:tabs>
                <w:tab w:val="left" w:pos="0"/>
              </w:tabs>
              <w:suppressAutoHyphens/>
              <w:jc w:val="center"/>
              <w:outlineLvl w:val="0"/>
              <w:rPr>
                <w:rFonts w:ascii="Times New Roman" w:hAnsi="Times New Roman" w:cs="Times New Roman"/>
                <w:sz w:val="24"/>
                <w:szCs w:val="24"/>
              </w:rPr>
            </w:pPr>
            <w:r w:rsidRPr="00FD7FD0">
              <w:rPr>
                <w:rFonts w:ascii="Times New Roman" w:hAnsi="Times New Roman" w:cs="Times New Roman"/>
                <w:sz w:val="24"/>
                <w:szCs w:val="24"/>
              </w:rPr>
              <w:t>Name Variable</w:t>
            </w:r>
          </w:p>
        </w:tc>
        <w:tc>
          <w:tcPr>
            <w:tcW w:w="3209" w:type="dxa"/>
            <w:shd w:val="clear" w:color="auto" w:fill="FFFFFF" w:themeFill="background1"/>
          </w:tcPr>
          <w:p w14:paraId="264A4296" w14:textId="77777777" w:rsidR="003C596E" w:rsidRPr="00FD7FD0" w:rsidRDefault="003C596E" w:rsidP="008801AC">
            <w:pPr>
              <w:tabs>
                <w:tab w:val="left" w:pos="0"/>
              </w:tabs>
              <w:suppressAutoHyphens/>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D7FD0">
              <w:rPr>
                <w:rFonts w:ascii="Times New Roman" w:hAnsi="Times New Roman" w:cs="Times New Roman"/>
                <w:sz w:val="24"/>
                <w:szCs w:val="24"/>
              </w:rPr>
              <w:t>Variable Code</w:t>
            </w:r>
          </w:p>
        </w:tc>
        <w:tc>
          <w:tcPr>
            <w:tcW w:w="3210" w:type="dxa"/>
            <w:shd w:val="clear" w:color="auto" w:fill="FFFFFF" w:themeFill="background1"/>
          </w:tcPr>
          <w:p w14:paraId="09E94D83" w14:textId="77777777" w:rsidR="003C596E" w:rsidRPr="00FD7FD0" w:rsidRDefault="003C596E" w:rsidP="008801AC">
            <w:pPr>
              <w:tabs>
                <w:tab w:val="left" w:pos="0"/>
              </w:tabs>
              <w:suppressAutoHyphens/>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D7FD0">
              <w:rPr>
                <w:rFonts w:ascii="Times New Roman" w:hAnsi="Times New Roman" w:cs="Times New Roman"/>
                <w:sz w:val="24"/>
                <w:szCs w:val="24"/>
              </w:rPr>
              <w:t>Measurement</w:t>
            </w:r>
          </w:p>
        </w:tc>
      </w:tr>
      <w:tr w:rsidR="003C596E" w:rsidRPr="00FD7FD0" w14:paraId="164105BA" w14:textId="77777777" w:rsidTr="000433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9" w:type="dxa"/>
            <w:shd w:val="clear" w:color="auto" w:fill="FFFFFF" w:themeFill="background1"/>
          </w:tcPr>
          <w:p w14:paraId="3A3C41D1" w14:textId="77777777" w:rsidR="003C596E" w:rsidRPr="00FD7FD0" w:rsidRDefault="003C596E" w:rsidP="008801AC">
            <w:pPr>
              <w:tabs>
                <w:tab w:val="left" w:pos="0"/>
              </w:tabs>
              <w:suppressAutoHyphens/>
              <w:jc w:val="both"/>
              <w:outlineLvl w:val="0"/>
              <w:rPr>
                <w:rFonts w:ascii="Times New Roman" w:hAnsi="Times New Roman" w:cs="Times New Roman"/>
                <w:b w:val="0"/>
                <w:sz w:val="24"/>
                <w:szCs w:val="24"/>
              </w:rPr>
            </w:pPr>
            <w:r w:rsidRPr="00FD7FD0">
              <w:rPr>
                <w:rFonts w:ascii="Times New Roman" w:hAnsi="Times New Roman" w:cs="Times New Roman"/>
                <w:b w:val="0"/>
                <w:sz w:val="24"/>
                <w:szCs w:val="24"/>
              </w:rPr>
              <w:t xml:space="preserve">Intellectual Capital </w:t>
            </w:r>
          </w:p>
        </w:tc>
        <w:tc>
          <w:tcPr>
            <w:tcW w:w="3209" w:type="dxa"/>
            <w:shd w:val="clear" w:color="auto" w:fill="FFFFFF" w:themeFill="background1"/>
          </w:tcPr>
          <w:p w14:paraId="34B5B908" w14:textId="77777777" w:rsidR="003C596E" w:rsidRPr="00FD7FD0" w:rsidRDefault="003C596E" w:rsidP="008801AC">
            <w:pPr>
              <w:tabs>
                <w:tab w:val="left" w:pos="0"/>
              </w:tabs>
              <w:suppressAutoHyphens/>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D7FD0">
              <w:rPr>
                <w:rFonts w:ascii="Times New Roman" w:hAnsi="Times New Roman" w:cs="Times New Roman"/>
                <w:sz w:val="24"/>
                <w:szCs w:val="24"/>
              </w:rPr>
              <w:t>IC</w:t>
            </w:r>
          </w:p>
        </w:tc>
        <w:tc>
          <w:tcPr>
            <w:tcW w:w="3210" w:type="dxa"/>
            <w:shd w:val="clear" w:color="auto" w:fill="FFFFFF" w:themeFill="background1"/>
          </w:tcPr>
          <w:p w14:paraId="3A883409" w14:textId="77777777" w:rsidR="003C596E" w:rsidRPr="00FD7FD0" w:rsidRDefault="003C596E" w:rsidP="008801AC">
            <w:pPr>
              <w:tabs>
                <w:tab w:val="left" w:pos="0"/>
              </w:tabs>
              <w:suppressAutoHyphens/>
              <w:jc w:val="both"/>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D7FD0">
              <w:rPr>
                <w:rFonts w:ascii="Times New Roman" w:hAnsi="Times New Roman" w:cs="Times New Roman"/>
                <w:sz w:val="24"/>
                <w:szCs w:val="24"/>
                <w:lang w:val="sv-SE"/>
              </w:rPr>
              <w:t>Value Added Intellectual Coefficient</w:t>
            </w:r>
          </w:p>
        </w:tc>
      </w:tr>
      <w:tr w:rsidR="003C596E" w:rsidRPr="00FD7FD0" w14:paraId="0B8142F4" w14:textId="77777777" w:rsidTr="000433C1">
        <w:tc>
          <w:tcPr>
            <w:cnfStyle w:val="001000000000" w:firstRow="0" w:lastRow="0" w:firstColumn="1" w:lastColumn="0" w:oddVBand="0" w:evenVBand="0" w:oddHBand="0" w:evenHBand="0" w:firstRowFirstColumn="0" w:firstRowLastColumn="0" w:lastRowFirstColumn="0" w:lastRowLastColumn="0"/>
            <w:tcW w:w="3209" w:type="dxa"/>
            <w:shd w:val="clear" w:color="auto" w:fill="FFFFFF" w:themeFill="background1"/>
          </w:tcPr>
          <w:p w14:paraId="57857CD9" w14:textId="77777777" w:rsidR="003C596E" w:rsidRPr="00FD7FD0" w:rsidRDefault="003C596E" w:rsidP="008801AC">
            <w:pPr>
              <w:tabs>
                <w:tab w:val="left" w:pos="0"/>
              </w:tabs>
              <w:suppressAutoHyphens/>
              <w:jc w:val="both"/>
              <w:outlineLvl w:val="0"/>
              <w:rPr>
                <w:rFonts w:ascii="Times New Roman" w:hAnsi="Times New Roman" w:cs="Times New Roman"/>
                <w:b w:val="0"/>
                <w:sz w:val="24"/>
                <w:szCs w:val="24"/>
              </w:rPr>
            </w:pPr>
            <w:r w:rsidRPr="00FD7FD0">
              <w:rPr>
                <w:rFonts w:ascii="Times New Roman" w:hAnsi="Times New Roman" w:cs="Times New Roman"/>
                <w:b w:val="0"/>
                <w:sz w:val="24"/>
                <w:szCs w:val="24"/>
              </w:rPr>
              <w:t>Capital Structure</w:t>
            </w:r>
          </w:p>
        </w:tc>
        <w:tc>
          <w:tcPr>
            <w:tcW w:w="3209" w:type="dxa"/>
            <w:shd w:val="clear" w:color="auto" w:fill="FFFFFF" w:themeFill="background1"/>
          </w:tcPr>
          <w:p w14:paraId="3713673A" w14:textId="77777777" w:rsidR="003C596E" w:rsidRPr="00FD7FD0" w:rsidRDefault="003C596E" w:rsidP="008801AC">
            <w:pPr>
              <w:tabs>
                <w:tab w:val="left" w:pos="0"/>
              </w:tabs>
              <w:suppressAutoHyphens/>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D7FD0">
              <w:rPr>
                <w:rFonts w:ascii="Times New Roman" w:hAnsi="Times New Roman" w:cs="Times New Roman"/>
                <w:sz w:val="24"/>
                <w:szCs w:val="24"/>
              </w:rPr>
              <w:t>SM</w:t>
            </w:r>
          </w:p>
        </w:tc>
        <w:tc>
          <w:tcPr>
            <w:tcW w:w="3210" w:type="dxa"/>
            <w:shd w:val="clear" w:color="auto" w:fill="FFFFFF" w:themeFill="background1"/>
          </w:tcPr>
          <w:p w14:paraId="7E6BE01A" w14:textId="77777777" w:rsidR="003C596E" w:rsidRPr="00FD7FD0" w:rsidRDefault="003C596E" w:rsidP="008801AC">
            <w:pPr>
              <w:tabs>
                <w:tab w:val="left" w:pos="0"/>
              </w:tabs>
              <w:suppressAutoHyphens/>
              <w:jc w:val="both"/>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D7FD0">
              <w:rPr>
                <w:rFonts w:ascii="Times New Roman" w:hAnsi="Times New Roman" w:cs="Times New Roman"/>
                <w:sz w:val="24"/>
                <w:szCs w:val="24"/>
                <w:lang w:val="sv-SE"/>
              </w:rPr>
              <w:t>CAR (Capital Adequacy Ratio)</w:t>
            </w:r>
          </w:p>
        </w:tc>
      </w:tr>
      <w:tr w:rsidR="003C596E" w:rsidRPr="00FD7FD0" w14:paraId="3457BBE3" w14:textId="77777777" w:rsidTr="000433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9" w:type="dxa"/>
            <w:shd w:val="clear" w:color="auto" w:fill="FFFFFF" w:themeFill="background1"/>
          </w:tcPr>
          <w:p w14:paraId="78F247B4" w14:textId="77777777" w:rsidR="003C596E" w:rsidRPr="00FD7FD0" w:rsidRDefault="003C596E" w:rsidP="008801AC">
            <w:pPr>
              <w:tabs>
                <w:tab w:val="left" w:pos="0"/>
              </w:tabs>
              <w:suppressAutoHyphens/>
              <w:jc w:val="both"/>
              <w:outlineLvl w:val="0"/>
              <w:rPr>
                <w:rFonts w:ascii="Times New Roman" w:hAnsi="Times New Roman" w:cs="Times New Roman"/>
                <w:b w:val="0"/>
                <w:sz w:val="24"/>
                <w:szCs w:val="24"/>
              </w:rPr>
            </w:pPr>
            <w:r w:rsidRPr="00FD7FD0">
              <w:rPr>
                <w:rFonts w:ascii="Times New Roman" w:hAnsi="Times New Roman" w:cs="Times New Roman"/>
                <w:b w:val="0"/>
                <w:sz w:val="24"/>
                <w:szCs w:val="24"/>
              </w:rPr>
              <w:t>Profitability</w:t>
            </w:r>
          </w:p>
        </w:tc>
        <w:tc>
          <w:tcPr>
            <w:tcW w:w="3209" w:type="dxa"/>
            <w:shd w:val="clear" w:color="auto" w:fill="FFFFFF" w:themeFill="background1"/>
          </w:tcPr>
          <w:p w14:paraId="01B5C605" w14:textId="77777777" w:rsidR="003C596E" w:rsidRPr="00FD7FD0" w:rsidRDefault="003C596E" w:rsidP="008801AC">
            <w:pPr>
              <w:tabs>
                <w:tab w:val="left" w:pos="0"/>
              </w:tabs>
              <w:suppressAutoHyphens/>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D7FD0">
              <w:rPr>
                <w:rFonts w:ascii="Times New Roman" w:hAnsi="Times New Roman" w:cs="Times New Roman"/>
                <w:sz w:val="24"/>
                <w:szCs w:val="24"/>
              </w:rPr>
              <w:t>PROF</w:t>
            </w:r>
          </w:p>
        </w:tc>
        <w:tc>
          <w:tcPr>
            <w:tcW w:w="3210" w:type="dxa"/>
            <w:shd w:val="clear" w:color="auto" w:fill="FFFFFF" w:themeFill="background1"/>
          </w:tcPr>
          <w:p w14:paraId="357A6A96" w14:textId="77777777" w:rsidR="003C596E" w:rsidRPr="00FD7FD0" w:rsidRDefault="003C596E" w:rsidP="008801AC">
            <w:pPr>
              <w:tabs>
                <w:tab w:val="left" w:pos="0"/>
              </w:tabs>
              <w:suppressAutoHyphens/>
              <w:jc w:val="both"/>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r w:rsidRPr="00FD7FD0">
              <w:rPr>
                <w:rFonts w:ascii="Times New Roman" w:hAnsi="Times New Roman" w:cs="Times New Roman"/>
                <w:sz w:val="24"/>
                <w:szCs w:val="24"/>
                <w:lang w:val="sv-SE"/>
              </w:rPr>
              <w:t>ROE (Returm On Equity)</w:t>
            </w:r>
          </w:p>
        </w:tc>
      </w:tr>
      <w:tr w:rsidR="003C596E" w:rsidRPr="00FD7FD0" w14:paraId="7121B215" w14:textId="77777777" w:rsidTr="000433C1">
        <w:tc>
          <w:tcPr>
            <w:cnfStyle w:val="001000000000" w:firstRow="0" w:lastRow="0" w:firstColumn="1" w:lastColumn="0" w:oddVBand="0" w:evenVBand="0" w:oddHBand="0" w:evenHBand="0" w:firstRowFirstColumn="0" w:firstRowLastColumn="0" w:lastRowFirstColumn="0" w:lastRowLastColumn="0"/>
            <w:tcW w:w="3209" w:type="dxa"/>
            <w:shd w:val="clear" w:color="auto" w:fill="FFFFFF" w:themeFill="background1"/>
          </w:tcPr>
          <w:p w14:paraId="24CFB135" w14:textId="77777777" w:rsidR="003C596E" w:rsidRPr="00FD7FD0" w:rsidRDefault="003C596E" w:rsidP="008801AC">
            <w:pPr>
              <w:tabs>
                <w:tab w:val="left" w:pos="0"/>
              </w:tabs>
              <w:suppressAutoHyphens/>
              <w:jc w:val="both"/>
              <w:outlineLvl w:val="0"/>
              <w:rPr>
                <w:rFonts w:ascii="Times New Roman" w:hAnsi="Times New Roman" w:cs="Times New Roman"/>
                <w:b w:val="0"/>
                <w:sz w:val="24"/>
                <w:szCs w:val="24"/>
              </w:rPr>
            </w:pPr>
            <w:r w:rsidRPr="00FD7FD0">
              <w:rPr>
                <w:rFonts w:ascii="Times New Roman" w:hAnsi="Times New Roman" w:cs="Times New Roman"/>
                <w:b w:val="0"/>
                <w:sz w:val="24"/>
                <w:szCs w:val="24"/>
              </w:rPr>
              <w:t>Finance Performance</w:t>
            </w:r>
          </w:p>
        </w:tc>
        <w:tc>
          <w:tcPr>
            <w:tcW w:w="3209" w:type="dxa"/>
            <w:shd w:val="clear" w:color="auto" w:fill="FFFFFF" w:themeFill="background1"/>
          </w:tcPr>
          <w:p w14:paraId="4ECE0B81" w14:textId="77777777" w:rsidR="003C596E" w:rsidRPr="00FD7FD0" w:rsidRDefault="003C596E" w:rsidP="008801AC">
            <w:pPr>
              <w:tabs>
                <w:tab w:val="left" w:pos="0"/>
              </w:tabs>
              <w:suppressAutoHyphens/>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D7FD0">
              <w:rPr>
                <w:rFonts w:ascii="Times New Roman" w:hAnsi="Times New Roman" w:cs="Times New Roman"/>
                <w:sz w:val="24"/>
                <w:szCs w:val="24"/>
              </w:rPr>
              <w:t>KIN-KEU</w:t>
            </w:r>
          </w:p>
        </w:tc>
        <w:tc>
          <w:tcPr>
            <w:tcW w:w="3210" w:type="dxa"/>
            <w:shd w:val="clear" w:color="auto" w:fill="FFFFFF" w:themeFill="background1"/>
          </w:tcPr>
          <w:p w14:paraId="519C381E" w14:textId="77777777" w:rsidR="003C596E" w:rsidRPr="00FD7FD0" w:rsidRDefault="003C596E" w:rsidP="008801AC">
            <w:pPr>
              <w:tabs>
                <w:tab w:val="left" w:pos="0"/>
              </w:tabs>
              <w:suppressAutoHyphens/>
              <w:jc w:val="both"/>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sv-SE"/>
              </w:rPr>
            </w:pPr>
            <w:r w:rsidRPr="00FD7FD0">
              <w:rPr>
                <w:rFonts w:ascii="Times New Roman" w:hAnsi="Times New Roman" w:cs="Times New Roman"/>
                <w:i/>
                <w:sz w:val="24"/>
                <w:szCs w:val="24"/>
              </w:rPr>
              <w:t>Financing to Deposit Ratio</w:t>
            </w:r>
            <w:r w:rsidRPr="00FD7FD0">
              <w:rPr>
                <w:rFonts w:ascii="Times New Roman" w:hAnsi="Times New Roman" w:cs="Times New Roman"/>
                <w:sz w:val="24"/>
                <w:szCs w:val="24"/>
              </w:rPr>
              <w:t xml:space="preserve"> (FDR).</w:t>
            </w:r>
          </w:p>
        </w:tc>
      </w:tr>
    </w:tbl>
    <w:p w14:paraId="5DA3103F" w14:textId="77777777" w:rsidR="00745317" w:rsidRPr="00FD7FD0" w:rsidRDefault="00745317" w:rsidP="00745317">
      <w:pPr>
        <w:tabs>
          <w:tab w:val="left" w:pos="0"/>
        </w:tabs>
        <w:suppressAutoHyphens/>
        <w:spacing w:after="0" w:line="240" w:lineRule="auto"/>
        <w:jc w:val="both"/>
        <w:outlineLvl w:val="0"/>
        <w:rPr>
          <w:rFonts w:ascii="Times New Roman" w:hAnsi="Times New Roman" w:cs="Times New Roman"/>
          <w:sz w:val="24"/>
          <w:szCs w:val="24"/>
        </w:rPr>
      </w:pPr>
      <w:r w:rsidRPr="00745317">
        <w:rPr>
          <w:rFonts w:ascii="Times New Roman" w:hAnsi="Times New Roman" w:cs="Times New Roman"/>
          <w:sz w:val="24"/>
          <w:szCs w:val="24"/>
        </w:rPr>
        <w:t>(Source: Prepared by the author (2022)</w:t>
      </w:r>
    </w:p>
    <w:p w14:paraId="53B3291C" w14:textId="77777777" w:rsidR="00745317" w:rsidRDefault="00745317" w:rsidP="00745317">
      <w:pPr>
        <w:shd w:val="clear" w:color="auto" w:fill="FFFFFF"/>
        <w:spacing w:after="0" w:line="240" w:lineRule="auto"/>
        <w:jc w:val="both"/>
        <w:rPr>
          <w:rFonts w:ascii="Times New Roman" w:eastAsia="Times New Roman" w:hAnsi="Times New Roman" w:cs="Times New Roman"/>
          <w:b/>
          <w:sz w:val="24"/>
          <w:szCs w:val="24"/>
          <w:lang w:eastAsia="en-ID"/>
        </w:rPr>
      </w:pPr>
    </w:p>
    <w:p w14:paraId="7D8ACB2E" w14:textId="77777777" w:rsidR="00A32B87" w:rsidRPr="00FD7FD0" w:rsidRDefault="00A32B87" w:rsidP="003C596E">
      <w:pPr>
        <w:tabs>
          <w:tab w:val="left" w:pos="0"/>
        </w:tabs>
        <w:suppressAutoHyphens/>
        <w:spacing w:after="0" w:line="240" w:lineRule="auto"/>
        <w:jc w:val="both"/>
        <w:outlineLvl w:val="0"/>
        <w:rPr>
          <w:rFonts w:ascii="Times New Roman" w:hAnsi="Times New Roman" w:cs="Times New Roman"/>
          <w:sz w:val="24"/>
          <w:szCs w:val="24"/>
        </w:rPr>
      </w:pPr>
    </w:p>
    <w:p w14:paraId="198A0977" w14:textId="2E523DF0" w:rsidR="0054113E" w:rsidRPr="00FD7FD0" w:rsidRDefault="0054113E" w:rsidP="003C596E">
      <w:pPr>
        <w:tabs>
          <w:tab w:val="left" w:pos="0"/>
        </w:tabs>
        <w:suppressAutoHyphens/>
        <w:spacing w:after="0" w:line="240" w:lineRule="auto"/>
        <w:jc w:val="both"/>
        <w:outlineLvl w:val="0"/>
        <w:rPr>
          <w:rFonts w:ascii="Times New Roman" w:hAnsi="Times New Roman" w:cs="Times New Roman"/>
          <w:sz w:val="24"/>
          <w:szCs w:val="24"/>
        </w:rPr>
      </w:pPr>
      <w:r w:rsidRPr="00FD7FD0">
        <w:rPr>
          <w:rFonts w:ascii="Times New Roman" w:hAnsi="Times New Roman" w:cs="Times New Roman"/>
          <w:sz w:val="24"/>
          <w:szCs w:val="24"/>
        </w:rPr>
        <w:t>The samples used in this study were 13 Islamic banking companies listed on the IDX during the period 2018 to 2020. Thus the total observations used in this study were 39 data points.</w:t>
      </w:r>
    </w:p>
    <w:p w14:paraId="563B211D" w14:textId="77777777" w:rsidR="003A43D2" w:rsidRPr="00FD7FD0" w:rsidRDefault="003A43D2" w:rsidP="003A43D2">
      <w:pPr>
        <w:pStyle w:val="Heading2"/>
        <w:ind w:left="0"/>
        <w:jc w:val="both"/>
        <w:rPr>
          <w:b w:val="0"/>
          <w:bCs w:val="0"/>
          <w:lang w:val="en-US"/>
        </w:rPr>
      </w:pPr>
    </w:p>
    <w:p w14:paraId="35723A77" w14:textId="144D1DA2" w:rsidR="003A43D2" w:rsidRPr="00FD7FD0" w:rsidRDefault="003A43D2" w:rsidP="00FD7FD0">
      <w:pPr>
        <w:pStyle w:val="Heading2"/>
        <w:ind w:left="0"/>
        <w:rPr>
          <w:bCs w:val="0"/>
          <w:lang w:val="en-US"/>
        </w:rPr>
      </w:pPr>
      <w:r w:rsidRPr="00FD7FD0">
        <w:rPr>
          <w:bCs w:val="0"/>
          <w:lang w:val="en-US"/>
        </w:rPr>
        <w:t>RESULTS</w:t>
      </w:r>
    </w:p>
    <w:p w14:paraId="1DC3A025" w14:textId="7C01DD11" w:rsidR="003C596E" w:rsidRPr="00FD7FD0" w:rsidRDefault="00D73C90" w:rsidP="003C596E">
      <w:pPr>
        <w:pStyle w:val="Heading2"/>
        <w:ind w:left="0" w:firstLine="720"/>
        <w:jc w:val="both"/>
        <w:rPr>
          <w:b w:val="0"/>
          <w:bCs w:val="0"/>
          <w:lang w:val="en-US"/>
        </w:rPr>
      </w:pPr>
      <w:r w:rsidRPr="00D73C90">
        <w:rPr>
          <w:b w:val="0"/>
          <w:bCs w:val="0"/>
          <w:lang w:val="en-US"/>
        </w:rPr>
        <w:t>This research was conducted using 3 kinds of variables, namely independent variables (intellectual capital, capital structure), intervening variables (profitability) and dependent variables (financial performance). Each variable is described with the minimum, maximum, mean and standard deviation values in the description analysis of this study which are presented in Table 2.</w:t>
      </w:r>
    </w:p>
    <w:p w14:paraId="03A35030" w14:textId="77777777" w:rsidR="003C596E" w:rsidRPr="00FD7FD0" w:rsidRDefault="003C596E" w:rsidP="003C596E">
      <w:pPr>
        <w:pStyle w:val="Heading2"/>
        <w:ind w:left="0" w:firstLine="720"/>
        <w:jc w:val="both"/>
        <w:rPr>
          <w:b w:val="0"/>
          <w:bCs w:val="0"/>
          <w:lang w:val="en-US"/>
        </w:rPr>
      </w:pPr>
    </w:p>
    <w:p w14:paraId="6E8AD394" w14:textId="77777777" w:rsidR="00D73C90" w:rsidRDefault="00D73C90" w:rsidP="00FD7FD0">
      <w:pPr>
        <w:tabs>
          <w:tab w:val="left" w:pos="6315"/>
        </w:tabs>
        <w:spacing w:after="0" w:line="240" w:lineRule="auto"/>
        <w:jc w:val="center"/>
        <w:rPr>
          <w:rFonts w:ascii="Times New Roman" w:hAnsi="Times New Roman" w:cs="Times New Roman"/>
          <w:b/>
          <w:bCs/>
          <w:iCs/>
          <w:sz w:val="24"/>
          <w:szCs w:val="24"/>
          <w:lang w:val="id-ID"/>
        </w:rPr>
      </w:pPr>
    </w:p>
    <w:p w14:paraId="71D79270" w14:textId="77777777" w:rsidR="00CC1773" w:rsidRDefault="00CC1773" w:rsidP="00FD7FD0">
      <w:pPr>
        <w:tabs>
          <w:tab w:val="left" w:pos="6315"/>
        </w:tabs>
        <w:spacing w:after="0" w:line="240" w:lineRule="auto"/>
        <w:jc w:val="center"/>
        <w:rPr>
          <w:rFonts w:ascii="Times New Roman" w:hAnsi="Times New Roman" w:cs="Times New Roman"/>
          <w:b/>
          <w:bCs/>
          <w:iCs/>
          <w:sz w:val="24"/>
          <w:szCs w:val="24"/>
          <w:lang w:val="id-ID"/>
        </w:rPr>
      </w:pPr>
    </w:p>
    <w:p w14:paraId="7619C77F" w14:textId="77777777" w:rsidR="00CC1773" w:rsidRDefault="00CC1773" w:rsidP="00FD7FD0">
      <w:pPr>
        <w:tabs>
          <w:tab w:val="left" w:pos="6315"/>
        </w:tabs>
        <w:spacing w:after="0" w:line="240" w:lineRule="auto"/>
        <w:jc w:val="center"/>
        <w:rPr>
          <w:rFonts w:ascii="Times New Roman" w:hAnsi="Times New Roman" w:cs="Times New Roman"/>
          <w:b/>
          <w:bCs/>
          <w:iCs/>
          <w:sz w:val="24"/>
          <w:szCs w:val="24"/>
          <w:lang w:val="id-ID"/>
        </w:rPr>
      </w:pPr>
    </w:p>
    <w:p w14:paraId="56075A3B" w14:textId="77777777" w:rsidR="00CC1773" w:rsidRDefault="00CC1773" w:rsidP="00FD7FD0">
      <w:pPr>
        <w:tabs>
          <w:tab w:val="left" w:pos="6315"/>
        </w:tabs>
        <w:spacing w:after="0" w:line="240" w:lineRule="auto"/>
        <w:jc w:val="center"/>
        <w:rPr>
          <w:rFonts w:ascii="Times New Roman" w:hAnsi="Times New Roman" w:cs="Times New Roman"/>
          <w:b/>
          <w:bCs/>
          <w:iCs/>
          <w:sz w:val="24"/>
          <w:szCs w:val="24"/>
          <w:lang w:val="id-ID"/>
        </w:rPr>
      </w:pPr>
    </w:p>
    <w:p w14:paraId="5EE3BF16" w14:textId="77777777" w:rsidR="00D73C90" w:rsidRDefault="00D73C90" w:rsidP="00FD7FD0">
      <w:pPr>
        <w:tabs>
          <w:tab w:val="left" w:pos="6315"/>
        </w:tabs>
        <w:spacing w:after="0" w:line="240" w:lineRule="auto"/>
        <w:jc w:val="center"/>
        <w:rPr>
          <w:rFonts w:ascii="Times New Roman" w:hAnsi="Times New Roman" w:cs="Times New Roman"/>
          <w:b/>
          <w:bCs/>
          <w:iCs/>
          <w:sz w:val="24"/>
          <w:szCs w:val="24"/>
          <w:lang w:val="id-ID"/>
        </w:rPr>
      </w:pPr>
    </w:p>
    <w:p w14:paraId="0EB402FB" w14:textId="77777777" w:rsidR="003C596E" w:rsidRPr="00FD7FD0" w:rsidRDefault="003C596E" w:rsidP="00FD7FD0">
      <w:pPr>
        <w:tabs>
          <w:tab w:val="left" w:pos="6315"/>
        </w:tabs>
        <w:spacing w:after="0" w:line="240" w:lineRule="auto"/>
        <w:jc w:val="center"/>
        <w:rPr>
          <w:rFonts w:ascii="Times New Roman" w:hAnsi="Times New Roman" w:cs="Times New Roman"/>
          <w:b/>
          <w:bCs/>
          <w:sz w:val="24"/>
          <w:szCs w:val="24"/>
          <w:lang w:val="sv-SE"/>
        </w:rPr>
      </w:pPr>
      <w:r w:rsidRPr="00FD7FD0">
        <w:rPr>
          <w:rFonts w:ascii="Times New Roman" w:hAnsi="Times New Roman" w:cs="Times New Roman"/>
          <w:b/>
          <w:bCs/>
          <w:iCs/>
          <w:sz w:val="24"/>
          <w:szCs w:val="24"/>
          <w:lang w:val="sv-SE"/>
        </w:rPr>
        <w:t>Table 2</w:t>
      </w:r>
      <w:r w:rsidRPr="00FD7FD0">
        <w:rPr>
          <w:rFonts w:ascii="Times New Roman" w:hAnsi="Times New Roman" w:cs="Times New Roman"/>
          <w:b/>
          <w:bCs/>
          <w:i/>
          <w:sz w:val="24"/>
          <w:szCs w:val="24"/>
          <w:lang w:val="sv-SE"/>
        </w:rPr>
        <w:t xml:space="preserve">. </w:t>
      </w:r>
      <w:r w:rsidRPr="00FD7FD0">
        <w:rPr>
          <w:rFonts w:ascii="Times New Roman" w:hAnsi="Times New Roman" w:cs="Times New Roman"/>
          <w:b/>
          <w:bCs/>
          <w:sz w:val="24"/>
          <w:szCs w:val="24"/>
          <w:lang w:val="sv-SE"/>
        </w:rPr>
        <w:t>Descriptive Statistical Results of Research Variables</w:t>
      </w:r>
    </w:p>
    <w:tbl>
      <w:tblPr>
        <w:tblW w:w="9610" w:type="dxa"/>
        <w:tblInd w:w="1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538"/>
        <w:gridCol w:w="1984"/>
        <w:gridCol w:w="1843"/>
        <w:gridCol w:w="1276"/>
        <w:gridCol w:w="1969"/>
      </w:tblGrid>
      <w:tr w:rsidR="003C596E" w:rsidRPr="00FD7FD0" w14:paraId="53EDA629" w14:textId="77777777" w:rsidTr="00FD7FD0">
        <w:trPr>
          <w:trHeight w:val="333"/>
        </w:trPr>
        <w:tc>
          <w:tcPr>
            <w:tcW w:w="2538" w:type="dxa"/>
            <w:vAlign w:val="center"/>
          </w:tcPr>
          <w:p w14:paraId="2AE31AEC" w14:textId="161B495F" w:rsidR="003C596E" w:rsidRPr="00FD7FD0" w:rsidRDefault="0054113E" w:rsidP="008801AC">
            <w:pPr>
              <w:pStyle w:val="BodyTextIndent2"/>
              <w:spacing w:after="0" w:line="240" w:lineRule="auto"/>
              <w:ind w:left="0"/>
              <w:jc w:val="center"/>
              <w:rPr>
                <w:rFonts w:ascii="Times New Roman" w:hAnsi="Times New Roman" w:cs="Times New Roman"/>
                <w:b/>
                <w:bCs/>
                <w:sz w:val="24"/>
                <w:szCs w:val="24"/>
              </w:rPr>
            </w:pPr>
            <w:r w:rsidRPr="00FD7FD0">
              <w:rPr>
                <w:rFonts w:ascii="Times New Roman" w:hAnsi="Times New Roman" w:cs="Times New Roman"/>
                <w:b/>
                <w:bCs/>
                <w:sz w:val="24"/>
                <w:szCs w:val="24"/>
              </w:rPr>
              <w:t>Variable</w:t>
            </w:r>
          </w:p>
        </w:tc>
        <w:tc>
          <w:tcPr>
            <w:tcW w:w="1984" w:type="dxa"/>
            <w:vAlign w:val="center"/>
          </w:tcPr>
          <w:p w14:paraId="658C8B00" w14:textId="77777777" w:rsidR="003C596E" w:rsidRPr="00FD7FD0" w:rsidRDefault="003C596E" w:rsidP="008801AC">
            <w:pPr>
              <w:pStyle w:val="BodyTextIndent2"/>
              <w:spacing w:after="0" w:line="240" w:lineRule="auto"/>
              <w:ind w:left="0"/>
              <w:jc w:val="center"/>
              <w:rPr>
                <w:rFonts w:ascii="Times New Roman" w:hAnsi="Times New Roman" w:cs="Times New Roman"/>
                <w:b/>
                <w:bCs/>
                <w:sz w:val="24"/>
                <w:szCs w:val="24"/>
              </w:rPr>
            </w:pPr>
            <w:r w:rsidRPr="00FD7FD0">
              <w:rPr>
                <w:rFonts w:ascii="Times New Roman" w:hAnsi="Times New Roman" w:cs="Times New Roman"/>
                <w:b/>
                <w:bCs/>
                <w:sz w:val="24"/>
                <w:szCs w:val="24"/>
              </w:rPr>
              <w:t>Minimum</w:t>
            </w:r>
          </w:p>
        </w:tc>
        <w:tc>
          <w:tcPr>
            <w:tcW w:w="1843" w:type="dxa"/>
            <w:vAlign w:val="center"/>
          </w:tcPr>
          <w:p w14:paraId="5BBD72D6" w14:textId="77777777" w:rsidR="003C596E" w:rsidRPr="00FD7FD0" w:rsidRDefault="003C596E" w:rsidP="008801AC">
            <w:pPr>
              <w:pStyle w:val="BodyTextIndent2"/>
              <w:spacing w:after="0" w:line="240" w:lineRule="auto"/>
              <w:ind w:left="0"/>
              <w:jc w:val="center"/>
              <w:rPr>
                <w:rFonts w:ascii="Times New Roman" w:hAnsi="Times New Roman" w:cs="Times New Roman"/>
                <w:b/>
                <w:bCs/>
                <w:sz w:val="24"/>
                <w:szCs w:val="24"/>
              </w:rPr>
            </w:pPr>
            <w:r w:rsidRPr="00FD7FD0">
              <w:rPr>
                <w:rFonts w:ascii="Times New Roman" w:hAnsi="Times New Roman" w:cs="Times New Roman"/>
                <w:b/>
                <w:bCs/>
                <w:sz w:val="24"/>
                <w:szCs w:val="24"/>
              </w:rPr>
              <w:t>Maximum</w:t>
            </w:r>
          </w:p>
        </w:tc>
        <w:tc>
          <w:tcPr>
            <w:tcW w:w="1276" w:type="dxa"/>
            <w:vAlign w:val="center"/>
          </w:tcPr>
          <w:p w14:paraId="0DEB74E8" w14:textId="77777777" w:rsidR="003C596E" w:rsidRPr="00FD7FD0" w:rsidRDefault="003C596E" w:rsidP="008801AC">
            <w:pPr>
              <w:pStyle w:val="BodyTextIndent2"/>
              <w:spacing w:after="0" w:line="240" w:lineRule="auto"/>
              <w:ind w:left="0"/>
              <w:jc w:val="center"/>
              <w:rPr>
                <w:rFonts w:ascii="Times New Roman" w:hAnsi="Times New Roman" w:cs="Times New Roman"/>
                <w:b/>
                <w:bCs/>
                <w:sz w:val="24"/>
                <w:szCs w:val="24"/>
              </w:rPr>
            </w:pPr>
            <w:r w:rsidRPr="00FD7FD0">
              <w:rPr>
                <w:rFonts w:ascii="Times New Roman" w:hAnsi="Times New Roman" w:cs="Times New Roman"/>
                <w:b/>
                <w:bCs/>
                <w:sz w:val="24"/>
                <w:szCs w:val="24"/>
              </w:rPr>
              <w:t>Mean</w:t>
            </w:r>
          </w:p>
        </w:tc>
        <w:tc>
          <w:tcPr>
            <w:tcW w:w="1969" w:type="dxa"/>
            <w:vAlign w:val="center"/>
          </w:tcPr>
          <w:p w14:paraId="1CF090BF" w14:textId="77777777" w:rsidR="003C596E" w:rsidRPr="00FD7FD0" w:rsidRDefault="003C596E" w:rsidP="008801AC">
            <w:pPr>
              <w:pStyle w:val="BodyTextIndent2"/>
              <w:spacing w:after="0" w:line="240" w:lineRule="auto"/>
              <w:ind w:left="0"/>
              <w:jc w:val="center"/>
              <w:rPr>
                <w:rFonts w:ascii="Times New Roman" w:hAnsi="Times New Roman" w:cs="Times New Roman"/>
                <w:b/>
                <w:bCs/>
                <w:sz w:val="24"/>
                <w:szCs w:val="24"/>
              </w:rPr>
            </w:pPr>
            <w:r w:rsidRPr="00FD7FD0">
              <w:rPr>
                <w:rFonts w:ascii="Times New Roman" w:hAnsi="Times New Roman" w:cs="Times New Roman"/>
                <w:b/>
                <w:bCs/>
                <w:sz w:val="24"/>
                <w:szCs w:val="24"/>
              </w:rPr>
              <w:t>Std Deviation</w:t>
            </w:r>
          </w:p>
        </w:tc>
      </w:tr>
      <w:tr w:rsidR="003C596E" w:rsidRPr="00FD7FD0" w14:paraId="52BD869F" w14:textId="77777777" w:rsidTr="00FD7FD0">
        <w:tc>
          <w:tcPr>
            <w:tcW w:w="2538" w:type="dxa"/>
            <w:vAlign w:val="bottom"/>
          </w:tcPr>
          <w:p w14:paraId="5F0C4444" w14:textId="77777777" w:rsidR="003C596E" w:rsidRPr="00FD7FD0" w:rsidRDefault="003C596E" w:rsidP="008801AC">
            <w:pPr>
              <w:spacing w:after="0" w:line="240" w:lineRule="auto"/>
              <w:jc w:val="both"/>
              <w:rPr>
                <w:rFonts w:ascii="Times New Roman" w:hAnsi="Times New Roman" w:cs="Times New Roman"/>
                <w:color w:val="000000"/>
                <w:sz w:val="24"/>
                <w:szCs w:val="24"/>
              </w:rPr>
            </w:pPr>
            <w:r w:rsidRPr="00FD7FD0">
              <w:rPr>
                <w:rFonts w:ascii="Times New Roman" w:hAnsi="Times New Roman" w:cs="Times New Roman"/>
                <w:color w:val="000000"/>
                <w:sz w:val="24"/>
                <w:szCs w:val="24"/>
              </w:rPr>
              <w:t>IC (X1)</w:t>
            </w:r>
          </w:p>
        </w:tc>
        <w:tc>
          <w:tcPr>
            <w:tcW w:w="1984" w:type="dxa"/>
            <w:vAlign w:val="bottom"/>
          </w:tcPr>
          <w:p w14:paraId="74A3C894" w14:textId="77777777" w:rsidR="003C596E" w:rsidRPr="00FD7FD0" w:rsidRDefault="003C596E" w:rsidP="008801AC">
            <w:pPr>
              <w:spacing w:after="0" w:line="240" w:lineRule="auto"/>
              <w:jc w:val="center"/>
              <w:rPr>
                <w:rFonts w:ascii="Times New Roman" w:hAnsi="Times New Roman" w:cs="Times New Roman"/>
                <w:color w:val="000000"/>
                <w:sz w:val="24"/>
                <w:szCs w:val="24"/>
              </w:rPr>
            </w:pPr>
            <w:r w:rsidRPr="00FD7FD0">
              <w:rPr>
                <w:rFonts w:ascii="Times New Roman" w:hAnsi="Times New Roman" w:cs="Times New Roman"/>
                <w:color w:val="000000"/>
                <w:sz w:val="24"/>
                <w:szCs w:val="24"/>
              </w:rPr>
              <w:t>0,26</w:t>
            </w:r>
          </w:p>
        </w:tc>
        <w:tc>
          <w:tcPr>
            <w:tcW w:w="1843" w:type="dxa"/>
            <w:vAlign w:val="bottom"/>
          </w:tcPr>
          <w:p w14:paraId="4A52DAD7" w14:textId="77777777" w:rsidR="003C596E" w:rsidRPr="00FD7FD0" w:rsidRDefault="003C596E" w:rsidP="008801AC">
            <w:pPr>
              <w:spacing w:after="0" w:line="240" w:lineRule="auto"/>
              <w:jc w:val="center"/>
              <w:rPr>
                <w:rFonts w:ascii="Times New Roman" w:hAnsi="Times New Roman" w:cs="Times New Roman"/>
                <w:color w:val="000000"/>
                <w:sz w:val="24"/>
                <w:szCs w:val="24"/>
              </w:rPr>
            </w:pPr>
            <w:r w:rsidRPr="00FD7FD0">
              <w:rPr>
                <w:rFonts w:ascii="Times New Roman" w:hAnsi="Times New Roman" w:cs="Times New Roman"/>
                <w:color w:val="000000"/>
                <w:sz w:val="24"/>
                <w:szCs w:val="24"/>
              </w:rPr>
              <w:t>1,55</w:t>
            </w:r>
          </w:p>
        </w:tc>
        <w:tc>
          <w:tcPr>
            <w:tcW w:w="1276" w:type="dxa"/>
            <w:vAlign w:val="bottom"/>
          </w:tcPr>
          <w:p w14:paraId="67A2345B" w14:textId="77777777" w:rsidR="003C596E" w:rsidRPr="00FD7FD0" w:rsidRDefault="003C596E" w:rsidP="008801AC">
            <w:pPr>
              <w:spacing w:after="0" w:line="240" w:lineRule="auto"/>
              <w:jc w:val="center"/>
              <w:rPr>
                <w:rFonts w:ascii="Times New Roman" w:hAnsi="Times New Roman" w:cs="Times New Roman"/>
                <w:color w:val="000000"/>
                <w:sz w:val="24"/>
                <w:szCs w:val="24"/>
              </w:rPr>
            </w:pPr>
            <w:r w:rsidRPr="00FD7FD0">
              <w:rPr>
                <w:rFonts w:ascii="Times New Roman" w:hAnsi="Times New Roman" w:cs="Times New Roman"/>
                <w:color w:val="000000"/>
                <w:sz w:val="24"/>
                <w:szCs w:val="24"/>
              </w:rPr>
              <w:t>0,65</w:t>
            </w:r>
          </w:p>
        </w:tc>
        <w:tc>
          <w:tcPr>
            <w:tcW w:w="1969" w:type="dxa"/>
            <w:vAlign w:val="bottom"/>
          </w:tcPr>
          <w:p w14:paraId="54BF877C" w14:textId="77777777" w:rsidR="003C596E" w:rsidRPr="00FD7FD0" w:rsidRDefault="003C596E" w:rsidP="008801AC">
            <w:pPr>
              <w:spacing w:after="0" w:line="240" w:lineRule="auto"/>
              <w:jc w:val="center"/>
              <w:rPr>
                <w:rFonts w:ascii="Times New Roman" w:hAnsi="Times New Roman" w:cs="Times New Roman"/>
                <w:color w:val="000000"/>
                <w:sz w:val="24"/>
                <w:szCs w:val="24"/>
              </w:rPr>
            </w:pPr>
            <w:r w:rsidRPr="00FD7FD0">
              <w:rPr>
                <w:rFonts w:ascii="Times New Roman" w:hAnsi="Times New Roman" w:cs="Times New Roman"/>
                <w:color w:val="000000"/>
                <w:sz w:val="24"/>
                <w:szCs w:val="24"/>
              </w:rPr>
              <w:t>0,27</w:t>
            </w:r>
          </w:p>
        </w:tc>
      </w:tr>
      <w:tr w:rsidR="003C596E" w:rsidRPr="00FD7FD0" w14:paraId="2612F9AC" w14:textId="77777777" w:rsidTr="00FD7FD0">
        <w:tc>
          <w:tcPr>
            <w:tcW w:w="2538" w:type="dxa"/>
            <w:vAlign w:val="bottom"/>
          </w:tcPr>
          <w:p w14:paraId="4BE27527" w14:textId="77777777" w:rsidR="003C596E" w:rsidRPr="00FD7FD0" w:rsidRDefault="003C596E" w:rsidP="008801AC">
            <w:pPr>
              <w:spacing w:after="0" w:line="240" w:lineRule="auto"/>
              <w:jc w:val="both"/>
              <w:rPr>
                <w:rFonts w:ascii="Times New Roman" w:hAnsi="Times New Roman" w:cs="Times New Roman"/>
                <w:color w:val="000000"/>
                <w:sz w:val="24"/>
                <w:szCs w:val="24"/>
              </w:rPr>
            </w:pPr>
            <w:r w:rsidRPr="00FD7FD0">
              <w:rPr>
                <w:rFonts w:ascii="Times New Roman" w:hAnsi="Times New Roman" w:cs="Times New Roman"/>
                <w:color w:val="000000"/>
                <w:sz w:val="24"/>
                <w:szCs w:val="24"/>
              </w:rPr>
              <w:lastRenderedPageBreak/>
              <w:t>SM (X2</w:t>
            </w:r>
          </w:p>
        </w:tc>
        <w:tc>
          <w:tcPr>
            <w:tcW w:w="1984" w:type="dxa"/>
            <w:vAlign w:val="bottom"/>
          </w:tcPr>
          <w:p w14:paraId="49B52884" w14:textId="77777777" w:rsidR="003C596E" w:rsidRPr="00FD7FD0" w:rsidRDefault="003C596E" w:rsidP="008801AC">
            <w:pPr>
              <w:spacing w:after="0" w:line="240" w:lineRule="auto"/>
              <w:jc w:val="center"/>
              <w:rPr>
                <w:rFonts w:ascii="Times New Roman" w:hAnsi="Times New Roman" w:cs="Times New Roman"/>
                <w:color w:val="000000"/>
                <w:sz w:val="24"/>
                <w:szCs w:val="24"/>
              </w:rPr>
            </w:pPr>
            <w:r w:rsidRPr="00FD7FD0">
              <w:rPr>
                <w:rFonts w:ascii="Times New Roman" w:hAnsi="Times New Roman" w:cs="Times New Roman"/>
                <w:color w:val="000000"/>
                <w:sz w:val="24"/>
                <w:szCs w:val="24"/>
              </w:rPr>
              <w:t>12,34</w:t>
            </w:r>
          </w:p>
        </w:tc>
        <w:tc>
          <w:tcPr>
            <w:tcW w:w="1843" w:type="dxa"/>
            <w:vAlign w:val="bottom"/>
          </w:tcPr>
          <w:p w14:paraId="45E03781" w14:textId="77777777" w:rsidR="003C596E" w:rsidRPr="00FD7FD0" w:rsidRDefault="003C596E" w:rsidP="008801AC">
            <w:pPr>
              <w:spacing w:after="0" w:line="240" w:lineRule="auto"/>
              <w:jc w:val="center"/>
              <w:rPr>
                <w:rFonts w:ascii="Times New Roman" w:hAnsi="Times New Roman" w:cs="Times New Roman"/>
                <w:color w:val="000000"/>
                <w:sz w:val="24"/>
                <w:szCs w:val="24"/>
              </w:rPr>
            </w:pPr>
            <w:r w:rsidRPr="00FD7FD0">
              <w:rPr>
                <w:rFonts w:ascii="Times New Roman" w:hAnsi="Times New Roman" w:cs="Times New Roman"/>
                <w:color w:val="000000"/>
                <w:sz w:val="24"/>
                <w:szCs w:val="24"/>
              </w:rPr>
              <w:t>63,07</w:t>
            </w:r>
          </w:p>
        </w:tc>
        <w:tc>
          <w:tcPr>
            <w:tcW w:w="1276" w:type="dxa"/>
            <w:vAlign w:val="bottom"/>
          </w:tcPr>
          <w:p w14:paraId="45BE2AC0" w14:textId="77777777" w:rsidR="003C596E" w:rsidRPr="00FD7FD0" w:rsidRDefault="003C596E" w:rsidP="008801AC">
            <w:pPr>
              <w:spacing w:after="0" w:line="240" w:lineRule="auto"/>
              <w:jc w:val="center"/>
              <w:rPr>
                <w:rFonts w:ascii="Times New Roman" w:hAnsi="Times New Roman" w:cs="Times New Roman"/>
                <w:color w:val="000000"/>
                <w:sz w:val="24"/>
                <w:szCs w:val="24"/>
              </w:rPr>
            </w:pPr>
            <w:r w:rsidRPr="00FD7FD0">
              <w:rPr>
                <w:rFonts w:ascii="Times New Roman" w:hAnsi="Times New Roman" w:cs="Times New Roman"/>
                <w:color w:val="000000"/>
                <w:sz w:val="24"/>
                <w:szCs w:val="24"/>
              </w:rPr>
              <w:t>26,13</w:t>
            </w:r>
          </w:p>
        </w:tc>
        <w:tc>
          <w:tcPr>
            <w:tcW w:w="1969" w:type="dxa"/>
            <w:vAlign w:val="bottom"/>
          </w:tcPr>
          <w:p w14:paraId="2B7AEE41" w14:textId="77777777" w:rsidR="003C596E" w:rsidRPr="00FD7FD0" w:rsidRDefault="003C596E" w:rsidP="008801AC">
            <w:pPr>
              <w:spacing w:after="0" w:line="240" w:lineRule="auto"/>
              <w:jc w:val="center"/>
              <w:rPr>
                <w:rFonts w:ascii="Times New Roman" w:hAnsi="Times New Roman" w:cs="Times New Roman"/>
                <w:color w:val="000000"/>
                <w:sz w:val="24"/>
                <w:szCs w:val="24"/>
              </w:rPr>
            </w:pPr>
            <w:r w:rsidRPr="00FD7FD0">
              <w:rPr>
                <w:rFonts w:ascii="Times New Roman" w:hAnsi="Times New Roman" w:cs="Times New Roman"/>
                <w:color w:val="000000"/>
                <w:sz w:val="24"/>
                <w:szCs w:val="24"/>
              </w:rPr>
              <w:t>12,06</w:t>
            </w:r>
          </w:p>
        </w:tc>
      </w:tr>
      <w:tr w:rsidR="003C596E" w:rsidRPr="00FD7FD0" w14:paraId="5E7B6FCC" w14:textId="77777777" w:rsidTr="00FD7FD0">
        <w:tc>
          <w:tcPr>
            <w:tcW w:w="2538" w:type="dxa"/>
            <w:vAlign w:val="bottom"/>
          </w:tcPr>
          <w:p w14:paraId="41010EF4" w14:textId="77777777" w:rsidR="003C596E" w:rsidRPr="00FD7FD0" w:rsidRDefault="003C596E" w:rsidP="008801AC">
            <w:pPr>
              <w:spacing w:after="0" w:line="240" w:lineRule="auto"/>
              <w:jc w:val="both"/>
              <w:rPr>
                <w:rFonts w:ascii="Times New Roman" w:hAnsi="Times New Roman" w:cs="Times New Roman"/>
                <w:color w:val="000000"/>
                <w:sz w:val="24"/>
                <w:szCs w:val="24"/>
              </w:rPr>
            </w:pPr>
            <w:r w:rsidRPr="00FD7FD0">
              <w:rPr>
                <w:rFonts w:ascii="Times New Roman" w:hAnsi="Times New Roman" w:cs="Times New Roman"/>
                <w:color w:val="000000"/>
                <w:sz w:val="24"/>
                <w:szCs w:val="24"/>
              </w:rPr>
              <w:t>PROF (Z)</w:t>
            </w:r>
          </w:p>
        </w:tc>
        <w:tc>
          <w:tcPr>
            <w:tcW w:w="1984" w:type="dxa"/>
            <w:vAlign w:val="bottom"/>
          </w:tcPr>
          <w:p w14:paraId="60A78DD1" w14:textId="77777777" w:rsidR="003C596E" w:rsidRPr="00FD7FD0" w:rsidRDefault="003C596E" w:rsidP="008801AC">
            <w:pPr>
              <w:spacing w:after="0" w:line="240" w:lineRule="auto"/>
              <w:jc w:val="center"/>
              <w:rPr>
                <w:rFonts w:ascii="Times New Roman" w:hAnsi="Times New Roman" w:cs="Times New Roman"/>
                <w:color w:val="000000"/>
                <w:sz w:val="24"/>
                <w:szCs w:val="24"/>
              </w:rPr>
            </w:pPr>
            <w:r w:rsidRPr="00FD7FD0">
              <w:rPr>
                <w:rFonts w:ascii="Times New Roman" w:hAnsi="Times New Roman" w:cs="Times New Roman"/>
                <w:color w:val="000000"/>
                <w:sz w:val="24"/>
                <w:szCs w:val="24"/>
              </w:rPr>
              <w:t>-0,09</w:t>
            </w:r>
          </w:p>
        </w:tc>
        <w:tc>
          <w:tcPr>
            <w:tcW w:w="1843" w:type="dxa"/>
            <w:vAlign w:val="bottom"/>
          </w:tcPr>
          <w:p w14:paraId="16F86957" w14:textId="77777777" w:rsidR="003C596E" w:rsidRPr="00FD7FD0" w:rsidRDefault="003C596E" w:rsidP="008801AC">
            <w:pPr>
              <w:spacing w:after="0" w:line="240" w:lineRule="auto"/>
              <w:jc w:val="center"/>
              <w:rPr>
                <w:rFonts w:ascii="Times New Roman" w:hAnsi="Times New Roman" w:cs="Times New Roman"/>
                <w:color w:val="000000"/>
                <w:sz w:val="24"/>
                <w:szCs w:val="24"/>
              </w:rPr>
            </w:pPr>
            <w:r w:rsidRPr="00FD7FD0">
              <w:rPr>
                <w:rFonts w:ascii="Times New Roman" w:hAnsi="Times New Roman" w:cs="Times New Roman"/>
                <w:color w:val="000000"/>
                <w:sz w:val="24"/>
                <w:szCs w:val="24"/>
              </w:rPr>
              <w:t>31,20</w:t>
            </w:r>
          </w:p>
        </w:tc>
        <w:tc>
          <w:tcPr>
            <w:tcW w:w="1276" w:type="dxa"/>
            <w:vAlign w:val="bottom"/>
          </w:tcPr>
          <w:p w14:paraId="52EDDCFC" w14:textId="77777777" w:rsidR="003C596E" w:rsidRPr="00FD7FD0" w:rsidRDefault="003C596E" w:rsidP="008801AC">
            <w:pPr>
              <w:spacing w:after="0" w:line="240" w:lineRule="auto"/>
              <w:jc w:val="center"/>
              <w:rPr>
                <w:rFonts w:ascii="Times New Roman" w:hAnsi="Times New Roman" w:cs="Times New Roman"/>
                <w:color w:val="000000"/>
                <w:sz w:val="24"/>
                <w:szCs w:val="24"/>
              </w:rPr>
            </w:pPr>
            <w:r w:rsidRPr="00FD7FD0">
              <w:rPr>
                <w:rFonts w:ascii="Times New Roman" w:hAnsi="Times New Roman" w:cs="Times New Roman"/>
                <w:color w:val="000000"/>
                <w:sz w:val="24"/>
                <w:szCs w:val="24"/>
              </w:rPr>
              <w:t>8,15</w:t>
            </w:r>
          </w:p>
        </w:tc>
        <w:tc>
          <w:tcPr>
            <w:tcW w:w="1969" w:type="dxa"/>
            <w:vAlign w:val="bottom"/>
          </w:tcPr>
          <w:p w14:paraId="0A439A19" w14:textId="77777777" w:rsidR="003C596E" w:rsidRPr="00FD7FD0" w:rsidRDefault="003C596E" w:rsidP="008801AC">
            <w:pPr>
              <w:spacing w:after="0" w:line="240" w:lineRule="auto"/>
              <w:jc w:val="center"/>
              <w:rPr>
                <w:rFonts w:ascii="Times New Roman" w:hAnsi="Times New Roman" w:cs="Times New Roman"/>
                <w:color w:val="000000"/>
                <w:sz w:val="24"/>
                <w:szCs w:val="24"/>
              </w:rPr>
            </w:pPr>
            <w:r w:rsidRPr="00FD7FD0">
              <w:rPr>
                <w:rFonts w:ascii="Times New Roman" w:hAnsi="Times New Roman" w:cs="Times New Roman"/>
                <w:color w:val="000000"/>
                <w:sz w:val="24"/>
                <w:szCs w:val="24"/>
              </w:rPr>
              <w:t>8,78</w:t>
            </w:r>
          </w:p>
        </w:tc>
      </w:tr>
      <w:tr w:rsidR="003C596E" w:rsidRPr="00FD7FD0" w14:paraId="7807A160" w14:textId="77777777" w:rsidTr="00FD7FD0">
        <w:tc>
          <w:tcPr>
            <w:tcW w:w="2538" w:type="dxa"/>
            <w:vAlign w:val="bottom"/>
          </w:tcPr>
          <w:p w14:paraId="407CC039" w14:textId="77777777" w:rsidR="003C596E" w:rsidRPr="00FD7FD0" w:rsidRDefault="003C596E" w:rsidP="008801AC">
            <w:pPr>
              <w:spacing w:after="0" w:line="240" w:lineRule="auto"/>
              <w:jc w:val="both"/>
              <w:rPr>
                <w:rFonts w:ascii="Times New Roman" w:hAnsi="Times New Roman" w:cs="Times New Roman"/>
                <w:color w:val="000000"/>
                <w:sz w:val="24"/>
                <w:szCs w:val="24"/>
              </w:rPr>
            </w:pPr>
            <w:r w:rsidRPr="00FD7FD0">
              <w:rPr>
                <w:rFonts w:ascii="Times New Roman" w:hAnsi="Times New Roman" w:cs="Times New Roman"/>
                <w:color w:val="000000"/>
                <w:sz w:val="24"/>
                <w:szCs w:val="24"/>
              </w:rPr>
              <w:t>KIN_KEU (Y)</w:t>
            </w:r>
          </w:p>
        </w:tc>
        <w:tc>
          <w:tcPr>
            <w:tcW w:w="1984" w:type="dxa"/>
            <w:vAlign w:val="bottom"/>
          </w:tcPr>
          <w:p w14:paraId="0CE71FC1" w14:textId="77777777" w:rsidR="003C596E" w:rsidRPr="00FD7FD0" w:rsidRDefault="003C596E" w:rsidP="008801AC">
            <w:pPr>
              <w:spacing w:after="0" w:line="240" w:lineRule="auto"/>
              <w:jc w:val="center"/>
              <w:rPr>
                <w:rFonts w:ascii="Times New Roman" w:hAnsi="Times New Roman" w:cs="Times New Roman"/>
                <w:color w:val="000000"/>
                <w:sz w:val="24"/>
                <w:szCs w:val="24"/>
              </w:rPr>
            </w:pPr>
            <w:r w:rsidRPr="00FD7FD0">
              <w:rPr>
                <w:rFonts w:ascii="Times New Roman" w:hAnsi="Times New Roman" w:cs="Times New Roman"/>
                <w:color w:val="000000"/>
                <w:sz w:val="24"/>
                <w:szCs w:val="24"/>
              </w:rPr>
              <w:t>44,92</w:t>
            </w:r>
          </w:p>
        </w:tc>
        <w:tc>
          <w:tcPr>
            <w:tcW w:w="1843" w:type="dxa"/>
            <w:vAlign w:val="bottom"/>
          </w:tcPr>
          <w:p w14:paraId="19B9E8D0" w14:textId="77777777" w:rsidR="003C596E" w:rsidRPr="00FD7FD0" w:rsidRDefault="003C596E" w:rsidP="008801AC">
            <w:pPr>
              <w:spacing w:after="0" w:line="240" w:lineRule="auto"/>
              <w:jc w:val="center"/>
              <w:rPr>
                <w:rFonts w:ascii="Times New Roman" w:hAnsi="Times New Roman" w:cs="Times New Roman"/>
                <w:color w:val="000000"/>
                <w:sz w:val="24"/>
                <w:szCs w:val="24"/>
              </w:rPr>
            </w:pPr>
            <w:r w:rsidRPr="00FD7FD0">
              <w:rPr>
                <w:rFonts w:ascii="Times New Roman" w:hAnsi="Times New Roman" w:cs="Times New Roman"/>
                <w:color w:val="000000"/>
                <w:sz w:val="24"/>
                <w:szCs w:val="24"/>
              </w:rPr>
              <w:t>196,73</w:t>
            </w:r>
          </w:p>
        </w:tc>
        <w:tc>
          <w:tcPr>
            <w:tcW w:w="1276" w:type="dxa"/>
            <w:vAlign w:val="bottom"/>
          </w:tcPr>
          <w:p w14:paraId="0C2521CC" w14:textId="77777777" w:rsidR="003C596E" w:rsidRPr="00FD7FD0" w:rsidRDefault="003C596E" w:rsidP="008801AC">
            <w:pPr>
              <w:spacing w:after="0" w:line="240" w:lineRule="auto"/>
              <w:jc w:val="center"/>
              <w:rPr>
                <w:rFonts w:ascii="Times New Roman" w:hAnsi="Times New Roman" w:cs="Times New Roman"/>
                <w:color w:val="000000"/>
                <w:sz w:val="24"/>
                <w:szCs w:val="24"/>
              </w:rPr>
            </w:pPr>
            <w:r w:rsidRPr="00FD7FD0">
              <w:rPr>
                <w:rFonts w:ascii="Times New Roman" w:hAnsi="Times New Roman" w:cs="Times New Roman"/>
                <w:color w:val="000000"/>
                <w:sz w:val="24"/>
                <w:szCs w:val="24"/>
              </w:rPr>
              <w:t>85,21</w:t>
            </w:r>
          </w:p>
        </w:tc>
        <w:tc>
          <w:tcPr>
            <w:tcW w:w="1969" w:type="dxa"/>
            <w:vAlign w:val="bottom"/>
          </w:tcPr>
          <w:p w14:paraId="078E455C" w14:textId="77777777" w:rsidR="003C596E" w:rsidRPr="00FD7FD0" w:rsidRDefault="003C596E" w:rsidP="008801AC">
            <w:pPr>
              <w:spacing w:after="0" w:line="240" w:lineRule="auto"/>
              <w:jc w:val="center"/>
              <w:rPr>
                <w:rFonts w:ascii="Times New Roman" w:hAnsi="Times New Roman" w:cs="Times New Roman"/>
                <w:color w:val="000000"/>
                <w:sz w:val="24"/>
                <w:szCs w:val="24"/>
              </w:rPr>
            </w:pPr>
            <w:r w:rsidRPr="00FD7FD0">
              <w:rPr>
                <w:rFonts w:ascii="Times New Roman" w:hAnsi="Times New Roman" w:cs="Times New Roman"/>
                <w:color w:val="000000"/>
                <w:sz w:val="24"/>
                <w:szCs w:val="24"/>
              </w:rPr>
              <w:t>23,55</w:t>
            </w:r>
          </w:p>
        </w:tc>
      </w:tr>
    </w:tbl>
    <w:p w14:paraId="514E6B2B" w14:textId="77777777" w:rsidR="00745317" w:rsidRPr="00FD7FD0" w:rsidRDefault="00745317" w:rsidP="00745317">
      <w:pPr>
        <w:tabs>
          <w:tab w:val="left" w:pos="0"/>
        </w:tabs>
        <w:suppressAutoHyphens/>
        <w:spacing w:after="0" w:line="240" w:lineRule="auto"/>
        <w:jc w:val="both"/>
        <w:outlineLvl w:val="0"/>
        <w:rPr>
          <w:rFonts w:ascii="Times New Roman" w:hAnsi="Times New Roman" w:cs="Times New Roman"/>
          <w:sz w:val="24"/>
          <w:szCs w:val="24"/>
        </w:rPr>
      </w:pPr>
      <w:r w:rsidRPr="00745317">
        <w:rPr>
          <w:rFonts w:ascii="Times New Roman" w:hAnsi="Times New Roman" w:cs="Times New Roman"/>
          <w:sz w:val="24"/>
          <w:szCs w:val="24"/>
        </w:rPr>
        <w:t>(Source: Prepared by the author (2022)</w:t>
      </w:r>
    </w:p>
    <w:p w14:paraId="48722284" w14:textId="77777777" w:rsidR="00745317" w:rsidRDefault="00745317" w:rsidP="00745317">
      <w:pPr>
        <w:shd w:val="clear" w:color="auto" w:fill="FFFFFF"/>
        <w:spacing w:after="0" w:line="240" w:lineRule="auto"/>
        <w:jc w:val="both"/>
        <w:rPr>
          <w:rFonts w:ascii="Times New Roman" w:eastAsia="Times New Roman" w:hAnsi="Times New Roman" w:cs="Times New Roman"/>
          <w:b/>
          <w:sz w:val="24"/>
          <w:szCs w:val="24"/>
          <w:lang w:eastAsia="en-ID"/>
        </w:rPr>
      </w:pPr>
    </w:p>
    <w:p w14:paraId="1437053D" w14:textId="63DFD6C6" w:rsidR="003C596E" w:rsidRPr="00FD7FD0" w:rsidRDefault="003C596E" w:rsidP="00801D3A">
      <w:pPr>
        <w:pStyle w:val="Heading2"/>
        <w:ind w:left="0" w:firstLine="567"/>
        <w:jc w:val="both"/>
        <w:rPr>
          <w:b w:val="0"/>
          <w:bCs w:val="0"/>
          <w:lang w:val="en-US"/>
        </w:rPr>
      </w:pPr>
      <w:r w:rsidRPr="00FD7FD0">
        <w:rPr>
          <w:b w:val="0"/>
          <w:bCs w:val="0"/>
          <w:lang w:val="en-US"/>
        </w:rPr>
        <w:t>Based on the data in Table 2, it can be seen that the intellectual capital variable (X1) has an average of 0.65. the intellectual capital variable has a minimum value of 0.26, namely intellectual capital at the Bank BJB Syariah company in 2018, while a maximum value of 1.55 is intellectual capital at the Bank Muamalat Indonesia company in 2018. The intellectual capital variable is measured by the value added intellectual coefficient (VAIC). In this case the bigger the VAIC, the higher the company's intellectual capital.</w:t>
      </w:r>
      <w:r w:rsidR="00801D3A" w:rsidRPr="00FD7FD0">
        <w:rPr>
          <w:b w:val="0"/>
          <w:bCs w:val="0"/>
          <w:lang w:val="en-US"/>
        </w:rPr>
        <w:t xml:space="preserve"> </w:t>
      </w:r>
      <w:r w:rsidRPr="00FD7FD0">
        <w:rPr>
          <w:b w:val="0"/>
          <w:bCs w:val="0"/>
          <w:lang w:val="en-US"/>
        </w:rPr>
        <w:t>The capital structure variable (X2) as measured through CAR (Capital Adequacy Ratio) has an average of 26.13%. The capital structure variable has a minimum value of 12.34%, which is the CAR for the Bank Muamalat Indonesia company in 2018, while the maximum value of 63.07% is the CAR for the Bank Net Indonesia Syariah company in 2018. The capital structure variable is measured by CAR. In this case the greater the CAR, the greater the capital structure.</w:t>
      </w:r>
      <w:r w:rsidR="00801D3A" w:rsidRPr="00FD7FD0">
        <w:rPr>
          <w:b w:val="0"/>
          <w:bCs w:val="0"/>
          <w:lang w:val="en-US"/>
        </w:rPr>
        <w:t xml:space="preserve"> </w:t>
      </w:r>
      <w:r w:rsidRPr="00FD7FD0">
        <w:rPr>
          <w:b w:val="0"/>
          <w:bCs w:val="0"/>
          <w:lang w:val="en-US"/>
        </w:rPr>
        <w:t>The profitability variable (Z) as measured by Return on Equity (ROE) has an average of 8.15%. The profitability variable has a minimum value of -0.09%, namely profitability at Bank Victoria Indonesia in 2020, while a maximum value of 31.20% is profitability at BTPN Syariah in 2019. Profitability is measured by ROE, where the greater the ROE value, the better company profitability.</w:t>
      </w:r>
      <w:r w:rsidR="00801D3A" w:rsidRPr="00FD7FD0">
        <w:rPr>
          <w:b w:val="0"/>
          <w:bCs w:val="0"/>
          <w:lang w:val="en-US"/>
        </w:rPr>
        <w:t xml:space="preserve"> </w:t>
      </w:r>
      <w:r w:rsidRPr="00FD7FD0">
        <w:rPr>
          <w:b w:val="0"/>
          <w:bCs w:val="0"/>
          <w:lang w:val="en-US"/>
        </w:rPr>
        <w:t>The financial performance variable (Y) as measured by the Financing to Deposit Ratio (FDR) has an average of 85.21%. The Financial Performance Variable has a minimum value of 44.92%, which is the financial performance of Bank Syariah Net in 2018, while the maximum value of 196.73% is the Financial Performance of Bukopin Sharia Bank in 2020. FDR is the liquidity ratio used to measure the composition of the total financing given compared to the amount of public funds and own capital used. In this case the greater the FDR, the greater the bank's liquidity.</w:t>
      </w:r>
    </w:p>
    <w:p w14:paraId="627C042D" w14:textId="6C48B231" w:rsidR="0054113E" w:rsidRPr="00FD7FD0" w:rsidRDefault="0054113E" w:rsidP="00801D3A">
      <w:pPr>
        <w:pStyle w:val="Heading2"/>
        <w:ind w:left="0" w:firstLine="720"/>
        <w:rPr>
          <w:b w:val="0"/>
          <w:lang w:val="en-US"/>
        </w:rPr>
      </w:pPr>
      <w:r w:rsidRPr="00FD7FD0">
        <w:rPr>
          <w:noProof/>
          <w:lang w:val="id-ID" w:eastAsia="id-ID"/>
        </w:rPr>
        <w:drawing>
          <wp:inline distT="0" distB="0" distL="0" distR="0" wp14:anchorId="3B17BC73" wp14:editId="4C931CA0">
            <wp:extent cx="5162549" cy="3181350"/>
            <wp:effectExtent l="0" t="0" r="635" b="0"/>
            <wp:docPr id="9" name="Picture 8" descr="F:\DATANEAKOE 2014\BU NURUL DES 21\SYARIAH 21 B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DATANEAKOE 2014\BU NURUL DES 21\SYARIAH 21 BT.bmp"/>
                    <pic:cNvPicPr>
                      <a:picLocks noChangeAspect="1" noChangeArrowheads="1"/>
                    </pic:cNvPicPr>
                  </pic:nvPicPr>
                  <pic:blipFill>
                    <a:blip r:embed="rId15"/>
                    <a:srcRect l="5417" t="17269" r="36508" b="26362"/>
                    <a:stretch>
                      <a:fillRect/>
                    </a:stretch>
                  </pic:blipFill>
                  <pic:spPr bwMode="auto">
                    <a:xfrm>
                      <a:off x="0" y="0"/>
                      <a:ext cx="5174750" cy="3188869"/>
                    </a:xfrm>
                    <a:prstGeom prst="rect">
                      <a:avLst/>
                    </a:prstGeom>
                    <a:noFill/>
                    <a:ln w="9525">
                      <a:noFill/>
                      <a:miter lim="800000"/>
                      <a:headEnd/>
                      <a:tailEnd/>
                    </a:ln>
                  </pic:spPr>
                </pic:pic>
              </a:graphicData>
            </a:graphic>
          </wp:inline>
        </w:drawing>
      </w:r>
    </w:p>
    <w:p w14:paraId="5FB8AA1D" w14:textId="3F5EE80B" w:rsidR="004A08C9" w:rsidRDefault="0054113E" w:rsidP="004A08C9">
      <w:pPr>
        <w:pStyle w:val="Heading2"/>
        <w:ind w:left="0"/>
        <w:rPr>
          <w:lang w:val="id-ID"/>
        </w:rPr>
      </w:pPr>
      <w:r w:rsidRPr="00FD7FD0">
        <w:rPr>
          <w:lang w:val="id-ID"/>
        </w:rPr>
        <w:t>Figure 1. Output of Path Analysis Results</w:t>
      </w:r>
    </w:p>
    <w:p w14:paraId="504EF27B" w14:textId="77777777" w:rsidR="00745317" w:rsidRPr="00745317" w:rsidRDefault="00745317" w:rsidP="00745317">
      <w:pPr>
        <w:jc w:val="center"/>
        <w:rPr>
          <w:rFonts w:ascii="Times New Roman" w:eastAsia="Times New Roman" w:hAnsi="Times New Roman" w:cs="Times New Roman"/>
          <w:b/>
          <w:bCs/>
          <w:sz w:val="24"/>
          <w:szCs w:val="24"/>
          <w:lang w:val="id-ID"/>
        </w:rPr>
      </w:pPr>
      <w:r w:rsidRPr="00745317">
        <w:rPr>
          <w:rFonts w:ascii="Times New Roman" w:eastAsia="Times New Roman" w:hAnsi="Times New Roman" w:cs="Times New Roman"/>
          <w:b/>
          <w:bCs/>
          <w:sz w:val="24"/>
          <w:szCs w:val="24"/>
          <w:lang w:val="id-ID"/>
        </w:rPr>
        <w:t>(Source: Prepared by the author (2022)</w:t>
      </w:r>
    </w:p>
    <w:p w14:paraId="0FC545EC" w14:textId="77777777" w:rsidR="00745317" w:rsidRPr="00FD7FD0" w:rsidRDefault="00745317" w:rsidP="004A08C9">
      <w:pPr>
        <w:pStyle w:val="Heading2"/>
        <w:ind w:left="0"/>
        <w:rPr>
          <w:lang w:val="id-ID"/>
        </w:rPr>
      </w:pPr>
    </w:p>
    <w:p w14:paraId="731D7674" w14:textId="77777777" w:rsidR="00CC1773" w:rsidRDefault="00CC1773" w:rsidP="00801D3A">
      <w:pPr>
        <w:pStyle w:val="Heading2"/>
        <w:ind w:left="0" w:firstLine="567"/>
        <w:jc w:val="both"/>
        <w:rPr>
          <w:b w:val="0"/>
          <w:lang w:val="id-ID"/>
        </w:rPr>
      </w:pPr>
    </w:p>
    <w:p w14:paraId="3BE8EC33" w14:textId="71BA37AB" w:rsidR="00801D3A" w:rsidRPr="00FD7FD0" w:rsidRDefault="00801D3A" w:rsidP="00801D3A">
      <w:pPr>
        <w:pStyle w:val="Heading2"/>
        <w:ind w:left="0" w:firstLine="567"/>
        <w:jc w:val="both"/>
        <w:rPr>
          <w:b w:val="0"/>
          <w:lang w:val="en-US"/>
        </w:rPr>
      </w:pPr>
      <w:r w:rsidRPr="00FD7FD0">
        <w:rPr>
          <w:b w:val="0"/>
          <w:lang w:val="id-ID"/>
        </w:rPr>
        <w:t>Testing of the inner model or structural model is carried out to see the relationship between the constructs, the significance value and the R-square of the research model. The structural model was evaluated using the R-square for the dependent construct t test and the significance of the structural path parameter coefficients.</w:t>
      </w:r>
      <w:r w:rsidRPr="00FD7FD0">
        <w:rPr>
          <w:b w:val="0"/>
          <w:lang w:val="en-US"/>
        </w:rPr>
        <w:t xml:space="preserve"> The results of the analysis using SEM analysis with Warp </w:t>
      </w:r>
      <w:r w:rsidRPr="00FD7FD0">
        <w:rPr>
          <w:b w:val="0"/>
          <w:lang w:val="en-US"/>
        </w:rPr>
        <w:lastRenderedPageBreak/>
        <w:t>PLS are presented in Figure 1. In assessing the model with PLS begins by looking at the R-square for each dependent latent variable. Table 3 presents the results of R-square estimation using SmartPLS.</w:t>
      </w:r>
    </w:p>
    <w:p w14:paraId="6D96DB7C" w14:textId="77777777" w:rsidR="00FC0D5F" w:rsidRPr="00FD7FD0" w:rsidRDefault="00FC0D5F" w:rsidP="00801D3A">
      <w:pPr>
        <w:pStyle w:val="Heading2"/>
        <w:ind w:left="0" w:firstLine="567"/>
        <w:jc w:val="both"/>
        <w:rPr>
          <w:b w:val="0"/>
          <w:lang w:val="en-US"/>
        </w:rPr>
      </w:pPr>
    </w:p>
    <w:p w14:paraId="78B4BE13" w14:textId="77777777" w:rsidR="00FC0D5F" w:rsidRPr="00FD7FD0" w:rsidRDefault="00FC0D5F" w:rsidP="00FD7FD0">
      <w:pPr>
        <w:spacing w:after="0" w:line="240" w:lineRule="auto"/>
        <w:jc w:val="center"/>
        <w:rPr>
          <w:rFonts w:ascii="Times New Roman" w:hAnsi="Times New Roman" w:cs="Times New Roman"/>
          <w:b/>
          <w:iCs/>
          <w:sz w:val="24"/>
          <w:szCs w:val="24"/>
          <w:lang w:val="en-US"/>
        </w:rPr>
      </w:pPr>
      <w:r w:rsidRPr="00FD7FD0">
        <w:rPr>
          <w:rFonts w:ascii="Times New Roman" w:hAnsi="Times New Roman" w:cs="Times New Roman"/>
          <w:b/>
          <w:sz w:val="24"/>
          <w:szCs w:val="24"/>
          <w:lang w:val="en-US"/>
        </w:rPr>
        <w:t>Table 3. R-</w:t>
      </w:r>
      <w:r w:rsidRPr="00FD7FD0">
        <w:rPr>
          <w:rFonts w:ascii="Times New Roman" w:hAnsi="Times New Roman" w:cs="Times New Roman"/>
          <w:b/>
          <w:iCs/>
          <w:sz w:val="24"/>
          <w:szCs w:val="24"/>
          <w:lang w:val="en-US"/>
        </w:rPr>
        <w:t>Square Value Results</w:t>
      </w:r>
    </w:p>
    <w:tbl>
      <w:tblPr>
        <w:tblW w:w="9354" w:type="dxa"/>
        <w:tblInd w:w="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48"/>
        <w:gridCol w:w="4806"/>
      </w:tblGrid>
      <w:tr w:rsidR="00FC0D5F" w:rsidRPr="00FD7FD0" w14:paraId="2C5DBFDF" w14:textId="77777777" w:rsidTr="00FD7FD0">
        <w:trPr>
          <w:trHeight w:val="314"/>
        </w:trPr>
        <w:tc>
          <w:tcPr>
            <w:tcW w:w="4548" w:type="dxa"/>
            <w:shd w:val="clear" w:color="auto" w:fill="auto"/>
            <w:noWrap/>
            <w:vAlign w:val="bottom"/>
            <w:hideMark/>
          </w:tcPr>
          <w:p w14:paraId="48ECC93A" w14:textId="77777777" w:rsidR="00FC0D5F" w:rsidRPr="00FD7FD0" w:rsidRDefault="00FC0D5F" w:rsidP="008801AC">
            <w:pPr>
              <w:spacing w:after="0" w:line="240" w:lineRule="auto"/>
              <w:jc w:val="center"/>
              <w:rPr>
                <w:rFonts w:ascii="Times New Roman" w:eastAsia="Times New Roman" w:hAnsi="Times New Roman" w:cs="Times New Roman"/>
                <w:b/>
                <w:color w:val="000000"/>
                <w:sz w:val="24"/>
                <w:szCs w:val="24"/>
                <w:lang w:val="en-US"/>
              </w:rPr>
            </w:pPr>
            <w:r w:rsidRPr="00FD7FD0">
              <w:rPr>
                <w:rFonts w:ascii="Times New Roman" w:eastAsia="Times New Roman" w:hAnsi="Times New Roman" w:cs="Times New Roman"/>
                <w:b/>
                <w:color w:val="000000"/>
                <w:sz w:val="24"/>
                <w:szCs w:val="24"/>
                <w:lang w:val="en-US"/>
              </w:rPr>
              <w:t>Variable</w:t>
            </w:r>
          </w:p>
        </w:tc>
        <w:tc>
          <w:tcPr>
            <w:tcW w:w="4806" w:type="dxa"/>
            <w:shd w:val="clear" w:color="auto" w:fill="auto"/>
            <w:noWrap/>
            <w:vAlign w:val="bottom"/>
            <w:hideMark/>
          </w:tcPr>
          <w:p w14:paraId="3EF08652" w14:textId="77777777" w:rsidR="00FC0D5F" w:rsidRPr="00FD7FD0" w:rsidRDefault="00FC0D5F" w:rsidP="008801AC">
            <w:pPr>
              <w:spacing w:after="0" w:line="240" w:lineRule="auto"/>
              <w:jc w:val="center"/>
              <w:rPr>
                <w:rFonts w:ascii="Times New Roman" w:eastAsia="Times New Roman" w:hAnsi="Times New Roman" w:cs="Times New Roman"/>
                <w:color w:val="000000"/>
                <w:sz w:val="24"/>
                <w:szCs w:val="24"/>
                <w:lang w:val="en-US"/>
              </w:rPr>
            </w:pPr>
            <w:r w:rsidRPr="00FD7FD0">
              <w:rPr>
                <w:rFonts w:ascii="Times New Roman" w:hAnsi="Times New Roman" w:cs="Times New Roman"/>
                <w:b/>
                <w:i/>
                <w:iCs/>
                <w:sz w:val="24"/>
                <w:szCs w:val="24"/>
                <w:lang w:val="en-US"/>
              </w:rPr>
              <w:t>R-Square</w:t>
            </w:r>
          </w:p>
        </w:tc>
      </w:tr>
      <w:tr w:rsidR="00FC0D5F" w:rsidRPr="00FD7FD0" w14:paraId="45D4DBB0" w14:textId="77777777" w:rsidTr="00FD7FD0">
        <w:trPr>
          <w:trHeight w:val="314"/>
        </w:trPr>
        <w:tc>
          <w:tcPr>
            <w:tcW w:w="4548" w:type="dxa"/>
            <w:shd w:val="clear" w:color="auto" w:fill="auto"/>
            <w:noWrap/>
            <w:vAlign w:val="bottom"/>
            <w:hideMark/>
          </w:tcPr>
          <w:p w14:paraId="23969DD0" w14:textId="77777777" w:rsidR="00FC0D5F" w:rsidRPr="00FD7FD0" w:rsidRDefault="00FC0D5F" w:rsidP="008801AC">
            <w:pPr>
              <w:spacing w:after="0" w:line="240" w:lineRule="auto"/>
              <w:jc w:val="center"/>
              <w:rPr>
                <w:rFonts w:ascii="Times New Roman" w:hAnsi="Times New Roman" w:cs="Times New Roman"/>
                <w:color w:val="000000"/>
                <w:sz w:val="24"/>
                <w:szCs w:val="24"/>
              </w:rPr>
            </w:pPr>
            <w:r w:rsidRPr="00FD7FD0">
              <w:rPr>
                <w:rFonts w:ascii="Times New Roman" w:hAnsi="Times New Roman" w:cs="Times New Roman"/>
                <w:color w:val="000000"/>
                <w:sz w:val="24"/>
                <w:szCs w:val="24"/>
              </w:rPr>
              <w:t>Finance Performance</w:t>
            </w:r>
          </w:p>
        </w:tc>
        <w:tc>
          <w:tcPr>
            <w:tcW w:w="4806" w:type="dxa"/>
            <w:shd w:val="clear" w:color="auto" w:fill="auto"/>
            <w:noWrap/>
            <w:vAlign w:val="bottom"/>
            <w:hideMark/>
          </w:tcPr>
          <w:p w14:paraId="6430F932" w14:textId="77777777" w:rsidR="00FC0D5F" w:rsidRPr="00FD7FD0" w:rsidRDefault="00FC0D5F" w:rsidP="008801AC">
            <w:pPr>
              <w:spacing w:after="0" w:line="240" w:lineRule="auto"/>
              <w:jc w:val="center"/>
              <w:rPr>
                <w:rFonts w:ascii="Times New Roman" w:hAnsi="Times New Roman" w:cs="Times New Roman"/>
                <w:color w:val="000000"/>
                <w:sz w:val="24"/>
                <w:szCs w:val="24"/>
              </w:rPr>
            </w:pPr>
            <w:r w:rsidRPr="00FD7FD0">
              <w:rPr>
                <w:rFonts w:ascii="Times New Roman" w:hAnsi="Times New Roman" w:cs="Times New Roman"/>
                <w:color w:val="000000"/>
                <w:sz w:val="24"/>
                <w:szCs w:val="24"/>
              </w:rPr>
              <w:t>0,</w:t>
            </w:r>
            <w:r w:rsidRPr="00FD7FD0">
              <w:rPr>
                <w:rFonts w:ascii="Times New Roman" w:hAnsi="Times New Roman" w:cs="Times New Roman"/>
                <w:color w:val="000000"/>
                <w:sz w:val="24"/>
                <w:szCs w:val="24"/>
                <w:lang w:val="en-US"/>
              </w:rPr>
              <w:t>122</w:t>
            </w:r>
          </w:p>
        </w:tc>
      </w:tr>
      <w:tr w:rsidR="00FC0D5F" w:rsidRPr="00FD7FD0" w14:paraId="7DBE6C5C" w14:textId="77777777" w:rsidTr="00FD7FD0">
        <w:trPr>
          <w:trHeight w:val="314"/>
        </w:trPr>
        <w:tc>
          <w:tcPr>
            <w:tcW w:w="4548" w:type="dxa"/>
            <w:shd w:val="clear" w:color="auto" w:fill="auto"/>
            <w:noWrap/>
            <w:vAlign w:val="bottom"/>
            <w:hideMark/>
          </w:tcPr>
          <w:p w14:paraId="11FCD7B1" w14:textId="77777777" w:rsidR="00FC0D5F" w:rsidRPr="00FD7FD0" w:rsidRDefault="00FC0D5F" w:rsidP="008801AC">
            <w:pPr>
              <w:spacing w:after="0" w:line="240" w:lineRule="auto"/>
              <w:jc w:val="center"/>
              <w:rPr>
                <w:rFonts w:ascii="Times New Roman" w:hAnsi="Times New Roman" w:cs="Times New Roman"/>
                <w:color w:val="000000"/>
                <w:sz w:val="24"/>
                <w:szCs w:val="24"/>
                <w:lang w:val="en-US"/>
              </w:rPr>
            </w:pPr>
            <w:r w:rsidRPr="00FD7FD0">
              <w:rPr>
                <w:rFonts w:ascii="Times New Roman" w:hAnsi="Times New Roman" w:cs="Times New Roman"/>
                <w:color w:val="000000"/>
                <w:sz w:val="24"/>
                <w:szCs w:val="24"/>
                <w:lang w:val="en-US"/>
              </w:rPr>
              <w:t>Profitability</w:t>
            </w:r>
          </w:p>
        </w:tc>
        <w:tc>
          <w:tcPr>
            <w:tcW w:w="4806" w:type="dxa"/>
            <w:shd w:val="clear" w:color="auto" w:fill="auto"/>
            <w:noWrap/>
            <w:vAlign w:val="bottom"/>
            <w:hideMark/>
          </w:tcPr>
          <w:p w14:paraId="2BEB523B" w14:textId="77777777" w:rsidR="00FC0D5F" w:rsidRPr="00FD7FD0" w:rsidRDefault="00FC0D5F" w:rsidP="008801AC">
            <w:pPr>
              <w:spacing w:after="0" w:line="240" w:lineRule="auto"/>
              <w:jc w:val="center"/>
              <w:rPr>
                <w:rFonts w:ascii="Times New Roman" w:hAnsi="Times New Roman" w:cs="Times New Roman"/>
                <w:color w:val="000000"/>
                <w:sz w:val="24"/>
                <w:szCs w:val="24"/>
                <w:lang w:val="en-US"/>
              </w:rPr>
            </w:pPr>
            <w:r w:rsidRPr="00FD7FD0">
              <w:rPr>
                <w:rFonts w:ascii="Times New Roman" w:hAnsi="Times New Roman" w:cs="Times New Roman"/>
                <w:color w:val="000000"/>
                <w:sz w:val="24"/>
                <w:szCs w:val="24"/>
                <w:lang w:val="en-US"/>
              </w:rPr>
              <w:t>0,177</w:t>
            </w:r>
          </w:p>
        </w:tc>
      </w:tr>
    </w:tbl>
    <w:p w14:paraId="63DFA4C7" w14:textId="5B5DA5C3" w:rsidR="00A32B87" w:rsidRPr="00FD7FD0" w:rsidRDefault="00745317" w:rsidP="00A32B87">
      <w:pPr>
        <w:tabs>
          <w:tab w:val="left" w:pos="0"/>
        </w:tabs>
        <w:suppressAutoHyphens/>
        <w:spacing w:after="0" w:line="240" w:lineRule="auto"/>
        <w:jc w:val="both"/>
        <w:outlineLvl w:val="0"/>
        <w:rPr>
          <w:rFonts w:ascii="Times New Roman" w:hAnsi="Times New Roman" w:cs="Times New Roman"/>
          <w:sz w:val="24"/>
          <w:szCs w:val="24"/>
        </w:rPr>
      </w:pPr>
      <w:r w:rsidRPr="00745317">
        <w:rPr>
          <w:rFonts w:ascii="Times New Roman" w:hAnsi="Times New Roman" w:cs="Times New Roman"/>
          <w:sz w:val="24"/>
          <w:szCs w:val="24"/>
        </w:rPr>
        <w:t>(Source: Prepared by the author (2022)</w:t>
      </w:r>
    </w:p>
    <w:p w14:paraId="03843422" w14:textId="77777777" w:rsidR="00745317" w:rsidRDefault="00745317" w:rsidP="00A32B87">
      <w:pPr>
        <w:shd w:val="clear" w:color="auto" w:fill="FFFFFF"/>
        <w:spacing w:after="0" w:line="240" w:lineRule="auto"/>
        <w:jc w:val="both"/>
        <w:rPr>
          <w:rFonts w:ascii="Times New Roman" w:eastAsia="Times New Roman" w:hAnsi="Times New Roman" w:cs="Times New Roman"/>
          <w:b/>
          <w:sz w:val="24"/>
          <w:szCs w:val="24"/>
          <w:lang w:eastAsia="en-ID"/>
        </w:rPr>
      </w:pPr>
    </w:p>
    <w:p w14:paraId="73ADB901" w14:textId="2DD5F0D0" w:rsidR="00585A23" w:rsidRPr="00FD7FD0" w:rsidRDefault="00A32B87" w:rsidP="00A32B87">
      <w:pPr>
        <w:shd w:val="clear" w:color="auto" w:fill="FFFFFF"/>
        <w:spacing w:after="0" w:line="240" w:lineRule="auto"/>
        <w:jc w:val="both"/>
        <w:rPr>
          <w:rFonts w:ascii="Times New Roman" w:eastAsia="Times New Roman" w:hAnsi="Times New Roman" w:cs="Times New Roman"/>
          <w:b/>
          <w:sz w:val="24"/>
          <w:szCs w:val="24"/>
          <w:lang w:eastAsia="en-ID"/>
        </w:rPr>
      </w:pPr>
      <w:r>
        <w:rPr>
          <w:rFonts w:ascii="Times New Roman" w:eastAsia="Times New Roman" w:hAnsi="Times New Roman" w:cs="Times New Roman"/>
          <w:b/>
          <w:sz w:val="24"/>
          <w:szCs w:val="24"/>
          <w:lang w:eastAsia="en-ID"/>
        </w:rPr>
        <w:t xml:space="preserve">RESULTS AND </w:t>
      </w:r>
      <w:r w:rsidR="00585A23" w:rsidRPr="00FD7FD0">
        <w:rPr>
          <w:rFonts w:ascii="Times New Roman" w:eastAsia="Times New Roman" w:hAnsi="Times New Roman" w:cs="Times New Roman"/>
          <w:b/>
          <w:sz w:val="24"/>
          <w:szCs w:val="24"/>
          <w:lang w:eastAsia="en-ID"/>
        </w:rPr>
        <w:t>DISCUSSIONS</w:t>
      </w:r>
    </w:p>
    <w:p w14:paraId="21312567" w14:textId="1F886162" w:rsidR="0031050F" w:rsidRPr="00FD7FD0" w:rsidRDefault="00DD6F0B" w:rsidP="00DD6F0B">
      <w:pPr>
        <w:shd w:val="clear" w:color="auto" w:fill="FFFFFF"/>
        <w:spacing w:after="0" w:line="240" w:lineRule="auto"/>
        <w:ind w:firstLine="720"/>
        <w:jc w:val="both"/>
        <w:rPr>
          <w:rFonts w:ascii="Times New Roman" w:hAnsi="Times New Roman" w:cs="Times New Roman"/>
          <w:color w:val="000000"/>
          <w:sz w:val="24"/>
          <w:szCs w:val="24"/>
          <w:lang w:val="en-US"/>
        </w:rPr>
      </w:pPr>
      <w:r w:rsidRPr="00DD6F0B">
        <w:rPr>
          <w:rFonts w:ascii="Times New Roman" w:eastAsia="Times New Roman" w:hAnsi="Times New Roman" w:cs="Times New Roman"/>
          <w:sz w:val="24"/>
          <w:szCs w:val="24"/>
          <w:lang w:eastAsia="en-ID"/>
        </w:rPr>
        <w:t>The results of the statistical analysis carried out reject the first hypothesis (H1) which states that intellectual capital has a very significant impact on the financial performance of banking companies in Indonesia, and accepts H0. The test results show that the intellectual capital variable has a significant effect on the profitability of banking companies.</w:t>
      </w:r>
      <w:r>
        <w:rPr>
          <w:rFonts w:ascii="Times New Roman" w:eastAsia="Times New Roman" w:hAnsi="Times New Roman" w:cs="Times New Roman"/>
          <w:sz w:val="24"/>
          <w:szCs w:val="24"/>
          <w:lang w:val="id-ID" w:eastAsia="en-ID"/>
        </w:rPr>
        <w:t xml:space="preserve"> </w:t>
      </w:r>
      <w:r w:rsidRPr="00DD6F0B">
        <w:rPr>
          <w:rFonts w:ascii="Times New Roman" w:eastAsia="Times New Roman" w:hAnsi="Times New Roman" w:cs="Times New Roman"/>
          <w:sz w:val="24"/>
          <w:szCs w:val="24"/>
          <w:lang w:eastAsia="en-ID"/>
        </w:rPr>
        <w:t>So it can be concluded that intellectual capital does not have a significant impact on the profitability of banking companies.</w:t>
      </w:r>
      <w:r>
        <w:rPr>
          <w:rFonts w:ascii="Times New Roman" w:eastAsia="Times New Roman" w:hAnsi="Times New Roman" w:cs="Times New Roman"/>
          <w:sz w:val="24"/>
          <w:szCs w:val="24"/>
          <w:lang w:val="id-ID" w:eastAsia="en-ID"/>
        </w:rPr>
        <w:t xml:space="preserve"> </w:t>
      </w:r>
      <w:r w:rsidR="0023071A" w:rsidRPr="00FD7FD0">
        <w:rPr>
          <w:rFonts w:ascii="Times New Roman" w:eastAsia="Times New Roman" w:hAnsi="Times New Roman" w:cs="Times New Roman"/>
          <w:sz w:val="24"/>
          <w:szCs w:val="24"/>
          <w:lang w:eastAsia="en-ID"/>
        </w:rPr>
        <w:t xml:space="preserve"> The intellectual capital variable, which is proxied by VAIC, is not a factor that determines the company's profitability. Banking companies are companies that continuously improve their human resource capabilities to keep abreast of technological developments. Every time there is a technological development in the banking system, HR-related policies will be quickly implemented. Thus this intellectual capital will continue to be increased to support the performance of Islamic banks in an effort to gain profits. In the journey to improve the performance and profits of Islamic banks, intellectual capital has a very important role in increasing the company's ability to have a competitive advantage. Therefore, another benefit that companies get by reporting intellectual capital, in addition to communicating their superiority, companies can also attract value-added resources</w:t>
      </w:r>
      <w:r w:rsidR="0031050F" w:rsidRPr="00FD7FD0">
        <w:rPr>
          <w:rFonts w:ascii="Times New Roman" w:eastAsia="Times New Roman" w:hAnsi="Times New Roman" w:cs="Times New Roman"/>
          <w:sz w:val="24"/>
          <w:szCs w:val="24"/>
          <w:lang w:eastAsia="en-ID"/>
        </w:rPr>
        <w:t xml:space="preserve"> </w:t>
      </w:r>
      <w:r w:rsidR="0031050F" w:rsidRPr="00FD7FD0">
        <w:rPr>
          <w:rFonts w:ascii="Times New Roman" w:eastAsia="Times New Roman" w:hAnsi="Times New Roman" w:cs="Times New Roman"/>
          <w:sz w:val="24"/>
          <w:szCs w:val="24"/>
          <w:lang w:eastAsia="en-ID"/>
        </w:rPr>
        <w:fldChar w:fldCharType="begin" w:fldLock="1"/>
      </w:r>
      <w:r w:rsidR="000B5C11">
        <w:rPr>
          <w:rFonts w:ascii="Times New Roman" w:eastAsia="Times New Roman" w:hAnsi="Times New Roman" w:cs="Times New Roman"/>
          <w:sz w:val="24"/>
          <w:szCs w:val="24"/>
          <w:lang w:eastAsia="en-ID"/>
        </w:rPr>
        <w:instrText>ADDIN CSL_CITATION {"citationItems":[{"id":"ITEM-1","itemData":{"DOI":"10.18326/infsl3.v7i1.185-206","ISSN":"1978-7332","abstract":"The aim of this study is to develop a measurement of intellectual capital performance of Indonesian syariah banking by modifying the Pulic’s model that popular with the name of VAIC (value added intellectual coefficient). This study was done by documentation and focus group discussion with some financial accounting experts and public accountants. The result show that the main formula to measure IC performance of syariah banking is not too different with Pulic model, it was: iB-VAIC™ = iB-VACA + IB-VAHU + iB-STVA. The different one is the accounts to develop VA. VA in Pulic model was constructed by total revenue, while in iB-VAIC, VA was constructed from syariah activities.","author":[{"dropping-particle":"","family":"Ulum","given":"Ihyaul","non-dropping-particle":"","parse-names":false,"suffix":""}],"container-title":"Inferensi","id":"ITEM-1","issue":"1","issued":{"date-parts":[["2013"]]},"page":"185","title":"Model Pengukuran Kinerja Intellectual Capital Dengan Ib-Vaic Di Perbankan Syariah","type":"article-journal","volume":"7"},"uris":["http://www.mendeley.com/documents/?uuid=86815c0c-bf70-403b-9e0d-4ccf5028a6a8"]}],"mendeley":{"formattedCitation":"(Ulum, 2013)","plainTextFormattedCitation":"(Ulum, 2013)","previouslyFormattedCitation":"(Ulum, 2013)"},"properties":{"noteIndex":0},"schema":"https://github.com/citation-style-language/schema/raw/master/csl-citation.json"}</w:instrText>
      </w:r>
      <w:r w:rsidR="0031050F" w:rsidRPr="00FD7FD0">
        <w:rPr>
          <w:rFonts w:ascii="Times New Roman" w:eastAsia="Times New Roman" w:hAnsi="Times New Roman" w:cs="Times New Roman"/>
          <w:sz w:val="24"/>
          <w:szCs w:val="24"/>
          <w:lang w:eastAsia="en-ID"/>
        </w:rPr>
        <w:fldChar w:fldCharType="separate"/>
      </w:r>
      <w:r w:rsidR="001D1B8C" w:rsidRPr="00FD7FD0">
        <w:rPr>
          <w:rFonts w:ascii="Times New Roman" w:eastAsia="Times New Roman" w:hAnsi="Times New Roman" w:cs="Times New Roman"/>
          <w:noProof/>
          <w:sz w:val="24"/>
          <w:szCs w:val="24"/>
          <w:lang w:eastAsia="en-ID"/>
        </w:rPr>
        <w:t>(Ulum, 2013)</w:t>
      </w:r>
      <w:r w:rsidR="0031050F" w:rsidRPr="00FD7FD0">
        <w:rPr>
          <w:rFonts w:ascii="Times New Roman" w:eastAsia="Times New Roman" w:hAnsi="Times New Roman" w:cs="Times New Roman"/>
          <w:sz w:val="24"/>
          <w:szCs w:val="24"/>
          <w:lang w:eastAsia="en-ID"/>
        </w:rPr>
        <w:fldChar w:fldCharType="end"/>
      </w:r>
      <w:r w:rsidR="0031050F" w:rsidRPr="00FD7FD0">
        <w:rPr>
          <w:rFonts w:ascii="Times New Roman" w:eastAsia="Times New Roman" w:hAnsi="Times New Roman" w:cs="Times New Roman"/>
          <w:sz w:val="24"/>
          <w:szCs w:val="24"/>
          <w:lang w:eastAsia="en-ID"/>
        </w:rPr>
        <w:t>. This research is not in line with research conducted by:</w:t>
      </w:r>
      <w:r w:rsidR="00A3434B" w:rsidRPr="00FD7FD0">
        <w:rPr>
          <w:rFonts w:ascii="Times New Roman" w:eastAsia="Times New Roman" w:hAnsi="Times New Roman" w:cs="Times New Roman"/>
          <w:sz w:val="24"/>
          <w:szCs w:val="24"/>
          <w:lang w:eastAsia="en-ID"/>
        </w:rPr>
        <w:t xml:space="preserve"> </w:t>
      </w:r>
      <w:r w:rsidR="00A3434B" w:rsidRPr="00FD7FD0">
        <w:rPr>
          <w:rFonts w:ascii="Times New Roman" w:hAnsi="Times New Roman" w:cs="Times New Roman"/>
          <w:color w:val="000000"/>
          <w:sz w:val="24"/>
          <w:szCs w:val="24"/>
          <w:lang w:val="en-US"/>
        </w:rPr>
        <w:fldChar w:fldCharType="begin" w:fldLock="1"/>
      </w:r>
      <w:r w:rsidR="000B5C11">
        <w:rPr>
          <w:rFonts w:ascii="Times New Roman" w:hAnsi="Times New Roman" w:cs="Times New Roman"/>
          <w:color w:val="000000"/>
          <w:sz w:val="24"/>
          <w:szCs w:val="24"/>
          <w:lang w:val="en-US"/>
        </w:rPr>
        <w:instrText>ADDIN CSL_CITATION {"citationItems":[{"id":"ITEM-1","itemData":{"ISSN":"2337-3806","abstract":"Purpose – Intelectual capital (IC) shows a significant frowing acceptable as a worthytopic of academic investigation and practical implication. The purspose of this study is to measure the influence of intellectual capital on firms; profitability, productivity, and market valuation. Methodology design – The empirical data were drawn from a panel consisting of 35 Indonesian companies listed in the Indonesian Stock Exchange (IDX), from several different economic sectors, observed over the three-year period of 2012 to 2014. Regeression models were examined in order to test the hyposteses included in the proposed conceptual framework. Findings – Result success to support most of the hypotheses,concluding that there are two significant influence of intellectual capital on productivity and market valuation. But failed to support the first hypotheses that is the influence of intellectual capital on profitability. Despite the fact thai intellectual capital is increasingly recognized as an important strategic asset for sustainable corporate competitive disadvantage, the result of the present study give rise to various arguments, criticism and further research on the subject. Research Limitation – The little amount of data for the appropriate analysis and the relatively narrow three-year period for data collection, research subject only 35companies that is listed on Indonesian Stock Exchange are the main limitation of the present study.","author":[{"dropping-particle":"","family":"Agusta","given":"A.","non-dropping-particle":"","parse-names":false,"suffix":""},{"dropping-particle":"","family":"Adiwibowo","given":"A.","non-dropping-particle":"","parse-names":false,"suffix":""}],"container-title":"Diponegoro Journal of Accounting","id":"ITEM-1","issue":"2","issued":{"date-parts":[["2017"]]},"page":"1-11","title":"ANALISIS PENGARUH MODAL INTELEKTUAL TERHADAP PROFITABILITAS, PRODUKTIFITAS, DAN PENILAIAN PASAR PERUSAHAAN (Studi Kasus Pada 35 Perusahaan LQ-45 di Bursa Efek Indonesia Periode 2012-2014)","type":"article-journal","volume":"6"},"uris":["http://www.mendeley.com/documents/?uuid=92b26e8f-a0c8-4f7b-ba55-fa4b8b8e444e"]}],"mendeley":{"formattedCitation":"(Agusta &amp; Adiwibowo, 2017)","plainTextFormattedCitation":"(Agusta &amp; Adiwibowo, 2017)","previouslyFormattedCitation":"(Agusta &amp; Adiwibowo, 2017)"},"properties":{"noteIndex":0},"schema":"https://github.com/citation-style-language/schema/raw/master/csl-citation.json"}</w:instrText>
      </w:r>
      <w:r w:rsidR="00A3434B" w:rsidRPr="00FD7FD0">
        <w:rPr>
          <w:rFonts w:ascii="Times New Roman" w:hAnsi="Times New Roman" w:cs="Times New Roman"/>
          <w:color w:val="000000"/>
          <w:sz w:val="24"/>
          <w:szCs w:val="24"/>
          <w:lang w:val="en-US"/>
        </w:rPr>
        <w:fldChar w:fldCharType="separate"/>
      </w:r>
      <w:r w:rsidR="001D1B8C" w:rsidRPr="00FD7FD0">
        <w:rPr>
          <w:rFonts w:ascii="Times New Roman" w:hAnsi="Times New Roman" w:cs="Times New Roman"/>
          <w:noProof/>
          <w:color w:val="000000"/>
          <w:sz w:val="24"/>
          <w:szCs w:val="24"/>
          <w:lang w:val="en-US"/>
        </w:rPr>
        <w:t>(Agusta &amp; Adiwibowo, 2017)</w:t>
      </w:r>
      <w:r w:rsidR="00A3434B" w:rsidRPr="00FD7FD0">
        <w:rPr>
          <w:rFonts w:ascii="Times New Roman" w:hAnsi="Times New Roman" w:cs="Times New Roman"/>
          <w:color w:val="000000"/>
          <w:sz w:val="24"/>
          <w:szCs w:val="24"/>
          <w:lang w:val="en-US"/>
        </w:rPr>
        <w:fldChar w:fldCharType="end"/>
      </w:r>
      <w:r w:rsidR="00A3434B" w:rsidRPr="00FD7FD0">
        <w:rPr>
          <w:rFonts w:ascii="Times New Roman" w:hAnsi="Times New Roman" w:cs="Times New Roman"/>
          <w:color w:val="000000"/>
          <w:sz w:val="24"/>
          <w:szCs w:val="24"/>
          <w:lang w:val="en-US"/>
        </w:rPr>
        <w:t xml:space="preserve">, </w:t>
      </w:r>
      <w:r w:rsidR="00A3434B" w:rsidRPr="00FD7FD0">
        <w:rPr>
          <w:rFonts w:ascii="Times New Roman" w:hAnsi="Times New Roman" w:cs="Times New Roman"/>
          <w:color w:val="000000"/>
          <w:sz w:val="24"/>
          <w:szCs w:val="24"/>
          <w:lang w:val="en-US"/>
        </w:rPr>
        <w:fldChar w:fldCharType="begin" w:fldLock="1"/>
      </w:r>
      <w:r w:rsidR="000B5C11">
        <w:rPr>
          <w:rFonts w:ascii="Times New Roman" w:hAnsi="Times New Roman" w:cs="Times New Roman"/>
          <w:color w:val="000000"/>
          <w:sz w:val="24"/>
          <w:szCs w:val="24"/>
          <w:lang w:val="en-US"/>
        </w:rPr>
        <w:instrText>ADDIN CSL_CITATION {"citationItems":[{"id":"ITEM-1","itemData":{"DOI":"10.26905/jkdp.v23i2.3028","ISSN":"1410-8089","abstract":"This study investigates the effect of intellectual capital on bank profitability. In addition, we also analyze the effect of intellectual capital on bank profitability based on bank types, conventional and Islamic bank. Our data consist of conventional and Islamic banks operated in Indonesia from 2010 to 2016 annually. Since our data are a panel, we employ panel regression. Intellectual capital is measured by using Value Added Intellectual Capital (VAIC). Our result shows that intellectual capital has a positive significant impact on bank profitability. After data classified based on bank types, intellectual capital only has a positive significant effect on conventional bank profitability. We also attempt to estimate the impact of VAIC components, such as Human Capital Efficiency (HCE), Structural Capital Efficiency (SCE) and Capital Employed Efficiency (CEE), on bank profitability. The results show that the impact of HCE is strongly significant in both banks. However, CEE and SCE do not have a significant effect on both types of bank profitability. Our results indicate that con- ventional banks synergize their intellectual and physical capital in creating profit better than Islamic banks. Thus, this research could be a critique of the Indonesian Islamic banking industry in determining and overcome their weakness.","author":[{"dropping-particle":"","family":"Octavio","given":"Danes Quirira","non-dropping-particle":"","parse-names":false,"suffix":""},{"dropping-particle":"","family":"Soesetio","given":"Yuli","non-dropping-particle":"","parse-names":false,"suffix":""}],"container-title":"Jurnal Keuangan dan Perbankan","id":"ITEM-1","issue":"2","issued":{"date-parts":[["2019"]]},"page":"191-205","title":"Intellectual capital and bank profitability: Evidence from conventional and Islamic bank in Indonesia","type":"article-journal","volume":"23"},"uris":["http://www.mendeley.com/documents/?uuid=fb821bc2-145c-4494-acac-9abab347a389"]}],"mendeley":{"formattedCitation":"(Octavio &amp; Soesetio, 2019)","plainTextFormattedCitation":"(Octavio &amp; Soesetio, 2019)","previouslyFormattedCitation":"(Octavio &amp; Soesetio, 2019)"},"properties":{"noteIndex":0},"schema":"https://github.com/citation-style-language/schema/raw/master/csl-citation.json"}</w:instrText>
      </w:r>
      <w:r w:rsidR="00A3434B" w:rsidRPr="00FD7FD0">
        <w:rPr>
          <w:rFonts w:ascii="Times New Roman" w:hAnsi="Times New Roman" w:cs="Times New Roman"/>
          <w:color w:val="000000"/>
          <w:sz w:val="24"/>
          <w:szCs w:val="24"/>
          <w:lang w:val="en-US"/>
        </w:rPr>
        <w:fldChar w:fldCharType="separate"/>
      </w:r>
      <w:r w:rsidR="001D1B8C" w:rsidRPr="00FD7FD0">
        <w:rPr>
          <w:rFonts w:ascii="Times New Roman" w:hAnsi="Times New Roman" w:cs="Times New Roman"/>
          <w:noProof/>
          <w:color w:val="000000"/>
          <w:sz w:val="24"/>
          <w:szCs w:val="24"/>
          <w:lang w:val="en-US"/>
        </w:rPr>
        <w:t>(Octavio &amp; Soesetio, 2019)</w:t>
      </w:r>
      <w:r w:rsidR="00A3434B" w:rsidRPr="00FD7FD0">
        <w:rPr>
          <w:rFonts w:ascii="Times New Roman" w:hAnsi="Times New Roman" w:cs="Times New Roman"/>
          <w:color w:val="000000"/>
          <w:sz w:val="24"/>
          <w:szCs w:val="24"/>
          <w:lang w:val="en-US"/>
        </w:rPr>
        <w:fldChar w:fldCharType="end"/>
      </w:r>
      <w:r w:rsidR="00A3434B" w:rsidRPr="00FD7FD0">
        <w:rPr>
          <w:rFonts w:ascii="Times New Roman" w:hAnsi="Times New Roman" w:cs="Times New Roman"/>
          <w:color w:val="000000"/>
          <w:sz w:val="24"/>
          <w:szCs w:val="24"/>
          <w:lang w:val="en-US"/>
        </w:rPr>
        <w:t xml:space="preserve">, </w:t>
      </w:r>
      <w:r w:rsidR="00A3434B" w:rsidRPr="00FD7FD0">
        <w:rPr>
          <w:rFonts w:ascii="Times New Roman" w:hAnsi="Times New Roman" w:cs="Times New Roman"/>
          <w:color w:val="000000"/>
          <w:sz w:val="24"/>
          <w:szCs w:val="24"/>
          <w:lang w:val="en-US"/>
        </w:rPr>
        <w:fldChar w:fldCharType="begin" w:fldLock="1"/>
      </w:r>
      <w:r w:rsidR="000B5C11">
        <w:rPr>
          <w:rFonts w:ascii="Times New Roman" w:hAnsi="Times New Roman" w:cs="Times New Roman"/>
          <w:color w:val="000000"/>
          <w:sz w:val="24"/>
          <w:szCs w:val="24"/>
          <w:lang w:val="en-US"/>
        </w:rPr>
        <w:instrText>ADDIN CSL_CITATION {"citationItems":[{"id":"ITEM-1","itemData":{"abstract":"Abstrak This study tested the influence of intellectual capital to profitability, productivity, and value of the company. In this research intellectual capital divided into human capital and structural capital. Intellectual capital was measured using Value Added Intellectual Coefficient (VAIC). Profitability, was measured by Return On Assets (ROA) and the Return on Equity (ROE). Productivity, was measured by Assets Turn Over (ATO), and Tobin's Q for company value. Object of the study were 27 banking company which are listed on the Indonesia stock exchange between 2010 to 2012. Research results show that intellectual capital has positive impact to profitability (ROA and ROE), but no significant effect on the productivity and value of the company. The possibility of companies in Indonesia still largely use the conventional approach, not based on knowledge intensive high tech firms and lack of attention to human capital, structural capital, and customer capital.","author":[{"dropping-particle":"","family":"Fardin Faza","given":"Muhammad","non-dropping-particle":"","parse-names":false,"suffix":""},{"dropping-particle":"","family":"Hidayah","given":"Erna","non-dropping-particle":"","parse-names":false,"suffix":""}],"container-title":"Bisnis Islam","id":"ITEM-1","issue":"2","issued":{"date-parts":[["2014"]]},"page":"186-199","title":"Pengaruh Intellectual Capital Terhadap Profitabilitas, Produktivitas, Dan Nilai Perusahaan Pada Perusahaan Perbankan Yang Terdaftar Di Bursa Efek Indonesia (BEI)","type":"article-journal","volume":"VIII"},"uris":["http://www.mendeley.com/documents/?uuid=f0a646db-2df8-4e24-8a94-84e675cc32e7"]}],"mendeley":{"formattedCitation":"(Fardin Faza &amp; Hidayah, 2014)","plainTextFormattedCitation":"(Fardin Faza &amp; Hidayah, 2014)","previouslyFormattedCitation":"(Fardin Faza &amp; Hidayah, 2014)"},"properties":{"noteIndex":0},"schema":"https://github.com/citation-style-language/schema/raw/master/csl-citation.json"}</w:instrText>
      </w:r>
      <w:r w:rsidR="00A3434B" w:rsidRPr="00FD7FD0">
        <w:rPr>
          <w:rFonts w:ascii="Times New Roman" w:hAnsi="Times New Roman" w:cs="Times New Roman"/>
          <w:color w:val="000000"/>
          <w:sz w:val="24"/>
          <w:szCs w:val="24"/>
          <w:lang w:val="en-US"/>
        </w:rPr>
        <w:fldChar w:fldCharType="separate"/>
      </w:r>
      <w:r w:rsidR="001D1B8C" w:rsidRPr="00FD7FD0">
        <w:rPr>
          <w:rFonts w:ascii="Times New Roman" w:hAnsi="Times New Roman" w:cs="Times New Roman"/>
          <w:noProof/>
          <w:color w:val="000000"/>
          <w:sz w:val="24"/>
          <w:szCs w:val="24"/>
          <w:lang w:val="en-US"/>
        </w:rPr>
        <w:t>(Fardin Faza &amp; Hidayah, 2014)</w:t>
      </w:r>
      <w:r w:rsidR="00A3434B" w:rsidRPr="00FD7FD0">
        <w:rPr>
          <w:rFonts w:ascii="Times New Roman" w:hAnsi="Times New Roman" w:cs="Times New Roman"/>
          <w:color w:val="000000"/>
          <w:sz w:val="24"/>
          <w:szCs w:val="24"/>
          <w:lang w:val="en-US"/>
        </w:rPr>
        <w:fldChar w:fldCharType="end"/>
      </w:r>
      <w:r w:rsidR="00A3434B" w:rsidRPr="00FD7FD0">
        <w:rPr>
          <w:rFonts w:ascii="Times New Roman" w:hAnsi="Times New Roman" w:cs="Times New Roman"/>
          <w:color w:val="000000"/>
          <w:sz w:val="24"/>
          <w:szCs w:val="24"/>
          <w:lang w:val="en-US"/>
        </w:rPr>
        <w:t xml:space="preserve">, </w:t>
      </w:r>
      <w:r w:rsidR="00A3434B" w:rsidRPr="00FD7FD0">
        <w:rPr>
          <w:rFonts w:ascii="Times New Roman" w:hAnsi="Times New Roman" w:cs="Times New Roman"/>
          <w:color w:val="000000"/>
          <w:sz w:val="24"/>
          <w:szCs w:val="24"/>
          <w:lang w:val="en-US"/>
        </w:rPr>
        <w:fldChar w:fldCharType="begin" w:fldLock="1"/>
      </w:r>
      <w:r w:rsidR="000B5C11">
        <w:rPr>
          <w:rFonts w:ascii="Times New Roman" w:hAnsi="Times New Roman" w:cs="Times New Roman"/>
          <w:color w:val="000000"/>
          <w:sz w:val="24"/>
          <w:szCs w:val="24"/>
          <w:lang w:val="en-US"/>
        </w:rPr>
        <w:instrText>ADDIN CSL_CITATION {"citationItems":[{"id":"ITEM-1","itemData":{"abstract":"This study aims to determine the effect of Intellectual Capital (IC) on profitability of manufacturing companies listed in Indonesia Stock Exchange (IDX). The independent variable of this study is Intellectual Capital (IC) while the dependent variable is profitability. Intellectual Capital (IC) was measured using VAICTM (Value Added Intellectual Coefficient) method which has 3 indicators, namely VAHU (Value Added Human Capital), VACA (Value Added Capital Employed), and STVA (Structural Capital Value Added). Meanwhile, profitability was measured using ROA (Return On Asset). Purposive sampling method was used in this study. Moreover, the populations involved were companies specializing on manufacturing. The total of samples used was 58 manufacturing companies listed in Indonesia Stock Exchange (IDX) from 2010-2013 period. In addition, Partial Least Square (PLS) was used as data analysis method. The result showed that Intellectual Capital (IC) has significant effect on profitability of manufacturing companies listed in Indonesia Stock Exchange (IDX). Therefore, VAICTM (Value Added Intellectual Coefficient) method can be used as a tool of decision making for stakeholder by integreting Intellectual Capital (IC) in the decision making process.","author":[{"dropping-particle":"","family":"Cahyani","given":"Ramadhania Intan","non-dropping-particle":"","parse-names":false,"suffix":""},{"dropping-particle":"","family":"Widiyanti","given":"Tara","non-dropping-particle":"","parse-names":false,"suffix":""},{"dropping-particle":"","family":"Ferdiana","given":"Jelita Listya","non-dropping-particle":"","parse-names":false,"suffix":""}],"container-title":"Jurnal Riset Akuntansi dan Perpajakan","id":"ITEM-1","issue":"1","issued":{"date-parts":[["2015"]]},"page":"1-18","title":"Pengaruh Intellectual Capital Terhadap Profitabilitas Pada Perusahaan Manufaktur Yang Terdaftar Di Bursa Efek Indonesia","type":"article-journal","volume":"2"},"uris":["http://www.mendeley.com/documents/?uuid=828feb08-1107-43a1-9951-a896e324c492"]}],"mendeley":{"formattedCitation":"(Cahyani et al., 2015)","plainTextFormattedCitation":"(Cahyani et al., 2015)","previouslyFormattedCitation":"(Cahyani et al., 2015)"},"properties":{"noteIndex":0},"schema":"https://github.com/citation-style-language/schema/raw/master/csl-citation.json"}</w:instrText>
      </w:r>
      <w:r w:rsidR="00A3434B" w:rsidRPr="00FD7FD0">
        <w:rPr>
          <w:rFonts w:ascii="Times New Roman" w:hAnsi="Times New Roman" w:cs="Times New Roman"/>
          <w:color w:val="000000"/>
          <w:sz w:val="24"/>
          <w:szCs w:val="24"/>
          <w:lang w:val="en-US"/>
        </w:rPr>
        <w:fldChar w:fldCharType="separate"/>
      </w:r>
      <w:r w:rsidR="001D1B8C" w:rsidRPr="00FD7FD0">
        <w:rPr>
          <w:rFonts w:ascii="Times New Roman" w:hAnsi="Times New Roman" w:cs="Times New Roman"/>
          <w:noProof/>
          <w:color w:val="000000"/>
          <w:sz w:val="24"/>
          <w:szCs w:val="24"/>
          <w:lang w:val="en-US"/>
        </w:rPr>
        <w:t>(Cahyani et al., 2015)</w:t>
      </w:r>
      <w:r w:rsidR="00A3434B" w:rsidRPr="00FD7FD0">
        <w:rPr>
          <w:rFonts w:ascii="Times New Roman" w:hAnsi="Times New Roman" w:cs="Times New Roman"/>
          <w:color w:val="000000"/>
          <w:sz w:val="24"/>
          <w:szCs w:val="24"/>
          <w:lang w:val="en-US"/>
        </w:rPr>
        <w:fldChar w:fldCharType="end"/>
      </w:r>
      <w:r w:rsidR="00A3434B" w:rsidRPr="00FD7FD0">
        <w:rPr>
          <w:rFonts w:ascii="Times New Roman" w:hAnsi="Times New Roman" w:cs="Times New Roman"/>
          <w:color w:val="000000"/>
          <w:sz w:val="24"/>
          <w:szCs w:val="24"/>
          <w:lang w:val="en-US"/>
        </w:rPr>
        <w:t xml:space="preserve">, </w:t>
      </w:r>
      <w:r w:rsidR="00A3434B" w:rsidRPr="00FD7FD0">
        <w:rPr>
          <w:rFonts w:ascii="Times New Roman" w:hAnsi="Times New Roman" w:cs="Times New Roman"/>
          <w:color w:val="000000"/>
          <w:sz w:val="24"/>
          <w:szCs w:val="24"/>
          <w:lang w:val="en-US"/>
        </w:rPr>
        <w:fldChar w:fldCharType="begin" w:fldLock="1"/>
      </w:r>
      <w:r w:rsidR="000B5C11">
        <w:rPr>
          <w:rFonts w:ascii="Times New Roman" w:hAnsi="Times New Roman" w:cs="Times New Roman"/>
          <w:color w:val="000000"/>
          <w:sz w:val="24"/>
          <w:szCs w:val="24"/>
          <w:lang w:val="en-US"/>
        </w:rPr>
        <w:instrText>ADDIN CSL_CITATION {"citationItems":[{"id":"ITEM-1","itemData":{"abstract":"The main objective of this study was to examine the influence of intellectual capital on profitability, productivity, and growth of the banking company in Indonesia. By using purposive sampling technique, the sample is selected from banking companies listed on the Indonesian Stock Exchange in 2009 to 2011 was selected a sample of 84 companies. Based on the hypothesis testing showed that the intellectual capital significant positive effect on profitability and productivity, but no significant positive effect on the company growth. Testing each component of intellectual capital employed capital prove that a positive effect on profitability, productivity, and company growth. Human capital has positive effect on profitability, but has no effect on productivity and company growth, while structural capital does not have a good effect on profitability, productivity and company growth. This gives an indication that the physical assets of the banking company is a major asset that can improve the performance of the company.","author":[{"dropping-particle":"","family":"Marfuah","given":"","non-dropping-particle":"","parse-names":false,"suffix":""},{"dropping-particle":"","family":"Ulfa","given":"Maricha","non-dropping-particle":"","parse-names":false,"suffix":""}],"container-title":"Jurnal Ekonomi dan Bisnis Islam","id":"ITEM-1","issue":"1","issued":{"date-parts":[["2014"]]},"page":"1-14","title":"Pengaruh Intellectual Capital Terhadap Profitabilitas, Produktivitas dan Pertumbuhan Perusahaan Perbankan Marfuah","type":"article-journal","volume":"IX"},"uris":["http://www.mendeley.com/documents/?uuid=0ac56dae-ebc1-4ee4-91c4-3f09509fb1b3"]}],"mendeley":{"formattedCitation":"(Marfuah &amp; Ulfa, 2014)","plainTextFormattedCitation":"(Marfuah &amp; Ulfa, 2014)","previouslyFormattedCitation":"(Marfuah &amp; Ulfa, 2014)"},"properties":{"noteIndex":0},"schema":"https://github.com/citation-style-language/schema/raw/master/csl-citation.json"}</w:instrText>
      </w:r>
      <w:r w:rsidR="00A3434B" w:rsidRPr="00FD7FD0">
        <w:rPr>
          <w:rFonts w:ascii="Times New Roman" w:hAnsi="Times New Roman" w:cs="Times New Roman"/>
          <w:color w:val="000000"/>
          <w:sz w:val="24"/>
          <w:szCs w:val="24"/>
          <w:lang w:val="en-US"/>
        </w:rPr>
        <w:fldChar w:fldCharType="separate"/>
      </w:r>
      <w:r w:rsidR="001D1B8C" w:rsidRPr="00FD7FD0">
        <w:rPr>
          <w:rFonts w:ascii="Times New Roman" w:hAnsi="Times New Roman" w:cs="Times New Roman"/>
          <w:noProof/>
          <w:color w:val="000000"/>
          <w:sz w:val="24"/>
          <w:szCs w:val="24"/>
          <w:lang w:val="en-US"/>
        </w:rPr>
        <w:t>(Marfuah &amp; Ulfa, 2014)</w:t>
      </w:r>
      <w:r w:rsidR="00A3434B" w:rsidRPr="00FD7FD0">
        <w:rPr>
          <w:rFonts w:ascii="Times New Roman" w:hAnsi="Times New Roman" w:cs="Times New Roman"/>
          <w:color w:val="000000"/>
          <w:sz w:val="24"/>
          <w:szCs w:val="24"/>
          <w:lang w:val="en-US"/>
        </w:rPr>
        <w:fldChar w:fldCharType="end"/>
      </w:r>
      <w:r w:rsidR="00A3434B" w:rsidRPr="00FD7FD0">
        <w:rPr>
          <w:rFonts w:ascii="Times New Roman" w:hAnsi="Times New Roman" w:cs="Times New Roman"/>
          <w:color w:val="000000"/>
          <w:sz w:val="24"/>
          <w:szCs w:val="24"/>
          <w:lang w:val="en-US"/>
        </w:rPr>
        <w:t xml:space="preserve">, </w:t>
      </w:r>
      <w:r w:rsidR="00A3434B" w:rsidRPr="00FD7FD0">
        <w:rPr>
          <w:rFonts w:ascii="Times New Roman" w:hAnsi="Times New Roman" w:cs="Times New Roman"/>
          <w:color w:val="000000"/>
          <w:sz w:val="24"/>
          <w:szCs w:val="24"/>
          <w:lang w:val="en-US"/>
        </w:rPr>
        <w:fldChar w:fldCharType="begin" w:fldLock="1"/>
      </w:r>
      <w:r w:rsidR="000B5C11">
        <w:rPr>
          <w:rFonts w:ascii="Times New Roman" w:hAnsi="Times New Roman" w:cs="Times New Roman"/>
          <w:color w:val="000000"/>
          <w:sz w:val="24"/>
          <w:szCs w:val="24"/>
          <w:lang w:val="en-US"/>
        </w:rPr>
        <w:instrText>ADDIN CSL_CITATION {"citationItems":[{"id":"ITEM-1","itemData":{"abstract":"This study aimed to study the effect of intellectual capital on profitability and its impact on stock prices. Profitability is proxied by ROE and EPS. Stock price is measured based on the average price of monthly stock at the time of the daily closing. The population in this study is the financial sector companies listed on the Indonesian Stock Exchange (BEI) in the period 2011-2014. The study looked at 47 issuers, using purposive sampling method by way of judgment sampling. Testing the hypothesis in this study using regression analysis and path analysis to see the path coefficients of each variable. The results showed that; (1) intellectual capital affect the profitability, (2) intellectual capital affect stock prices, (3) profitability affect stock prices, (4) intellectual capital, profitability affect stock prices..","author":[{"dropping-particle":"","family":"Halim","given":"Abdul","non-dropping-particle":"","parse-names":false,"suffix":""},{"dropping-particle":"","family":"Basri","given":"Hasan","non-dropping-particle":"","parse-names":false,"suffix":""},{"dropping-particle":"","family":"Faisal","given":"","non-dropping-particle":"","parse-names":false,"suffix":""}],"container-title":"Jurnal Bisnis dan Ekonomi (JBE)","id":"ITEM-1","issue":"2","issued":{"date-parts":[["2016"]]},"page":"124-141","title":"Pengaruh Itellectual Capital Terhadap Profitabilitas Dan Dampaknya Terhadap Harga Saham Perusahaan Sektor Keuangan Yang Terdaftar Di Bursa Efek Indonesia (BEI)","type":"article-journal","volume":"23"},"uris":["http://www.mendeley.com/documents/?uuid=f3c1027c-fadf-493e-9391-ef44c0fbbdf9"]}],"mendeley":{"formattedCitation":"(Halim et al., 2016)","plainTextFormattedCitation":"(Halim et al., 2016)","previouslyFormattedCitation":"(Halim et al., 2016)"},"properties":{"noteIndex":0},"schema":"https://github.com/citation-style-language/schema/raw/master/csl-citation.json"}</w:instrText>
      </w:r>
      <w:r w:rsidR="00A3434B" w:rsidRPr="00FD7FD0">
        <w:rPr>
          <w:rFonts w:ascii="Times New Roman" w:hAnsi="Times New Roman" w:cs="Times New Roman"/>
          <w:color w:val="000000"/>
          <w:sz w:val="24"/>
          <w:szCs w:val="24"/>
          <w:lang w:val="en-US"/>
        </w:rPr>
        <w:fldChar w:fldCharType="separate"/>
      </w:r>
      <w:r w:rsidR="001D1B8C" w:rsidRPr="00FD7FD0">
        <w:rPr>
          <w:rFonts w:ascii="Times New Roman" w:hAnsi="Times New Roman" w:cs="Times New Roman"/>
          <w:noProof/>
          <w:color w:val="000000"/>
          <w:sz w:val="24"/>
          <w:szCs w:val="24"/>
          <w:lang w:val="en-US"/>
        </w:rPr>
        <w:t>(Halim et al., 2016)</w:t>
      </w:r>
      <w:r w:rsidR="00A3434B" w:rsidRPr="00FD7FD0">
        <w:rPr>
          <w:rFonts w:ascii="Times New Roman" w:hAnsi="Times New Roman" w:cs="Times New Roman"/>
          <w:color w:val="000000"/>
          <w:sz w:val="24"/>
          <w:szCs w:val="24"/>
          <w:lang w:val="en-US"/>
        </w:rPr>
        <w:fldChar w:fldCharType="end"/>
      </w:r>
      <w:r w:rsidR="00A3434B" w:rsidRPr="00FD7FD0">
        <w:rPr>
          <w:rFonts w:ascii="Times New Roman" w:hAnsi="Times New Roman" w:cs="Times New Roman"/>
          <w:color w:val="000000"/>
          <w:sz w:val="24"/>
          <w:szCs w:val="24"/>
          <w:lang w:val="en-US"/>
        </w:rPr>
        <w:t xml:space="preserve">, </w:t>
      </w:r>
      <w:r w:rsidR="00A3434B" w:rsidRPr="00FD7FD0">
        <w:rPr>
          <w:rFonts w:ascii="Times New Roman" w:hAnsi="Times New Roman" w:cs="Times New Roman"/>
          <w:color w:val="000000"/>
          <w:sz w:val="24"/>
          <w:szCs w:val="24"/>
          <w:lang w:val="en-US"/>
        </w:rPr>
        <w:fldChar w:fldCharType="begin" w:fldLock="1"/>
      </w:r>
      <w:r w:rsidR="000B5C11">
        <w:rPr>
          <w:rFonts w:ascii="Times New Roman" w:hAnsi="Times New Roman" w:cs="Times New Roman"/>
          <w:color w:val="000000"/>
          <w:sz w:val="24"/>
          <w:szCs w:val="24"/>
          <w:lang w:val="en-US"/>
        </w:rPr>
        <w:instrText>ADDIN CSL_CITATION {"citationItems":[{"id":"ITEM-1","itemData":{"DOI":"10.1016/j.atherosclerosis.2012.11.023","abstract":"Abstrak -Emerging of knowledge based industry era indicate that corporate from various industrial sector, particularly from banking sector have been using intangible asset as one of corporate main resource to keep corporate sustainability through creation of competitive advantage. The principal purpose of this research is to investigate Intellectual Capital influence on corporate profitability, productivity and market valuation performance. Data used on this research was taken from Bursa Efek Indonesia for the period 2009-2011. Multiple linear regression method was used to investigate the influence of Intellectual Capital measured by VAIC model on corporate profitability measured by ROA, productivity measured by ATO and market valuation measured by MB. The statistics test result showed that Capital Employed (VACA) has positive significant influence to profitability, productivity and market valuation. Human Capital (VAHU) has negative significant influence to profitability and productivity. Meanwhile, Structural Capital (STVA) significantly positive influencing profitability. This research also ranked corporate Intellectual Capital performance based on Best Performance Index (BPI). This research is limited to sample 31 Indonesian \" go public \" bank. The findings may serve as a useful input for managers to applying Intellectual Capital as resource to build corporate competitive advantage, and also increase investor perspective in assessing corporate performance. I. PENDAHULUAN Selama bertahun-tahun, perusahaan dari berbagai macam industri fokus untuk mendayagunakan aset berwujud (tangible asset) secara maksimal sebagai alat untuk menghadapi persaingan dalam industri. Berbagai aset berwujud seperti lahan, gedung, mesin, tenaga kerja dan modal dianggap sebagai sumber daya utama dan satu-satunya yang dapat dimanfaatkan untuk menciptakan competitive advantage bagi perusahaan. Perkembangan dunia bisnis ke era modern telah membawa banyak perubahan terhadap asumsi dan strategi persaingan yang diterapkan oleh perusahaan, yang ditandai dengan munculnya knowledge driven economy (Goh, 2005). Pada era ini, perusahaan mulai memberikan porsi yang lebih besar dalam pemanfaatan aset tidak berwujud (intangible asset) seperti aset pengetahuan (knowledge asset) dalam proses penciptaan kekayaan (wealth creation). Munculnya knowledge driven economy ini kemudian memberi tantangan tersendiri bagi pelaku bisnis, khususnya bagi manajemen perusahaan dan regulator. Bagi manajemen p…","author":[{"dropping-particle":"","family":"Hermanus","given":"Ivan Giovanni","non-dropping-particle":"","parse-names":false,"suffix":""},{"dropping-particle":"","family":"Evelyn","given":"","non-dropping-particle":"","parse-names":false,"suffix":""},{"dropping-particle":"","family":"Patricia","given":"L. W","non-dropping-particle":"","parse-names":false,"suffix":""}],"container-title":"Jurnal GEMA AKTUALITA","id":"ITEM-1","issue":"2","issued":{"date-parts":[["2013"]]},"page":"29-40","title":"Pengaruh Intellectual Capital terhadap Profitabilitas, Produktivitas, dan Penilaian Pasar Perusahaan Sektor Perbankan","type":"article-journal","volume":"2"},"uris":["http://www.mendeley.com/documents/?uuid=93bab10e-c529-4d9e-a69f-fa9962fca5bb"]}],"mendeley":{"formattedCitation":"(Hermanus et al., 2013)","plainTextFormattedCitation":"(Hermanus et al., 2013)","previouslyFormattedCitation":"(Hermanus et al., 2013)"},"properties":{"noteIndex":0},"schema":"https://github.com/citation-style-language/schema/raw/master/csl-citation.json"}</w:instrText>
      </w:r>
      <w:r w:rsidR="00A3434B" w:rsidRPr="00FD7FD0">
        <w:rPr>
          <w:rFonts w:ascii="Times New Roman" w:hAnsi="Times New Roman" w:cs="Times New Roman"/>
          <w:color w:val="000000"/>
          <w:sz w:val="24"/>
          <w:szCs w:val="24"/>
          <w:lang w:val="en-US"/>
        </w:rPr>
        <w:fldChar w:fldCharType="separate"/>
      </w:r>
      <w:r w:rsidR="001D1B8C" w:rsidRPr="00FD7FD0">
        <w:rPr>
          <w:rFonts w:ascii="Times New Roman" w:hAnsi="Times New Roman" w:cs="Times New Roman"/>
          <w:noProof/>
          <w:color w:val="000000"/>
          <w:sz w:val="24"/>
          <w:szCs w:val="24"/>
          <w:lang w:val="en-US"/>
        </w:rPr>
        <w:t>(Hermanus et al., 2013)</w:t>
      </w:r>
      <w:r w:rsidR="00A3434B" w:rsidRPr="00FD7FD0">
        <w:rPr>
          <w:rFonts w:ascii="Times New Roman" w:hAnsi="Times New Roman" w:cs="Times New Roman"/>
          <w:color w:val="000000"/>
          <w:sz w:val="24"/>
          <w:szCs w:val="24"/>
          <w:lang w:val="en-US"/>
        </w:rPr>
        <w:fldChar w:fldCharType="end"/>
      </w:r>
      <w:r w:rsidR="00A3434B" w:rsidRPr="00FD7FD0">
        <w:rPr>
          <w:rFonts w:ascii="Times New Roman" w:hAnsi="Times New Roman" w:cs="Times New Roman"/>
          <w:color w:val="000000"/>
          <w:sz w:val="24"/>
          <w:szCs w:val="24"/>
          <w:lang w:val="en-US"/>
        </w:rPr>
        <w:t xml:space="preserve">, </w:t>
      </w:r>
      <w:r w:rsidR="00A3434B" w:rsidRPr="00FD7FD0">
        <w:rPr>
          <w:rFonts w:ascii="Times New Roman" w:hAnsi="Times New Roman" w:cs="Times New Roman"/>
          <w:color w:val="000000"/>
          <w:sz w:val="24"/>
          <w:szCs w:val="24"/>
          <w:lang w:val="en-US"/>
        </w:rPr>
        <w:fldChar w:fldCharType="begin" w:fldLock="1"/>
      </w:r>
      <w:r w:rsidR="000B5C11">
        <w:rPr>
          <w:rFonts w:ascii="Times New Roman" w:hAnsi="Times New Roman" w:cs="Times New Roman"/>
          <w:color w:val="000000"/>
          <w:sz w:val="24"/>
          <w:szCs w:val="24"/>
          <w:lang w:val="en-US"/>
        </w:rPr>
        <w:instrText>ADDIN CSL_CITATION {"citationItems":[{"id":"ITEM-1","itemData":{"DOI":"10.9790/5933-0906025661","author":[{"dropping-particle":"","family":"Qomariah","given":"Nurul","non-dropping-particle":"","parse-names":false,"suffix":""},{"dropping-particle":"","family":"Martini","given":"Ninyomanputu","non-dropping-particle":"","parse-names":false,"suffix":""},{"dropping-particle":"","family":"Paramu","given":"Hadi","non-dropping-particle":"","parse-names":false,"suffix":""}],"id":"ITEM-1","issue":"6","issued":{"date-parts":[["2019"]]},"page":"56-61","title":"Strategy For Increasing Profitability Based On Corporate Governance , Corporate Social Responsibility And Intellectual Capital ( Study On Halal Certified Food Industries Registered On The Indonesia Stock Exchange For The 2013-2016 Period )","type":"article-journal","volume":"9"},"uris":["http://www.mendeley.com/documents/?uuid=29dc0a97-067f-4fe8-b182-12ec72cf6805"]}],"mendeley":{"formattedCitation":"(Qomariah et al., 2019)","plainTextFormattedCitation":"(Qomariah et al., 2019)","previouslyFormattedCitation":"(Qomariah et al., 2019)"},"properties":{"noteIndex":0},"schema":"https://github.com/citation-style-language/schema/raw/master/csl-citation.json"}</w:instrText>
      </w:r>
      <w:r w:rsidR="00A3434B" w:rsidRPr="00FD7FD0">
        <w:rPr>
          <w:rFonts w:ascii="Times New Roman" w:hAnsi="Times New Roman" w:cs="Times New Roman"/>
          <w:color w:val="000000"/>
          <w:sz w:val="24"/>
          <w:szCs w:val="24"/>
          <w:lang w:val="en-US"/>
        </w:rPr>
        <w:fldChar w:fldCharType="separate"/>
      </w:r>
      <w:r w:rsidR="001D1B8C" w:rsidRPr="00FD7FD0">
        <w:rPr>
          <w:rFonts w:ascii="Times New Roman" w:hAnsi="Times New Roman" w:cs="Times New Roman"/>
          <w:noProof/>
          <w:color w:val="000000"/>
          <w:sz w:val="24"/>
          <w:szCs w:val="24"/>
          <w:lang w:val="en-US"/>
        </w:rPr>
        <w:t>(Qomariah et al., 2019)</w:t>
      </w:r>
      <w:r w:rsidR="00A3434B" w:rsidRPr="00FD7FD0">
        <w:rPr>
          <w:rFonts w:ascii="Times New Roman" w:hAnsi="Times New Roman" w:cs="Times New Roman"/>
          <w:color w:val="000000"/>
          <w:sz w:val="24"/>
          <w:szCs w:val="24"/>
          <w:lang w:val="en-US"/>
        </w:rPr>
        <w:fldChar w:fldCharType="end"/>
      </w:r>
      <w:r w:rsidR="00A3434B" w:rsidRPr="00FD7FD0">
        <w:rPr>
          <w:rFonts w:ascii="Times New Roman" w:hAnsi="Times New Roman" w:cs="Times New Roman"/>
          <w:color w:val="000000"/>
          <w:sz w:val="24"/>
          <w:szCs w:val="24"/>
          <w:lang w:val="en-US"/>
        </w:rPr>
        <w:t xml:space="preserve">, </w:t>
      </w:r>
      <w:r w:rsidR="00A3434B" w:rsidRPr="00FD7FD0">
        <w:rPr>
          <w:rFonts w:ascii="Times New Roman" w:hAnsi="Times New Roman" w:cs="Times New Roman"/>
          <w:color w:val="000000"/>
          <w:sz w:val="24"/>
          <w:szCs w:val="24"/>
          <w:lang w:val="en-US"/>
        </w:rPr>
        <w:fldChar w:fldCharType="begin" w:fldLock="1"/>
      </w:r>
      <w:r w:rsidR="000B5C11">
        <w:rPr>
          <w:rFonts w:ascii="Times New Roman" w:hAnsi="Times New Roman" w:cs="Times New Roman"/>
          <w:color w:val="000000"/>
          <w:sz w:val="24"/>
          <w:szCs w:val="24"/>
          <w:lang w:val="en-US"/>
        </w:rPr>
        <w:instrText>ADDIN CSL_CITATION {"citationItems":[{"id":"ITEM-1","itemData":{"DOI":"10.33059/jseb.v11i2.1996","ISSN":"2089-1989","abstract":"The purpose of this study is to analyze the effect of intellectual capital on financial performance and non-financial performance of Islamic banking, and its impact on the profitability of the bank. The population is 13 Sharia Commercial Banks in Indonesia. With the purposive sampling method, a sample of five Islamic commercial banks was obtained. Data analysis method in this study uses SEM PLS. The first result shows that intellectual capital has a significant negative effect on financial performance, a significant positive effect on non-financial performance, and a positive but unsignificant effect on profitability. The next results stated that financial performance and non-financial performance had a significant negative effect on profitability. The third research result states that intellectual capital has a significant positive effect on profitability through financial performance, but a significant negative effect on profitability through non-financial performance.","author":[{"dropping-particle":"","family":"Farihah","given":"Siti Mardilia","non-dropping-particle":"","parse-names":false,"suffix":""},{"dropping-particle":"","family":"Setiawan","given":"Setiawan","non-dropping-particle":"","parse-names":false,"suffix":""}],"container-title":"Jurnal Samudra Ekonomi dan Bisnis","id":"ITEM-1","issue":"2","issued":{"date-parts":[["2020"]]},"page":"151-165","title":"Determinan Intellectual Capital terhadap Profitabilitas di Bank Syariah: Pengujian Mediasi Kinerja Keuangan dan Kinerja Non Keuangan","type":"article-journal","volume":"11"},"uris":["http://www.mendeley.com/documents/?uuid=aa7e3ce5-2d81-4878-818f-c9c6d5892a20"]}],"mendeley":{"formattedCitation":"(Farihah &amp; Setiawan, 2020)","plainTextFormattedCitation":"(Farihah &amp; Setiawan, 2020)","previouslyFormattedCitation":"(Farihah &amp; Setiawan, 2020)"},"properties":{"noteIndex":0},"schema":"https://github.com/citation-style-language/schema/raw/master/csl-citation.json"}</w:instrText>
      </w:r>
      <w:r w:rsidR="00A3434B" w:rsidRPr="00FD7FD0">
        <w:rPr>
          <w:rFonts w:ascii="Times New Roman" w:hAnsi="Times New Roman" w:cs="Times New Roman"/>
          <w:color w:val="000000"/>
          <w:sz w:val="24"/>
          <w:szCs w:val="24"/>
          <w:lang w:val="en-US"/>
        </w:rPr>
        <w:fldChar w:fldCharType="separate"/>
      </w:r>
      <w:r w:rsidR="001D1B8C" w:rsidRPr="00FD7FD0">
        <w:rPr>
          <w:rFonts w:ascii="Times New Roman" w:hAnsi="Times New Roman" w:cs="Times New Roman"/>
          <w:noProof/>
          <w:color w:val="000000"/>
          <w:sz w:val="24"/>
          <w:szCs w:val="24"/>
          <w:lang w:val="en-US"/>
        </w:rPr>
        <w:t>(Farihah &amp; Setiawan, 2020)</w:t>
      </w:r>
      <w:r w:rsidR="00A3434B" w:rsidRPr="00FD7FD0">
        <w:rPr>
          <w:rFonts w:ascii="Times New Roman" w:hAnsi="Times New Roman" w:cs="Times New Roman"/>
          <w:color w:val="000000"/>
          <w:sz w:val="24"/>
          <w:szCs w:val="24"/>
          <w:lang w:val="en-US"/>
        </w:rPr>
        <w:fldChar w:fldCharType="end"/>
      </w:r>
      <w:r w:rsidR="00A3434B" w:rsidRPr="00FD7FD0">
        <w:rPr>
          <w:rFonts w:ascii="Times New Roman" w:hAnsi="Times New Roman" w:cs="Times New Roman"/>
          <w:color w:val="000000"/>
          <w:sz w:val="24"/>
          <w:szCs w:val="24"/>
          <w:lang w:val="en-US"/>
        </w:rPr>
        <w:t xml:space="preserve"> which states that intellectual capital affects the profitability of the company.</w:t>
      </w:r>
    </w:p>
    <w:p w14:paraId="3CBB4BFC" w14:textId="4EA6A64F" w:rsidR="00A3434B" w:rsidRPr="00FD7FD0" w:rsidRDefault="00DD6F0B" w:rsidP="0031050F">
      <w:pPr>
        <w:shd w:val="clear" w:color="auto" w:fill="FFFFFF"/>
        <w:spacing w:after="0" w:line="240" w:lineRule="auto"/>
        <w:ind w:firstLine="720"/>
        <w:jc w:val="both"/>
        <w:rPr>
          <w:rFonts w:ascii="Times New Roman" w:hAnsi="Times New Roman" w:cs="Times New Roman"/>
          <w:sz w:val="24"/>
          <w:szCs w:val="24"/>
          <w:lang w:eastAsia="id-ID"/>
        </w:rPr>
      </w:pPr>
      <w:r w:rsidRPr="00DD6F0B">
        <w:rPr>
          <w:rFonts w:ascii="Times New Roman" w:eastAsia="Times New Roman" w:hAnsi="Times New Roman" w:cs="Times New Roman"/>
          <w:sz w:val="24"/>
          <w:szCs w:val="24"/>
          <w:lang w:eastAsia="en-ID"/>
        </w:rPr>
        <w:t>The results of the study show that the capital structure has a significant impact on the profitability of Islamic banking in Indonesia. This means that the hypothesis which states that capital structure has an effect on profitability is accepted (H2 is accepted) and H0 is rejected. So it can be concluded that the capital structure has a significant impact on profitability.</w:t>
      </w:r>
      <w:r>
        <w:rPr>
          <w:rFonts w:ascii="Times New Roman" w:eastAsia="Times New Roman" w:hAnsi="Times New Roman" w:cs="Times New Roman"/>
          <w:sz w:val="24"/>
          <w:szCs w:val="24"/>
          <w:lang w:val="id-ID" w:eastAsia="en-ID"/>
        </w:rPr>
        <w:t xml:space="preserve"> </w:t>
      </w:r>
      <w:r w:rsidR="00E24BF6" w:rsidRPr="00FD7FD0">
        <w:rPr>
          <w:rFonts w:ascii="Times New Roman" w:eastAsia="Times New Roman" w:hAnsi="Times New Roman" w:cs="Times New Roman"/>
          <w:sz w:val="24"/>
          <w:szCs w:val="24"/>
          <w:lang w:eastAsia="en-ID"/>
        </w:rPr>
        <w:t xml:space="preserve">Significant findings indicate that the capital structure proxied by CAR is a factor that determines a company's profitability. The correlation between capital and profitability is explained by signaling theory. Signaling theory supports a positive relationship between capital and profitability. Capital Adequacy Ratio (CAR) is a capital ratio that shows a bank's ability to provide funds for business development purposes and accommodate the risk of loss of funds caused by bank operations, the higher the CAR, the better the condition of a bank </w:t>
      </w:r>
      <w:r w:rsidR="00E24BF6" w:rsidRPr="00FD7FD0">
        <w:rPr>
          <w:rFonts w:ascii="Times New Roman" w:eastAsia="Times New Roman" w:hAnsi="Times New Roman" w:cs="Times New Roman"/>
          <w:sz w:val="24"/>
          <w:szCs w:val="24"/>
          <w:lang w:eastAsia="en-ID"/>
        </w:rPr>
        <w:fldChar w:fldCharType="begin" w:fldLock="1"/>
      </w:r>
      <w:r w:rsidR="000B5C11">
        <w:rPr>
          <w:rFonts w:ascii="Times New Roman" w:eastAsia="Times New Roman" w:hAnsi="Times New Roman" w:cs="Times New Roman"/>
          <w:sz w:val="24"/>
          <w:szCs w:val="24"/>
          <w:lang w:eastAsia="en-ID"/>
        </w:rPr>
        <w:instrText>ADDIN CSL_CITATION {"citationItems":[{"id":"ITEM-1","itemData":{"author":[{"dropping-particle":"","family":"Munawir","given":"Slamet","non-dropping-particle":"","parse-names":false,"suffix":""}],"id":"ITEM-1","issued":{"date-parts":[["2014"]]},"publisher":"Liberty","publisher-place":"Yogyakarta","title":"“Analisa Laporan Keuangan Edisi Keempat”","type":"book"},"uris":["http://www.mendeley.com/documents/?uuid=dd5d8efa-5017-4803-af8f-3852ece72b64"]}],"mendeley":{"formattedCitation":"(Munawir, 2014)","plainTextFormattedCitation":"(Munawir, 2014)","previouslyFormattedCitation":"(Munawir, 2014)"},"properties":{"noteIndex":0},"schema":"https://github.com/citation-style-language/schema/raw/master/csl-citation.json"}</w:instrText>
      </w:r>
      <w:r w:rsidR="00E24BF6" w:rsidRPr="00FD7FD0">
        <w:rPr>
          <w:rFonts w:ascii="Times New Roman" w:eastAsia="Times New Roman" w:hAnsi="Times New Roman" w:cs="Times New Roman"/>
          <w:sz w:val="24"/>
          <w:szCs w:val="24"/>
          <w:lang w:eastAsia="en-ID"/>
        </w:rPr>
        <w:fldChar w:fldCharType="separate"/>
      </w:r>
      <w:r w:rsidR="001D1B8C" w:rsidRPr="00FD7FD0">
        <w:rPr>
          <w:rFonts w:ascii="Times New Roman" w:eastAsia="Times New Roman" w:hAnsi="Times New Roman" w:cs="Times New Roman"/>
          <w:noProof/>
          <w:sz w:val="24"/>
          <w:szCs w:val="24"/>
          <w:lang w:eastAsia="en-ID"/>
        </w:rPr>
        <w:t>(Munawir, 2014)</w:t>
      </w:r>
      <w:r w:rsidR="00E24BF6" w:rsidRPr="00FD7FD0">
        <w:rPr>
          <w:rFonts w:ascii="Times New Roman" w:eastAsia="Times New Roman" w:hAnsi="Times New Roman" w:cs="Times New Roman"/>
          <w:sz w:val="24"/>
          <w:szCs w:val="24"/>
          <w:lang w:eastAsia="en-ID"/>
        </w:rPr>
        <w:fldChar w:fldCharType="end"/>
      </w:r>
      <w:r w:rsidR="00E24BF6" w:rsidRPr="00FD7FD0">
        <w:rPr>
          <w:rFonts w:ascii="Times New Roman" w:eastAsia="Times New Roman" w:hAnsi="Times New Roman" w:cs="Times New Roman"/>
          <w:sz w:val="24"/>
          <w:szCs w:val="24"/>
          <w:lang w:eastAsia="en-ID"/>
        </w:rPr>
        <w:t xml:space="preserve">. The lower the cost of funds will further increase the bank's profit growth </w:t>
      </w:r>
      <w:r w:rsidR="00E24BF6" w:rsidRPr="00FD7FD0">
        <w:rPr>
          <w:rFonts w:ascii="Times New Roman" w:eastAsia="Times New Roman" w:hAnsi="Times New Roman" w:cs="Times New Roman"/>
          <w:sz w:val="24"/>
          <w:szCs w:val="24"/>
          <w:lang w:eastAsia="en-ID"/>
        </w:rPr>
        <w:fldChar w:fldCharType="begin" w:fldLock="1"/>
      </w:r>
      <w:r w:rsidR="000B5C11">
        <w:rPr>
          <w:rFonts w:ascii="Times New Roman" w:eastAsia="Times New Roman" w:hAnsi="Times New Roman" w:cs="Times New Roman"/>
          <w:sz w:val="24"/>
          <w:szCs w:val="24"/>
          <w:lang w:eastAsia="en-ID"/>
        </w:rPr>
        <w:instrText>ADDIN CSL_CITATION {"citationItems":[{"id":"ITEM-1","itemData":{"author":[{"dropping-particle":"","family":"Sudana","given":"I Made","non-dropping-particle":"","parse-names":false,"suffix":""}],"id":"ITEM-1","issued":{"date-parts":[["2017"]]},"publisher":"Airlangga University Press.","publisher-place":"Malang","title":"“Manajemen Keuangan Teori dan Praktik”","type":"book"},"uris":["http://www.mendeley.com/documents/?uuid=1233b723-527f-4cf8-9379-4888d7d4753b"]}],"mendeley":{"formattedCitation":"(Sudana, 2017)","plainTextFormattedCitation":"(Sudana, 2017)","previouslyFormattedCitation":"(Sudana, 2017)"},"properties":{"noteIndex":0},"schema":"https://github.com/citation-style-language/schema/raw/master/csl-citation.json"}</w:instrText>
      </w:r>
      <w:r w:rsidR="00E24BF6" w:rsidRPr="00FD7FD0">
        <w:rPr>
          <w:rFonts w:ascii="Times New Roman" w:eastAsia="Times New Roman" w:hAnsi="Times New Roman" w:cs="Times New Roman"/>
          <w:sz w:val="24"/>
          <w:szCs w:val="24"/>
          <w:lang w:eastAsia="en-ID"/>
        </w:rPr>
        <w:fldChar w:fldCharType="separate"/>
      </w:r>
      <w:r w:rsidR="001D1B8C" w:rsidRPr="00FD7FD0">
        <w:rPr>
          <w:rFonts w:ascii="Times New Roman" w:eastAsia="Times New Roman" w:hAnsi="Times New Roman" w:cs="Times New Roman"/>
          <w:noProof/>
          <w:sz w:val="24"/>
          <w:szCs w:val="24"/>
          <w:lang w:eastAsia="en-ID"/>
        </w:rPr>
        <w:t>(Sudana, 2017)</w:t>
      </w:r>
      <w:r w:rsidR="00E24BF6" w:rsidRPr="00FD7FD0">
        <w:rPr>
          <w:rFonts w:ascii="Times New Roman" w:eastAsia="Times New Roman" w:hAnsi="Times New Roman" w:cs="Times New Roman"/>
          <w:sz w:val="24"/>
          <w:szCs w:val="24"/>
          <w:lang w:eastAsia="en-ID"/>
        </w:rPr>
        <w:fldChar w:fldCharType="end"/>
      </w:r>
      <w:r w:rsidR="00E24BF6" w:rsidRPr="00FD7FD0">
        <w:rPr>
          <w:rFonts w:ascii="Times New Roman" w:eastAsia="Times New Roman" w:hAnsi="Times New Roman" w:cs="Times New Roman"/>
          <w:sz w:val="24"/>
          <w:szCs w:val="24"/>
          <w:lang w:eastAsia="en-ID"/>
        </w:rPr>
        <w:t xml:space="preserve">. So it can be stated that the higher the CAR will further increase profit growth at the Bank, so that CAR has a positive effect on profit growth. Research that has been carried out which is in line with this research is carried out by: </w:t>
      </w:r>
      <w:r w:rsidR="00E24BF6" w:rsidRPr="00FD7FD0">
        <w:rPr>
          <w:rFonts w:ascii="Times New Roman" w:hAnsi="Times New Roman" w:cs="Times New Roman"/>
          <w:sz w:val="24"/>
          <w:szCs w:val="24"/>
          <w:lang w:eastAsia="id-ID"/>
        </w:rPr>
        <w:fldChar w:fldCharType="begin" w:fldLock="1"/>
      </w:r>
      <w:r w:rsidR="000B5C11">
        <w:rPr>
          <w:rFonts w:ascii="Times New Roman" w:hAnsi="Times New Roman" w:cs="Times New Roman"/>
          <w:sz w:val="24"/>
          <w:szCs w:val="24"/>
          <w:lang w:eastAsia="id-ID"/>
        </w:rPr>
        <w:instrText xml:space="preserve">ADDIN CSL_CITATION {"citationItems":[{"id":"ITEM-1","itemData":{"DOI":"10.5958/2249-7315.2016.00060.5","abstract":"This paper investigates the impact of capital structure on profitability of the manufacturing companies in India and attempts to establish the hypothesized relationship as to how far the capital structure variables affect the business revenue of companies and what the interrelationship is between capital structure variable and profitability. This study is carried out after categorizing the selected manufacturing companies into three categories based on s a two attributes, viz. stages and period. First, as per phases, manufacturing companies are grouped into pioneering stage, growth stage, and consolidation stage. Second, these companies are classified into pre and post merger, this study tries to establish the hypothesized relationship that capital structure variables has significant impact on profitability of manufacturing companies in India. A sample of seventy companies was chosen by multi-stage sampling techniques. The study reveals that there has been a strong one-to-one relationship between capital structure variable and Profitability and increase in Debt Equity Ratio inversely affects profit of the manufacturing companies listed in Bombay Stock Exchange in India.","author":[{"dropping-particle":"","family":"Revathy","given":"S.","non-dropping-particle":"","parse-names":false,"suffix":""},{"dropping-particle":"","family":"Santhi","given":"V.","non-dropping-particle":"","parse-names":false,"suffix":""},{"dropping-particle":"","family":"Sreekala","given":"S.","non-dropping-particle":"","parse-names":false,"suffix":""}],"container-title":"Asian Journal of Research in Social Sciences and Humanities","id":"ITEM-1","issue":"4","issued":{"date-parts":[["2016"]]},"page":"306","title":"The Impact of Capital Structure on Profitability of Manufacturing Companies: using Multiple Regression Model","type":"article-journal","volume":"6"},"uris":["http://www.mendeley.com/documents/?uuid=7b1d8043-4aa6-429f-ac52-e1e79a1b8cd1"]},{"id":"ITEM-2","itemData":{"DOI":"10.3390/risks10080157","ISSN":"22279091","abstract":"Debt finance, when considered a source of finance, always leads to financial risk; however, it is also considered a source of increased profitability in the normal business scenario. It has always been challenging to find the correct debt equity combination. In the discussed sample of the telecom industry in the USA, an abnormally high total liability-to-total assets ratio was observed. Thus, it is inclined to investigate the capital structure (CapSt) effect on firms’ profitability. By taking annual data of the telecom industry from 2012 to 2020 in the USA, unbalanced cross-sectional data (panel data) comprising 421 firm-year observations for 72 firms were studied using pooled panel regression, univariate analysis, correlation, and descriptive statistics models. We decided to test the impact of CapSt (Total Liabilities to Total Assets (TLsTAs) and Total Equity to Total Assets (TETAs)) on the profitability (Return on Assets (ROA) and Return on Equity (ROE)) of firms in the telecommunication industry in the USA. The results reveal that the ratio of TLsTAs has a significant impact on ROA, and TETAs has a significant impact on ROA. However, TLsTAs and TETAs have no impact on ROE.","author":[{"dropping-particle":"","family":"Habibniya","given":"Houshang","non-dropping-particle":"","parse-names":false,"suffix":""},{"dropping-particle":"","family":"Dsouza","given":"Suzan","non-dropping-particle":"","parse-names":false,"suffix":""},{"dropping-particle":"","family":"Rabbani","given":"Mustafa Raza","non-dropping-particle":"","parse-names":false,"suffix":""},{"dropping-particle":"","family":"Nawaz","given":"Nishad","non-dropping-particle":"","parse-names":false,"suffix":""},{"dropping-particle":"","family":"Demiraj","given":"Rezart","non-dropping-particle":"","parse-names":false,"suffix":""}],"container-title":"Risks","id":"ITEM-2","issue":"157","issued":{"date-parts":[["2022"]]},"page":"1-19","title":"Impact of Capital Structure on Profitability: Panel Data Evidence of the Telecom Industry in the United States","type":"article-journal","volume":"10"},"uris":["http://www.mendeley.com/documents/?uuid=8dc1ce27-3b3f-495f-82cc-b367a5cae757"]},{"id":"ITEM-3","itemData":{"abstract":"This study aims to determine the effect of capital structure and profitability on the corporate value by company size as the moderating variable on manufacturing companies listed on Indonesia Stock Exchange from 2012 to 2014. Variables used in this research are the Capital Structure and Profitability as independent variables, company size as moderating variable and corporate value as the dependent variable. The corporate value in this study was measured using price to book value. This study was performed on manufacturing companies listed on the Indonesia Stock Exchange. This study was conducted on 46 companies that meet the sampling criteria of 135 companies listed on the Indonesia Stock Exchange. The research data were secondary data from the financial statements of 46 companies published in the Indonesia Stock Exchange. The data processing method in this study used multiple linear regression tests and moderating test using residual test by testing classical assumption test beforehand. The results show independent variables have simultaneous significant influence on the corporate value. Meanwhile, partially, Debt to equity ratio has significant negative effect on corporate value, and Return on assets has significant positive effect on corporate value. The moderating test result shows that company size is unable to partially moderate the relationship of debt to equity ratio on the corporate value, and unable to partially moderate the relationship of return on assets on the corporate value.","author":[{"dropping-particle":"","family":"Mahdaleta","given":"Ela","non-dropping-particle":"","parse-names":false,"suffix":""},{"dropping-particle":"","family":"Muda","given":"Iskandar","non-dropping-particle":"","parse-names":false,"suffix":""},{"dropping-particle":"","family":"Nasir","given":"Gusnardi Muhammad","non-dropping-particle":"","parse-names":false,"suffix":""}],"container-title":"Journal of Economic Studies","id":"ITEM-3","issue":"3","issued":{"date-parts":[["2016"]]},"page":"30-43","title":"Effects of Capital Structure and Profitability on Corporate Value with Company Size as the Moderating Variable of Manufacturing Companies Listed on Indonesia Stock Exchange","type":"article-journal","volume":"2"},"uris":["http://www.mendeley.com/documents/?uuid=113b2209-4756-4c8f-afe3-798e678a4162"]},{"id":"ITEM-4","itemData":{"DOI":"10.1108/jcefts-11-2018-0042","ISSN":"1754-4408","abstract":"The purpose of this study is to examine the factors that influence capital structure, profitability and stock returns and the relationship between capital structure, profitability and stock returns. The endogenous variables in this study are capital structure, profitability and stock returns, whereas the exogenous variables are firm size, growth opportunity, tangibility, liquidity, volatility and uniqueness.Design/methodology/approach The population used is a company that is listed on the compass index 100 period of August 2016. A total of 64 companies are sampled in this study. The unit of analysis is 448 data. The data analysis technique used is path analysis with the help of AMOS.Findings The results obtained show only profitability variables that affect stock returns. Variable capital structure, firm size, growth opportunity, tangibility and liquidity have no significant effect. Variables that influence capital structure are only influenced by growth opportunity, whereas other variables are not significant and variables that affect profitability are firm size, growth opportunity, uniqueness and volatility.Originality/value Path analysis is a model similar to the multiple regression analysis, factor analysis, canonical correlation analysis, discriminant analysis and more general multivariate analysis groups. This research discusses that capital structure is useful for increasing the value of the company in the sense that the more debt that is used, a tax deduction will be obtained because of interest costs. So that the company’s profits will increase and eventually will increase the value of the company. This opinion remains a controversy among financial experts. Until now, there is no agreement that can explain the capital structure in all conditions of the company. There are two important theories concerning capital structure, trade-off theory and pecking order theory.","author":[{"dropping-particle":"","family":"Chandra","given":"Teddy","non-dropping-particle":"","parse-names":false,"suffix":""},{"dropping-particle":"","family":"Junaedi","given":"Achmad Tavip","non-dropping-particle":"","parse-names":false,"suffix":""},{"dropping-particle":"","family":"Wijaya","given":"Evelyn","non-dropping-particle":"","parse-names":false,"suffix":""},{"dropping-particle":"","family":"Suharti","given":"Suharti","non-dropping-particle":"","parse-names":false,"suffix":""},{"dropping-particle":"","family":"Mimelientesa","given":"Irman","non-dropping-particle":"","parse-names":false,"suffix":""},{"dropping-particle":"","family":"Ng","given":"Martha","non-dropping-particle":"","parse-names":false,"suffix":""}],"container-title":"Journal of Chinese Economic and Foreign Trade Studies","id":"ITEM-4","issue":"2","issued":{"date-parts":[["2019"]]},"page":"74-89","title":"The effect of capital structure on profitability and stock returns","type":"article-journal","volume":"12"},"uris":["http://www.mendeley.com/documents/?uuid=0a5581dd-762a-4b4e-93fa-102ac51a144e"]},{"id":"ITEM-5","itemData":{"DOI":"10.1016/j.ribaf.2017.07.155","ISSN":"02755319","abstract":"This study investigates the dynamic relationship between diversification, capital structure and profitability. Previous empirical studies have not considered the dynamics of this relationship, the endogeneity problem and causality factors. To overcome these econometric problems simultaneously, I build a panel vector autoregression model (PVAR) for 412 French financial institutions over ten years. There is some evidence of reverse causality between these variables after controlling the individual fixed effects. Moreover, there are an inverse bidirectional causal relation of profitability with leverage and diversification. The condition of stability is not confirmed for the relationship between diversification and leverage, but it is proved for the three factors observed simultaneously. The forecast error variance decompositions confirm the choice of the diversification as the most endogenous variable. Impulse response functions illustrate significant dynamic interrelationships in the financial sector. Our findings are robust across several measures of activity and geographic diversification (Entropy and Herfindahl-Hirschman index).","author":[{"dropping-particle":"","family":"Jouida","given":"Sameh","non-dropping-particle":"","parse-names":false,"suffix":""}],"container-title":"Research in International Business and Finance","id":"ITEM-5","issued":{"date-parts":[["2018"]]},"page":"243-256","publisher":"Elsevier B.V.","title":"Diversification, capital structure and profitability: A panel VAR approach","type":"article-journal","volume":"45"},"uris":["http://www.mendeley.com/documents/?uuid=c227b5f0-c01d-4ca8-8e19-80437c9f7f33"]},{"id":"ITEM-6","itemData":{"ISSN":"2222-2847","abstract":"A det ail analysis on t he relat ionship bet ween Group's diversificat ion int o t he financial services indust r… Sumra Mughal Capit al St ruct ure and Firm Performance of Non-Bank Financial Inst it ut ions (NBFIs) in Ghana Erasmus Gakpet or, ALHASSAN MUSAH Download a PDF Pack of t he best relat ed papers </w:instrText>
      </w:r>
      <w:r w:rsidR="000B5C11">
        <w:rPr>
          <w:rFonts w:ascii="Times New Roman" w:hAnsi="Times New Roman" w:cs="Times New Roman"/>
          <w:sz w:val="24"/>
          <w:szCs w:val="24"/>
          <w:lang w:eastAsia="id-ID"/>
        </w:rPr>
        <w:instrText> Abstract The purpose of this paper is to examine the impact of capital structure on profitability of cement sector of Pakistan. A panel data of 16 firms listed on the Karachi Stock Exchange was put under study for a period of 6 years (2005-2010). Two major sets of variables are used: to indicate capital structure i.e. Debt/Equity Ratio, Debt Ratio, Interest Coverage Ratio, Short term debt to asset, and Long term debt to assets and for Profitability i.e. Return On Equity. The variables were analyzed using Fixed and Random effect methodology by using STATA 11. The results implied that profitability is significantly related to capital structure. Specifically, profitability was inversely related to the amount of liability in a company's capital structure. Therefore, the more debt a firm incur, the worse its earnings is hurt.","author":[{"dropping-particle":"","family":"Ahmad","given":"Touseef","non-dropping-particle":"","parse-names":false,"suffix":""}],"container-title":"Research Journal of Finance and Accounting","id":"ITEM-6","issue":"17","issued":{"date-parts":[["2014"]]},"page":"49-54","title":"Impact of Capital Structure on Profitability: An Empirical Analysis of Cement Sector of Pakistan","type":"article-journal","volume":"5"},"uris":["http://www.mendeley.com/documents/?uuid=4fbcc3d7-978e-4afe-b36b-3af889f3c88a"]},{"id":"ITEM-7","itemData":{"DOI":"10.18488/journal.8.2018.61.21.36","ISSN":"23132884","abstract":"The purpose of this paper is to examine the impact of capital structure or leverage on profitability of listed banks stock exchange Ghana from 2007 to 2013. The concept of capital structure in finance explains the way a firm finances its assets/operations by the use of a blend of debt and equity. The blend of debt and equity would make banks more profitable bearing in mind the adverse effect of the extreme of each form of financing. Data was collected from Ghana stock exchange and the annual reports of the17 listed banks. Descriptive statistics and multiple regression models were used to analyze the data. The result revealed that the banks listed on the Ghana Stock Exchange are highly geared. This can be attributed to their over dependency on short term debt which is due to the relatively high Bank of Ghana Lending rate and low level of bond market activities. The study showed that financial leverage measured by short term debt to total assets (STDTA) had significant positive relationship with profitability measured by return on assets (ROA), return on equity (ROE) and earnings per share (EPS). Long Term Debt to Total Asset (LTDTA) also had a significant positive relationship with ROA and ROE but however, had a negative and insignificant relationship with EPS. Asset growth rate had a negative and insignificant relationship with profitability measured by ROA, ROE and EPS. Firm size also showed positive and significant relation with all the profitability measures such as ROA, ROE and EPS.","author":[{"dropping-particle":"","family":"Musah","given":"Alhassan","non-dropping-particle":"","parse-names":false,"suffix":""}],"container-title":"Asian Journal of Economic Modelling","id":"ITEM-7","issue":"1","issued":{"date-parts":[["2018"]]},"page":"21-36","title":"The Impact of Capital Structure on Profitability of Commercial Banks in Ghana","type":"article-journal","volume":"6"},"uris":["http://www.mendeley.com/documents/?uuid=02b1ef0b-28b9-4182-b7c8-fcd0855853bf"]},{"id":"ITEM-8","itemData":{"abstract":"This study examines the relationship between capital structure and the profitability of non-financial SMEs in the UK for the period of 1998-2008. Using the Two Stage Least Squares, (2SLS) the results show a significant relationship with capital structure and profitability which is negatively related. The size of the firm appears a more important factor that determines the profitability in SMEs in the UK. There is consistent evidence for positive size-profitability relationship. The results of this study have shown that the capital structure of the firm has a significant influence on the profitability of SMEs in the UK. Especially, long-term debt to total assets ratio is negatively related with the profitability and this is an indication that SMEs are averse to use more equity because of the fear of losing the control.","author":[{"dropping-particle":"","family":"Abeywardhana","given":"D K Y","non-dropping-particle":"","parse-names":false,"suffix":""}],"container-title":"Journal of Emerging Issues in Economics Finance and Banking (JEIEFB) An Online International Research Journal An Online International Research Journal","id":"ITEM-8","issue":"2","issued":{"date-parts":[["2015"]]},"page":"2306-367","title":"Capital Structure and Profitability: An Empirical Analysis of SMEs in the UK","type":"article-journal","volume":"4"},"uris":["http://www.mendeley.com/documents/?uuid=4263559a-c119-436a-bf95-4c9ee90e5de2"]},{"id":"ITEM-9","itemData":{"ISSN":"2289-1552","abstract":"Funding decisions for a particular company to get profit is a crucial decision will progress in the future. There are two important alternative in funding decisions. One of them through their own capital is by issuing stock. In addition, the company is important to strengthen its financial stability due to changes in the capital structure could be expected to lead to changes in the value of the company. This study aims to determine: (1) the effect of capital structure and profitability of the stock price, (2) the impact of capital structure on stock prices, (3) the effect of profitability on stock prices, and (4) the impact of capital structure on profitability. (Study of the Manufacturing Sector Company Listed in Indonesia Stock Exchange Period 2010-2013). This research uses a quantitative study of causal. The sample in this study is the company's audited financial statements of the manufacturing sector in 2010-2013 amounted to 68. The sampling technique using purposive sampling. Analysis techniques using path analysis, path analysis is used to measure the magnitude of the contribution or influence of independent variables on the dependent variable, both influence directly or indirectly through relationships with other independent variables. The data used is secondary data obtained through the website www.idx.com. The results showed that (1) the capital structure and profitability affect the share price by 4.4%, (2) capital structure has positive influence on the share price of 12.4%, (3) the profitability of positive influence on the share price of 16.5 %, and (4) the capital structure of the positive effect on the profitability of 11%.","author":[{"dropping-particle":"","family":"Purnawati","given":"I Gusti Ayu","non-dropping-particle":"","parse-names":false,"suffix":""}],"container-title":"International Journal of Business, Economics and Law","id":"ITEM-9","issue":"1","issued":{"date-parts":[["2016"]]},"page":"10-16","title":"the Effect of Capital Structure and Profitability on Stock Price (Study of the Manufacturing Sector in Indonesia Stock Exchange) Title","type":"article-journal","volume":"9"},"uris":["http://www.mendeley.com/documents/?uuid=f40ed030-ad2f-4bea-9581-0c6639fb05c4"]},{"id":"ITEM-10","itemData":{"ISSN":"08130183","abstract":"The relationship between capital structure and profitability cannot be ignored because the improvement in the profitability is necessary for the long-term survivability of the firm. This paper seeks to extend Abor's (2005) findings regarding the effect of capital structure on profitability by examining the effect of capital structure on profitability of the American service and manufacturing firms. A sample of 272 American firms listed on New York Stock Exchange for a period of 3 years from 2005 - 2007 was selected. The correlations and regression analyses were used to estimate the functions relating to profitability (measured by return on equity) with measures of capital structure. Empirical results show a positive relationship between i) short-term debt to total assets and profitability and ii) total debt to total assets and profitability in the service industry. The findings of this paper show a positive relationship between i) short-term debt to total assets and profitability, ii) long-term debt to total assets and profitability, and iii) total debt to total assets and profitability in the manufacturing industry. This paper offers useful insights for the owners/operators, managers, and lending institutions based on empirical evidence. [ABSTRACT FROM AUTHOR]","author":[{"dropping-particle":"","family":"Gill","given":"A marjit","non-dropping-particle":"","parse-names":false,"suffix":""},{"dropping-particle":"","family":"Biger","given":"Nahum","non-dropping-particle":"","parse-names":false,"suffix":""},{"dropping-particle":"","family":"Mathur","given":"Neil","non-dropping-particle":"","parse-names":false,"suffix":""}],"container-title":"Intern ational Journal of Management","id":"ITEM-10","issue":"4","issued":{"date-parts":[["2011"]]},"page":"3-15","title":"The Effect of Capital Structure on Profitability: Evidence from the United States.","type":"article-journal","volume":"28"},"uris":["http://www.mendeley.com/documents/?uuid=dc10062a-007e-438f-bc6a-aec6c5af74fc"]}],"mendeley":{"formattedCitation":"(Abeywardhana, 2015; Ahmad, 2014; Chandra et al., 2019; Gill et al., 2011; Habibniya et al., 2022; Jouida, 2018; Mahdaleta et al., 2016; Musah, 2018; Purnawati, 2016; Revathy et al., 2016)","plainTextFormattedCitation":"(Abeywardhana, 2015; Ahmad, 2014; Chandra et al., 2019; Gill et al., 2011; Habibniya et al., 2022; Jouida, 2018; Mahdaleta et al., 2016; Musah, 2018; Purnawati, 2016; Revathy et al., 2016)","previouslyFormattedCitation":"(Abeywardhana, 2015; Ahmad, 2014; Chandra et al., 2019; Gill et al., 2011; Habibniya et al., 2022; Jouida, 2018; Mahdaleta et al., 2016; Musah, 2018; Purnawati, 2016; Revathy et al., 2016)"},"properties":{"noteIndex":0},"schema":"https://github.com/citation-style-language/schema/raw/master/csl-citation.json"}</w:instrText>
      </w:r>
      <w:r w:rsidR="00E24BF6" w:rsidRPr="00FD7FD0">
        <w:rPr>
          <w:rFonts w:ascii="Times New Roman" w:hAnsi="Times New Roman" w:cs="Times New Roman"/>
          <w:sz w:val="24"/>
          <w:szCs w:val="24"/>
          <w:lang w:eastAsia="id-ID"/>
        </w:rPr>
        <w:fldChar w:fldCharType="separate"/>
      </w:r>
      <w:r w:rsidR="001D1B8C" w:rsidRPr="00FD7FD0">
        <w:rPr>
          <w:rFonts w:ascii="Times New Roman" w:hAnsi="Times New Roman" w:cs="Times New Roman"/>
          <w:noProof/>
          <w:sz w:val="24"/>
          <w:szCs w:val="24"/>
          <w:lang w:eastAsia="id-ID"/>
        </w:rPr>
        <w:t>(Abeywardhana, 2015; Ahmad, 2014; Chandra et al., 2019; Gill et al., 2011; Habibniya et al., 2022; Jouida, 2018; Mahdaleta et al., 2016; Musah, 2018; Purnawati, 2016; Revathy et al., 2016)</w:t>
      </w:r>
      <w:r w:rsidR="00E24BF6" w:rsidRPr="00FD7FD0">
        <w:rPr>
          <w:rFonts w:ascii="Times New Roman" w:hAnsi="Times New Roman" w:cs="Times New Roman"/>
          <w:sz w:val="24"/>
          <w:szCs w:val="24"/>
          <w:lang w:eastAsia="id-ID"/>
        </w:rPr>
        <w:fldChar w:fldCharType="end"/>
      </w:r>
      <w:r w:rsidR="00E24BF6" w:rsidRPr="00FD7FD0">
        <w:rPr>
          <w:rFonts w:ascii="Times New Roman" w:hAnsi="Times New Roman" w:cs="Times New Roman"/>
          <w:sz w:val="24"/>
          <w:szCs w:val="24"/>
          <w:lang w:eastAsia="id-ID"/>
        </w:rPr>
        <w:t xml:space="preserve"> which states that the capital structure can increase the profitability of the company.</w:t>
      </w:r>
    </w:p>
    <w:p w14:paraId="332E9C8C" w14:textId="6F0CF36B" w:rsidR="007373E1" w:rsidRPr="00FD7FD0" w:rsidRDefault="00D73C90" w:rsidP="0031050F">
      <w:pPr>
        <w:shd w:val="clear" w:color="auto" w:fill="FFFFFF"/>
        <w:spacing w:after="0" w:line="240" w:lineRule="auto"/>
        <w:ind w:firstLine="720"/>
        <w:jc w:val="both"/>
        <w:rPr>
          <w:rFonts w:ascii="Times New Roman" w:eastAsia="Times New Roman" w:hAnsi="Times New Roman" w:cs="Times New Roman"/>
          <w:sz w:val="24"/>
          <w:szCs w:val="24"/>
          <w:lang w:val="en-US"/>
        </w:rPr>
      </w:pPr>
      <w:r w:rsidRPr="00D73C90">
        <w:rPr>
          <w:rFonts w:ascii="Times New Roman" w:eastAsia="Times New Roman" w:hAnsi="Times New Roman" w:cs="Times New Roman"/>
          <w:sz w:val="24"/>
          <w:szCs w:val="24"/>
          <w:lang w:eastAsia="en-ID"/>
        </w:rPr>
        <w:t>The results of the statistical analysis carried out accept the third hypothesis (H3) which states that intellectual capital has a very significant impact on the financial performance of banking companies in Indonesia.</w:t>
      </w:r>
      <w:r w:rsidR="007373E1" w:rsidRPr="00FD7FD0">
        <w:rPr>
          <w:rFonts w:ascii="Times New Roman" w:eastAsia="Times New Roman" w:hAnsi="Times New Roman" w:cs="Times New Roman"/>
          <w:sz w:val="24"/>
          <w:szCs w:val="24"/>
          <w:lang w:eastAsia="en-ID"/>
        </w:rPr>
        <w:t xml:space="preserve"> The test results show that the intellectual capital variable has a significant effect on financial performance. </w:t>
      </w:r>
      <w:r w:rsidR="00F108F6" w:rsidRPr="00F108F6">
        <w:rPr>
          <w:rFonts w:ascii="Times New Roman" w:eastAsia="Times New Roman" w:hAnsi="Times New Roman" w:cs="Times New Roman"/>
          <w:sz w:val="24"/>
          <w:szCs w:val="24"/>
          <w:lang w:eastAsia="en-ID"/>
        </w:rPr>
        <w:t xml:space="preserve">Intellectual capital is needed by a banking company. This is because the banking business is a business that always requires technology-based skills that can </w:t>
      </w:r>
      <w:r w:rsidR="00F108F6" w:rsidRPr="00F108F6">
        <w:rPr>
          <w:rFonts w:ascii="Times New Roman" w:eastAsia="Times New Roman" w:hAnsi="Times New Roman" w:cs="Times New Roman"/>
          <w:sz w:val="24"/>
          <w:szCs w:val="24"/>
          <w:lang w:eastAsia="en-ID"/>
        </w:rPr>
        <w:lastRenderedPageBreak/>
        <w:t>only be obtained by increasing intellectual capital. Companies must adapt to the changing conditions that are currently being able to take place quickly so that they can win the existing competition.</w:t>
      </w:r>
      <w:r w:rsidR="004F4E7D" w:rsidRPr="00FD7FD0">
        <w:rPr>
          <w:rFonts w:ascii="Times New Roman" w:eastAsia="Times New Roman" w:hAnsi="Times New Roman" w:cs="Times New Roman"/>
          <w:sz w:val="24"/>
          <w:szCs w:val="24"/>
          <w:lang w:eastAsia="en-ID"/>
        </w:rPr>
        <w:t xml:space="preserve"> This research is in line with research conducted by: </w:t>
      </w:r>
      <w:r w:rsidR="004F4E7D" w:rsidRPr="00FD7FD0">
        <w:rPr>
          <w:rFonts w:ascii="Times New Roman" w:eastAsia="Times New Roman" w:hAnsi="Times New Roman" w:cs="Times New Roman"/>
          <w:sz w:val="24"/>
          <w:szCs w:val="24"/>
          <w:lang w:val="en-US"/>
        </w:rPr>
        <w:fldChar w:fldCharType="begin" w:fldLock="1"/>
      </w:r>
      <w:r w:rsidR="00242B45">
        <w:rPr>
          <w:rFonts w:ascii="Times New Roman" w:eastAsia="Times New Roman" w:hAnsi="Times New Roman" w:cs="Times New Roman"/>
          <w:sz w:val="24"/>
          <w:szCs w:val="24"/>
          <w:lang w:val="en-US"/>
        </w:rPr>
        <w:instrText>ADDIN CSL_CITATION {"citationItems":[{"id":"ITEM-1","itemData":{"abstract":"The purpose of this research is to formulate a study of the influence of intellectual capital on Business Performance and Competitive Advantage of the pharmaceutical industry in East Java. The research method used a quantitative approach, and using the techniques of data collection by survey method with the distribution of questionnaires, in depth interviews, documentation and observation. These results indicate that the hypothesis is accepted and supported by the evidence of empirical data are human capital affects on structural capital, relational capital, and competitive advantage. Structural capital affects on relational capital and competitive advantage. Relational capital affects on business performance and business performance affects on competitive advantage. Meanwhile the other result form this research are human capital not affects on business performance and structural capital not affects on business performance.","author":[{"dropping-particle":"","family":"Hermawan","given":"Sigit","non-dropping-particle":"","parse-names":false,"suffix":""},{"dropping-particle":"","family":"Hariyanto","given":"Wiwit","non-dropping-particle":"","parse-names":false,"suffix":""},{"dropping-particle":"","family":"Biduri","given":"Sarwendah","non-dropping-particle":"","parse-names":false,"suffix":""}],"container-title":"QUALITY MANAGEMENT","id":"ITEM-1","issue":"175","issued":{"date-parts":[["2020"]]},"page":"103-106","title":"Intellectual Capital, Business Performance, and Competitive Advantage: An Empirical Study for the Pharmaceutical Companies","type":"article-journal","volume":"21"},"uris":["http://www.mendeley.com/documents/?uuid=f82d27e0-ed49-4f3f-acf4-a54136fb26b1"]}],"mendeley":{"formattedCitation":"(Hermawan, Hariyanto, &amp; Biduri, 2020)","plainTextFormattedCitation":"(Hermawan, Hariyanto, &amp; Biduri, 2020)","previouslyFormattedCitation":"(Hermawan, Hariyanto, &amp; Biduri, 2020)"},"properties":{"noteIndex":0},"schema":"https://github.com/citation-style-language/schema/raw/master/csl-citation.json"}</w:instrText>
      </w:r>
      <w:r w:rsidR="004F4E7D" w:rsidRPr="00FD7FD0">
        <w:rPr>
          <w:rFonts w:ascii="Times New Roman" w:eastAsia="Times New Roman" w:hAnsi="Times New Roman" w:cs="Times New Roman"/>
          <w:sz w:val="24"/>
          <w:szCs w:val="24"/>
          <w:lang w:val="en-US"/>
        </w:rPr>
        <w:fldChar w:fldCharType="separate"/>
      </w:r>
      <w:r w:rsidR="000B5C11" w:rsidRPr="000B5C11">
        <w:rPr>
          <w:rFonts w:ascii="Times New Roman" w:eastAsia="Times New Roman" w:hAnsi="Times New Roman" w:cs="Times New Roman"/>
          <w:noProof/>
          <w:sz w:val="24"/>
          <w:szCs w:val="24"/>
          <w:lang w:val="en-US"/>
        </w:rPr>
        <w:t>(Hermawan, Hariyanto, &amp; Biduri, 2020)</w:t>
      </w:r>
      <w:r w:rsidR="004F4E7D" w:rsidRPr="00FD7FD0">
        <w:rPr>
          <w:rFonts w:ascii="Times New Roman" w:eastAsia="Times New Roman" w:hAnsi="Times New Roman" w:cs="Times New Roman"/>
          <w:sz w:val="24"/>
          <w:szCs w:val="24"/>
          <w:lang w:val="en-US"/>
        </w:rPr>
        <w:fldChar w:fldCharType="end"/>
      </w:r>
      <w:r w:rsidR="004F4E7D" w:rsidRPr="00FD7FD0">
        <w:rPr>
          <w:rFonts w:ascii="Times New Roman" w:eastAsia="Times New Roman" w:hAnsi="Times New Roman" w:cs="Times New Roman"/>
          <w:sz w:val="24"/>
          <w:szCs w:val="24"/>
          <w:lang w:val="en-US"/>
        </w:rPr>
        <w:t xml:space="preserve">, </w:t>
      </w:r>
      <w:r w:rsidR="004F4E7D" w:rsidRPr="00FD7FD0">
        <w:rPr>
          <w:rFonts w:ascii="Times New Roman" w:eastAsia="Times New Roman" w:hAnsi="Times New Roman" w:cs="Times New Roman"/>
          <w:sz w:val="24"/>
          <w:szCs w:val="24"/>
          <w:lang w:val="en-US"/>
        </w:rPr>
        <w:fldChar w:fldCharType="begin" w:fldLock="1"/>
      </w:r>
      <w:r w:rsidR="00242B45">
        <w:rPr>
          <w:rFonts w:ascii="Times New Roman" w:eastAsia="Times New Roman" w:hAnsi="Times New Roman" w:cs="Times New Roman"/>
          <w:sz w:val="24"/>
          <w:szCs w:val="24"/>
          <w:lang w:val="en-US"/>
        </w:rPr>
        <w:instrText>ADDIN CSL_CITATION {"citationItems":[{"id":"ITEM-1","itemData":{"DOI":"10.14414/jebav.v24i3.2809","ISSN":"2087-3735","abstract":"The twenty-first century is a century of knowledge, discovery, and innovation, with rapid advances in science and information technology marking significant developments. The level of competitiveness within organizations is increasing. This truth motivates entrepreneurs to grow in order for their businesses to thrive. The major goal of this research is to examine how intellectual capital and innovative work behavior affect business performance in SMEs. The author then explains the three constructions' conceptual structure. To further understand the relationship between variables, quantitative methods based on Structural Equation Modeling (SEM) and Partial Least Squares (PLS) variance were used. Participants were chosen from SMEs in Yogyakarta, Indonesia, via an online questionnaire. The findings of this research show that intellectual capital and creative work behavior have a positive and significant effect on business performance. SMEs can use intellectual capital to define expected performance and as a tool to evaluate performance to develop employees who will be able to meet the needs of SMEs in the future. Furthermore, it demonstrates that SMEs, not just large corporations, can attain high-performance levels through synchronizing intellectual capital and innovative work behavior.","author":[{"dropping-particle":"","family":"Ausat","given":"Almaududi Abu Muna","non-dropping-particle":"","parse-names":false,"suffix":""},{"dropping-particle":"","family":"Widayani","given":"Anna","non-dropping-particle":"","parse-names":false,"suffix":""},{"dropping-particle":"","family":"Rachmawati","given":"Ika","non-dropping-particle":"","parse-names":false,"suffix":""},{"dropping-particle":"","family":"Latifah","given":"Nunuk","non-dropping-particle":"","parse-names":false,"suffix":""},{"dropping-particle":"","family":"Suherlan","given":"Suherlan","non-dropping-particle":"","parse-names":false,"suffix":""}],"container-title":"Journal of Economics, Business, &amp; Accountancy Ventura","id":"ITEM-1","issue":"3","issued":{"date-parts":[["2022"]]},"page":"363","title":"The Effect of Intellectual Capital and Innovative Work Behavior on Business Performance","type":"article-journal","volume":"24"},"uris":["http://www.mendeley.com/documents/?uuid=b89dee3e-701d-4562-810f-2a5455690836"]}],"mendeley":{"formattedCitation":"(Ausat, Widayani, Rachmawati, Latifah, &amp; Suherlan, 2022)","plainTextFormattedCitation":"(Ausat, Widayani, Rachmawati, Latifah, &amp; Suherlan, 2022)","previouslyFormattedCitation":"(Ausat, Widayani, Rachmawati, Latifah, &amp; Suherlan, 2022)"},"properties":{"noteIndex":0},"schema":"https://github.com/citation-style-language/schema/raw/master/csl-citation.json"}</w:instrText>
      </w:r>
      <w:r w:rsidR="004F4E7D" w:rsidRPr="00FD7FD0">
        <w:rPr>
          <w:rFonts w:ascii="Times New Roman" w:eastAsia="Times New Roman" w:hAnsi="Times New Roman" w:cs="Times New Roman"/>
          <w:sz w:val="24"/>
          <w:szCs w:val="24"/>
          <w:lang w:val="en-US"/>
        </w:rPr>
        <w:fldChar w:fldCharType="separate"/>
      </w:r>
      <w:r w:rsidR="000B5C11" w:rsidRPr="000B5C11">
        <w:rPr>
          <w:rFonts w:ascii="Times New Roman" w:eastAsia="Times New Roman" w:hAnsi="Times New Roman" w:cs="Times New Roman"/>
          <w:noProof/>
          <w:sz w:val="24"/>
          <w:szCs w:val="24"/>
          <w:lang w:val="en-US"/>
        </w:rPr>
        <w:t>(Ausat, Widayani, Rachmawati, Latifah, &amp; Suherlan, 2022)</w:t>
      </w:r>
      <w:r w:rsidR="004F4E7D" w:rsidRPr="00FD7FD0">
        <w:rPr>
          <w:rFonts w:ascii="Times New Roman" w:eastAsia="Times New Roman" w:hAnsi="Times New Roman" w:cs="Times New Roman"/>
          <w:sz w:val="24"/>
          <w:szCs w:val="24"/>
          <w:lang w:val="en-US"/>
        </w:rPr>
        <w:fldChar w:fldCharType="end"/>
      </w:r>
      <w:r w:rsidR="004F4E7D" w:rsidRPr="00FD7FD0">
        <w:rPr>
          <w:rFonts w:ascii="Times New Roman" w:eastAsia="Times New Roman" w:hAnsi="Times New Roman" w:cs="Times New Roman"/>
          <w:sz w:val="24"/>
          <w:szCs w:val="24"/>
          <w:lang w:val="en-US"/>
        </w:rPr>
        <w:t xml:space="preserve">, </w:t>
      </w:r>
      <w:r w:rsidR="004F4E7D" w:rsidRPr="00FD7FD0">
        <w:rPr>
          <w:rFonts w:ascii="Times New Roman" w:eastAsia="Times New Roman" w:hAnsi="Times New Roman" w:cs="Times New Roman"/>
          <w:sz w:val="24"/>
          <w:szCs w:val="24"/>
          <w:lang w:val="en-US"/>
        </w:rPr>
        <w:fldChar w:fldCharType="begin" w:fldLock="1"/>
      </w:r>
      <w:r w:rsidR="00242B45">
        <w:rPr>
          <w:rFonts w:ascii="Times New Roman" w:eastAsia="Times New Roman" w:hAnsi="Times New Roman" w:cs="Times New Roman"/>
          <w:sz w:val="24"/>
          <w:szCs w:val="24"/>
          <w:lang w:val="en-US"/>
        </w:rPr>
        <w:instrText>ADDIN CSL_CITATION {"citationItems":[{"id":"ITEM-1","itemData":{"DOI":"10.7176/rjfa/11-10-09","author":[{"dropping-particle":"","family":"Hidayah","given":"Neti Agustini","non-dropping-particle":"","parse-names":false,"suffix":""},{"dropping-particle":"","family":"Nurcholisah","given":"Kania","non-dropping-particle":"","parse-names":false,"suffix":""},{"dropping-particle":"","family":"Fitriah","given":"Epi","non-dropping-particle":"","parse-names":false,"suffix":""},{"dropping-particle":"","family":"Faculty","given":"Business","non-dropping-particle":"","parse-names":false,"suffix":""}],"container-title":"Research Journal of Finance and Accounting","id":"ITEM-1","issue":"10","issued":{"date-parts":[["2020"]]},"page":"82-85","title":"The Effects of Intellectual Capital and Institutional Ownerships on the Financial Performance (Empirical Study on the Listed of Banking Companies, the Indonesia Stock Exchange Periods of 2015-2017","type":"article-journal","volume":"11"},"uris":["http://www.mendeley.com/documents/?uuid=82993d22-8496-4d0d-bbcd-c1bc22e8c2bd"]}],"mendeley":{"formattedCitation":"(Hidayah, Nurcholisah, Fitriah, &amp; Faculty, 2020)","plainTextFormattedCitation":"(Hidayah, Nurcholisah, Fitriah, &amp; Faculty, 2020)","previouslyFormattedCitation":"(Hidayah, Nurcholisah, Fitriah, &amp; Faculty, 2020)"},"properties":{"noteIndex":0},"schema":"https://github.com/citation-style-language/schema/raw/master/csl-citation.json"}</w:instrText>
      </w:r>
      <w:r w:rsidR="004F4E7D" w:rsidRPr="00FD7FD0">
        <w:rPr>
          <w:rFonts w:ascii="Times New Roman" w:eastAsia="Times New Roman" w:hAnsi="Times New Roman" w:cs="Times New Roman"/>
          <w:sz w:val="24"/>
          <w:szCs w:val="24"/>
          <w:lang w:val="en-US"/>
        </w:rPr>
        <w:fldChar w:fldCharType="separate"/>
      </w:r>
      <w:r w:rsidR="000B5C11" w:rsidRPr="000B5C11">
        <w:rPr>
          <w:rFonts w:ascii="Times New Roman" w:eastAsia="Times New Roman" w:hAnsi="Times New Roman" w:cs="Times New Roman"/>
          <w:noProof/>
          <w:sz w:val="24"/>
          <w:szCs w:val="24"/>
          <w:lang w:val="en-US"/>
        </w:rPr>
        <w:t>(Hidayah, Nurcholisah, Fitriah, &amp; Faculty, 2020)</w:t>
      </w:r>
      <w:r w:rsidR="004F4E7D" w:rsidRPr="00FD7FD0">
        <w:rPr>
          <w:rFonts w:ascii="Times New Roman" w:eastAsia="Times New Roman" w:hAnsi="Times New Roman" w:cs="Times New Roman"/>
          <w:sz w:val="24"/>
          <w:szCs w:val="24"/>
          <w:lang w:val="en-US"/>
        </w:rPr>
        <w:fldChar w:fldCharType="end"/>
      </w:r>
      <w:r w:rsidR="004F4E7D" w:rsidRPr="00FD7FD0">
        <w:rPr>
          <w:rFonts w:ascii="Times New Roman" w:eastAsia="Times New Roman" w:hAnsi="Times New Roman" w:cs="Times New Roman"/>
          <w:sz w:val="24"/>
          <w:szCs w:val="24"/>
          <w:lang w:val="en-US"/>
        </w:rPr>
        <w:t xml:space="preserve">, </w:t>
      </w:r>
      <w:r w:rsidR="004F4E7D" w:rsidRPr="00FD7FD0">
        <w:rPr>
          <w:rFonts w:ascii="Times New Roman" w:eastAsia="Times New Roman" w:hAnsi="Times New Roman" w:cs="Times New Roman"/>
          <w:sz w:val="24"/>
          <w:szCs w:val="24"/>
          <w:lang w:val="en-US"/>
        </w:rPr>
        <w:fldChar w:fldCharType="begin" w:fldLock="1"/>
      </w:r>
      <w:r w:rsidR="000B5C11">
        <w:rPr>
          <w:rFonts w:ascii="Times New Roman" w:eastAsia="Times New Roman" w:hAnsi="Times New Roman" w:cs="Times New Roman"/>
          <w:sz w:val="24"/>
          <w:szCs w:val="24"/>
          <w:lang w:val="en-US"/>
        </w:rPr>
        <w:instrText>ADDIN CSL_CITATION {"citationItems":[{"id":"ITEM-1","itemData":{"DOI":"10.5937/ekopre1108352j","ISSN":"0353-443X","author":[{"dropping-particle":"","family":"Janosevic","given":"Stevo","non-dropping-particle":"","parse-names":false,"suffix":""},{"dropping-particle":"","family":"Dzenopoljac","given":"Vladimir","non-dropping-particle":"","parse-names":false,"suffix":""}],"container-title":"Ekonomika preduzeca","id":"ITEM-1","issue":"7-8","issued":{"date-parts":[["2011"]]},"page":"352-366","title":"Intellectual capital and financial performance of Serbian companies in the real sector","type":"article-journal","volume":"59"},"uris":["http://www.mendeley.com/documents/?uuid=f0d274ce-6f2b-4153-9667-8d7e230fb5c1"]}],"mendeley":{"formattedCitation":"(Janosevic &amp; Dzenopoljac, 2011)","plainTextFormattedCitation":"(Janosevic &amp; Dzenopoljac, 2011)","previouslyFormattedCitation":"(Janosevic &amp; Dzenopoljac, 2011)"},"properties":{"noteIndex":0},"schema":"https://github.com/citation-style-language/schema/raw/master/csl-citation.json"}</w:instrText>
      </w:r>
      <w:r w:rsidR="004F4E7D" w:rsidRPr="00FD7FD0">
        <w:rPr>
          <w:rFonts w:ascii="Times New Roman" w:eastAsia="Times New Roman" w:hAnsi="Times New Roman" w:cs="Times New Roman"/>
          <w:sz w:val="24"/>
          <w:szCs w:val="24"/>
          <w:lang w:val="en-US"/>
        </w:rPr>
        <w:fldChar w:fldCharType="separate"/>
      </w:r>
      <w:r w:rsidR="001D1B8C" w:rsidRPr="00FD7FD0">
        <w:rPr>
          <w:rFonts w:ascii="Times New Roman" w:eastAsia="Times New Roman" w:hAnsi="Times New Roman" w:cs="Times New Roman"/>
          <w:noProof/>
          <w:sz w:val="24"/>
          <w:szCs w:val="24"/>
          <w:lang w:val="en-US"/>
        </w:rPr>
        <w:t>(Janosevic &amp; Dzenopoljac, 2011)</w:t>
      </w:r>
      <w:r w:rsidR="004F4E7D" w:rsidRPr="00FD7FD0">
        <w:rPr>
          <w:rFonts w:ascii="Times New Roman" w:eastAsia="Times New Roman" w:hAnsi="Times New Roman" w:cs="Times New Roman"/>
          <w:sz w:val="24"/>
          <w:szCs w:val="24"/>
          <w:lang w:val="en-US"/>
        </w:rPr>
        <w:fldChar w:fldCharType="end"/>
      </w:r>
      <w:r w:rsidR="004F4E7D" w:rsidRPr="00FD7FD0">
        <w:rPr>
          <w:rFonts w:ascii="Times New Roman" w:eastAsia="Times New Roman" w:hAnsi="Times New Roman" w:cs="Times New Roman"/>
          <w:sz w:val="24"/>
          <w:szCs w:val="24"/>
          <w:lang w:val="en-US"/>
        </w:rPr>
        <w:t xml:space="preserve">, </w:t>
      </w:r>
      <w:r w:rsidR="004F4E7D" w:rsidRPr="00FD7FD0">
        <w:rPr>
          <w:rFonts w:ascii="Times New Roman" w:eastAsia="Times New Roman" w:hAnsi="Times New Roman" w:cs="Times New Roman"/>
          <w:sz w:val="24"/>
          <w:szCs w:val="24"/>
          <w:lang w:val="en-US"/>
        </w:rPr>
        <w:fldChar w:fldCharType="begin" w:fldLock="1"/>
      </w:r>
      <w:r w:rsidR="000B5C11">
        <w:rPr>
          <w:rFonts w:ascii="Times New Roman" w:eastAsia="Times New Roman" w:hAnsi="Times New Roman" w:cs="Times New Roman"/>
          <w:sz w:val="24"/>
          <w:szCs w:val="24"/>
          <w:lang w:val="en-US"/>
        </w:rPr>
        <w:instrText>ADDIN CSL_CITATION {"citationItems":[{"id":"ITEM-1","itemData":{"DOI":"10.15294/maj.v9i4.40844","ISSN":"2252-6552","abstract":"The purpose of this study is to explain the effect of Intellectual Capital on the company’s financial performance and market value. The population used in this study are all large trasing subsector companies listed on the Indonesia Stock Exchange during the 2009-2018 studi period. The sampling technique in this study uses a purposive sampling technique that uses criteria that have been determined by researches in order to obtain a sample of 13 companies. The testing tool used is Partial Least Square (PLS) version 2.0. The result of this study indicate that there is a positive and significant influence of intellectual capital on the company’s financial performance and intellectual capital also has a positive and significant on the company’s market value.The suggestion in this research is companie wish to consider the use of intellectual capital to improve financial performance and market value of the company.","author":[{"dropping-particle":"","family":"Silviani","given":"Debby Andria","non-dropping-particle":"","parse-names":false,"suffix":""},{"dropping-particle":"","family":"Noekent","given":"Vitradesie","non-dropping-particle":"","parse-names":false,"suffix":""}],"container-title":"Management Analysis Journal","id":"ITEM-1","issue":"4","issued":{"date-parts":[["2020"]]},"page":"451-458","title":"An Indonesian Empirical Study of The Relationship between Firm’s Intellectual Capital, Financial Performance and Market Value","type":"article-journal","volume":"9"},"uris":["http://www.mendeley.com/documents/?uuid=0931ca38-8db9-4577-9a78-6b0cbc1bdd81"]}],"mendeley":{"formattedCitation":"(Silviani &amp; Noekent, 2020)","plainTextFormattedCitation":"(Silviani &amp; Noekent, 2020)","previouslyFormattedCitation":"(Silviani &amp; Noekent, 2020)"},"properties":{"noteIndex":0},"schema":"https://github.com/citation-style-language/schema/raw/master/csl-citation.json"}</w:instrText>
      </w:r>
      <w:r w:rsidR="004F4E7D" w:rsidRPr="00FD7FD0">
        <w:rPr>
          <w:rFonts w:ascii="Times New Roman" w:eastAsia="Times New Roman" w:hAnsi="Times New Roman" w:cs="Times New Roman"/>
          <w:sz w:val="24"/>
          <w:szCs w:val="24"/>
          <w:lang w:val="en-US"/>
        </w:rPr>
        <w:fldChar w:fldCharType="separate"/>
      </w:r>
      <w:r w:rsidR="001D1B8C" w:rsidRPr="00FD7FD0">
        <w:rPr>
          <w:rFonts w:ascii="Times New Roman" w:eastAsia="Times New Roman" w:hAnsi="Times New Roman" w:cs="Times New Roman"/>
          <w:noProof/>
          <w:sz w:val="24"/>
          <w:szCs w:val="24"/>
          <w:lang w:val="en-US"/>
        </w:rPr>
        <w:t>(Silviani &amp; Noekent, 2020)</w:t>
      </w:r>
      <w:r w:rsidR="004F4E7D" w:rsidRPr="00FD7FD0">
        <w:rPr>
          <w:rFonts w:ascii="Times New Roman" w:eastAsia="Times New Roman" w:hAnsi="Times New Roman" w:cs="Times New Roman"/>
          <w:sz w:val="24"/>
          <w:szCs w:val="24"/>
          <w:lang w:val="en-US"/>
        </w:rPr>
        <w:fldChar w:fldCharType="end"/>
      </w:r>
      <w:r w:rsidR="004F4E7D" w:rsidRPr="00FD7FD0">
        <w:rPr>
          <w:rFonts w:ascii="Times New Roman" w:eastAsia="Times New Roman" w:hAnsi="Times New Roman" w:cs="Times New Roman"/>
          <w:sz w:val="24"/>
          <w:szCs w:val="24"/>
          <w:lang w:val="en-US"/>
        </w:rPr>
        <w:t>,</w:t>
      </w:r>
      <w:r w:rsidR="004F4E7D" w:rsidRPr="00FD7FD0">
        <w:rPr>
          <w:rFonts w:ascii="Times New Roman" w:eastAsia="Times New Roman" w:hAnsi="Times New Roman" w:cs="Times New Roman"/>
          <w:sz w:val="24"/>
          <w:szCs w:val="24"/>
          <w:lang w:val="en-US"/>
        </w:rPr>
        <w:fldChar w:fldCharType="begin" w:fldLock="1"/>
      </w:r>
      <w:r w:rsidR="00242B45">
        <w:rPr>
          <w:rFonts w:ascii="Times New Roman" w:eastAsia="Times New Roman" w:hAnsi="Times New Roman" w:cs="Times New Roman"/>
          <w:sz w:val="24"/>
          <w:szCs w:val="24"/>
          <w:lang w:val="en-US"/>
        </w:rPr>
        <w:instrText>ADDIN CSL_CITATION {"citationItems":[{"id":"ITEM-1","itemData":{"ISSN":"26684861","abstract":"This study aims to test the effects of intellectual capital on the financial performance of Indonesian banks. We measure intellectual capital with the Modified Value Added Capital (MVAIC) as a further development of the VAICTM model. Further, we use the CAMEL ratios as the proxies of banks’ financial performance. Our sample is 34 Indonesian banks that are listed at the Indonesian Stock Exchange with the observation period of five years. Using the panel data regression, this study reveals that intellectual capital affects banks’ financial performance (capital, asset quality, management, and earnings), but not for liquidity performance.","author":[{"dropping-particle":"","family":"Gama","given":"Agus Wahyudi Salasa","non-dropping-particle":"","parse-names":false,"suffix":""},{"dropping-particle":"","family":"Wiagustini","given":"Ni Luh Putu","non-dropping-particle":"","parse-names":false,"suffix":""},{"dropping-particle":"","family":"Sedana","given":"Ida Bagus Panji","non-dropping-particle":"","parse-names":false,"suffix":""},{"dropping-particle":"","family":"Purbawangsa","given":"Ida Bagus Anom","non-dropping-particle":"","parse-names":false,"suffix":""}],"container-title":"Quality - Access to Success","id":"ITEM-1","issue":"177","issued":{"date-parts":[["2020"]]},"page":"9-14","title":"Intellectual capital and financial performance of Indonesian banks","type":"article-journal","volume":"21"},"uris":["http://www.mendeley.com/documents/?uuid=b312ddc8-483c-43e2-abdf-56445a85724d"]}],"mendeley":{"formattedCitation":"(Gama, Wiagustini, Sedana, &amp; Purbawangsa, 2020)","plainTextFormattedCitation":"(Gama, Wiagustini, Sedana, &amp; Purbawangsa, 2020)","previouslyFormattedCitation":"(Gama, Wiagustini, Sedana, &amp; Purbawangsa, 2020)"},"properties":{"noteIndex":0},"schema":"https://github.com/citation-style-language/schema/raw/master/csl-citation.json"}</w:instrText>
      </w:r>
      <w:r w:rsidR="004F4E7D" w:rsidRPr="00FD7FD0">
        <w:rPr>
          <w:rFonts w:ascii="Times New Roman" w:eastAsia="Times New Roman" w:hAnsi="Times New Roman" w:cs="Times New Roman"/>
          <w:sz w:val="24"/>
          <w:szCs w:val="24"/>
          <w:lang w:val="en-US"/>
        </w:rPr>
        <w:fldChar w:fldCharType="separate"/>
      </w:r>
      <w:r w:rsidR="000B5C11" w:rsidRPr="000B5C11">
        <w:rPr>
          <w:rFonts w:ascii="Times New Roman" w:eastAsia="Times New Roman" w:hAnsi="Times New Roman" w:cs="Times New Roman"/>
          <w:noProof/>
          <w:sz w:val="24"/>
          <w:szCs w:val="24"/>
          <w:lang w:val="en-US"/>
        </w:rPr>
        <w:t>(Gama, Wiagustini, Sedana, &amp; Purbawangsa, 2020)</w:t>
      </w:r>
      <w:r w:rsidR="004F4E7D" w:rsidRPr="00FD7FD0">
        <w:rPr>
          <w:rFonts w:ascii="Times New Roman" w:eastAsia="Times New Roman" w:hAnsi="Times New Roman" w:cs="Times New Roman"/>
          <w:sz w:val="24"/>
          <w:szCs w:val="24"/>
          <w:lang w:val="en-US"/>
        </w:rPr>
        <w:fldChar w:fldCharType="end"/>
      </w:r>
      <w:r w:rsidR="004F4E7D" w:rsidRPr="00FD7FD0">
        <w:rPr>
          <w:rFonts w:ascii="Times New Roman" w:eastAsia="Times New Roman" w:hAnsi="Times New Roman" w:cs="Times New Roman"/>
          <w:sz w:val="24"/>
          <w:szCs w:val="24"/>
          <w:lang w:val="en-US"/>
        </w:rPr>
        <w:t xml:space="preserve">, </w:t>
      </w:r>
      <w:r w:rsidR="004F4E7D" w:rsidRPr="00FD7FD0">
        <w:rPr>
          <w:rFonts w:ascii="Times New Roman" w:eastAsia="Times New Roman" w:hAnsi="Times New Roman" w:cs="Times New Roman"/>
          <w:sz w:val="24"/>
          <w:szCs w:val="24"/>
          <w:lang w:val="en-US"/>
        </w:rPr>
        <w:fldChar w:fldCharType="begin" w:fldLock="1"/>
      </w:r>
      <w:r w:rsidR="000B5C11">
        <w:rPr>
          <w:rFonts w:ascii="Times New Roman" w:eastAsia="Times New Roman" w:hAnsi="Times New Roman" w:cs="Times New Roman"/>
          <w:sz w:val="24"/>
          <w:szCs w:val="24"/>
          <w:lang w:val="en-US"/>
        </w:rPr>
        <w:instrText>ADDIN CSL_CITATION {"citationItems":[{"id":"ITEM-1","itemData":{"DOI":"10.26905/jkdp.v26i2.7538","author":[{"dropping-particle":"","family":"Supriyadi","given":"Didit","non-dropping-particle":"","parse-names":false,"suffix":""}],"container-title":"Jurnal Keuangan dan Perbankan","id":"ITEM-1","issue":"2","issued":{"date-parts":[["2022"]]},"page":"390-404","title":"Strategy to Increase Sharia Banking Performance through Value-added Creation Intellectual","type":"article-journal","volume":"26"},"uris":["http://www.mendeley.com/documents/?uuid=1eca6545-b4cc-4611-8fda-4f08d7d51a38"]}],"mendeley":{"formattedCitation":"(Supriyadi, 2022)","plainTextFormattedCitation":"(Supriyadi, 2022)","previouslyFormattedCitation":"(Supriyadi, 2022)"},"properties":{"noteIndex":0},"schema":"https://github.com/citation-style-language/schema/raw/master/csl-citation.json"}</w:instrText>
      </w:r>
      <w:r w:rsidR="004F4E7D" w:rsidRPr="00FD7FD0">
        <w:rPr>
          <w:rFonts w:ascii="Times New Roman" w:eastAsia="Times New Roman" w:hAnsi="Times New Roman" w:cs="Times New Roman"/>
          <w:sz w:val="24"/>
          <w:szCs w:val="24"/>
          <w:lang w:val="en-US"/>
        </w:rPr>
        <w:fldChar w:fldCharType="separate"/>
      </w:r>
      <w:r w:rsidR="001D1B8C" w:rsidRPr="00FD7FD0">
        <w:rPr>
          <w:rFonts w:ascii="Times New Roman" w:eastAsia="Times New Roman" w:hAnsi="Times New Roman" w:cs="Times New Roman"/>
          <w:noProof/>
          <w:sz w:val="24"/>
          <w:szCs w:val="24"/>
          <w:lang w:val="en-US"/>
        </w:rPr>
        <w:t>(Supriyadi, 2022)</w:t>
      </w:r>
      <w:r w:rsidR="004F4E7D" w:rsidRPr="00FD7FD0">
        <w:rPr>
          <w:rFonts w:ascii="Times New Roman" w:eastAsia="Times New Roman" w:hAnsi="Times New Roman" w:cs="Times New Roman"/>
          <w:sz w:val="24"/>
          <w:szCs w:val="24"/>
          <w:lang w:val="en-US"/>
        </w:rPr>
        <w:fldChar w:fldCharType="end"/>
      </w:r>
      <w:r w:rsidR="004F4E7D" w:rsidRPr="00FD7FD0">
        <w:rPr>
          <w:rFonts w:ascii="Times New Roman" w:eastAsia="Times New Roman" w:hAnsi="Times New Roman" w:cs="Times New Roman"/>
          <w:sz w:val="24"/>
          <w:szCs w:val="24"/>
          <w:lang w:val="en-US"/>
        </w:rPr>
        <w:t xml:space="preserve">, </w:t>
      </w:r>
      <w:r w:rsidR="004F4E7D" w:rsidRPr="00FD7FD0">
        <w:rPr>
          <w:rFonts w:ascii="Times New Roman" w:eastAsia="Times New Roman" w:hAnsi="Times New Roman" w:cs="Times New Roman"/>
          <w:sz w:val="24"/>
          <w:szCs w:val="24"/>
          <w:lang w:val="en-US"/>
        </w:rPr>
        <w:fldChar w:fldCharType="begin" w:fldLock="1"/>
      </w:r>
      <w:r w:rsidR="000B5C11">
        <w:rPr>
          <w:rFonts w:ascii="Times New Roman" w:eastAsia="Times New Roman" w:hAnsi="Times New Roman" w:cs="Times New Roman"/>
          <w:sz w:val="24"/>
          <w:szCs w:val="24"/>
          <w:lang w:val="en-US"/>
        </w:rPr>
        <w:instrText>ADDIN CSL_CITATION {"citationItems":[{"id":"ITEM-1","itemData":{"DOI":"10.2991/aebmr.k.200305.162","abstract":"This paper aims to see whether there is an influence of capital and intellectual structure on financial performance and firm value. The sample in this study used a purposive sampling method in order to obtain a final sample of 32 companies in the consumer goods industry with an observation period of 2012-2018. The type of data in this study uses secondary data. The study uses path analysis, the results of the study show that capital structure and intellectual capital variables have an influence on financial performance but do not have an effect on firm value.","author":[{"dropping-particle":"","family":"Yurianda","given":"Diyo","non-dropping-particle":"","parse-names":false,"suffix":""},{"dropping-particle":"","family":"Masdupi","given":"Erni","non-dropping-particle":"","parse-names":false,"suffix":""}],"id":"ITEM-1","issue":"2015","issued":{"date-parts":[["2020"]]},"page":"938-943","title":"The Effect of Capital Structure and Intellectual Capital on Corporate Value with Financial Performance as Intervening Variable","type":"article-journal","volume":"124"},"uris":["http://www.mendeley.com/documents/?uuid=23be3de7-7f97-4ce3-ad26-55fc988d12de"]}],"mendeley":{"formattedCitation":"(Yurianda &amp; Masdupi, 2020)","plainTextFormattedCitation":"(Yurianda &amp; Masdupi, 2020)","previouslyFormattedCitation":"(Yurianda &amp; Masdupi, 2020)"},"properties":{"noteIndex":0},"schema":"https://github.com/citation-style-language/schema/raw/master/csl-citation.json"}</w:instrText>
      </w:r>
      <w:r w:rsidR="004F4E7D" w:rsidRPr="00FD7FD0">
        <w:rPr>
          <w:rFonts w:ascii="Times New Roman" w:eastAsia="Times New Roman" w:hAnsi="Times New Roman" w:cs="Times New Roman"/>
          <w:sz w:val="24"/>
          <w:szCs w:val="24"/>
          <w:lang w:val="en-US"/>
        </w:rPr>
        <w:fldChar w:fldCharType="separate"/>
      </w:r>
      <w:r w:rsidR="001D1B8C" w:rsidRPr="00FD7FD0">
        <w:rPr>
          <w:rFonts w:ascii="Times New Roman" w:eastAsia="Times New Roman" w:hAnsi="Times New Roman" w:cs="Times New Roman"/>
          <w:noProof/>
          <w:sz w:val="24"/>
          <w:szCs w:val="24"/>
          <w:lang w:val="en-US"/>
        </w:rPr>
        <w:t>(Yurianda &amp; Masdupi, 2020)</w:t>
      </w:r>
      <w:r w:rsidR="004F4E7D" w:rsidRPr="00FD7FD0">
        <w:rPr>
          <w:rFonts w:ascii="Times New Roman" w:eastAsia="Times New Roman" w:hAnsi="Times New Roman" w:cs="Times New Roman"/>
          <w:sz w:val="24"/>
          <w:szCs w:val="24"/>
          <w:lang w:val="en-US"/>
        </w:rPr>
        <w:fldChar w:fldCharType="end"/>
      </w:r>
      <w:r w:rsidR="004F4E7D" w:rsidRPr="00FD7FD0">
        <w:rPr>
          <w:rFonts w:ascii="Times New Roman" w:eastAsia="Times New Roman" w:hAnsi="Times New Roman" w:cs="Times New Roman"/>
          <w:sz w:val="24"/>
          <w:szCs w:val="24"/>
          <w:lang w:val="en-US"/>
        </w:rPr>
        <w:t xml:space="preserve">, </w:t>
      </w:r>
      <w:r w:rsidR="004F4E7D" w:rsidRPr="00FD7FD0">
        <w:rPr>
          <w:rFonts w:ascii="Times New Roman" w:eastAsia="Times New Roman" w:hAnsi="Times New Roman" w:cs="Times New Roman"/>
          <w:sz w:val="24"/>
          <w:szCs w:val="24"/>
          <w:lang w:val="en-US"/>
        </w:rPr>
        <w:fldChar w:fldCharType="begin" w:fldLock="1"/>
      </w:r>
      <w:r w:rsidR="000B5C11">
        <w:rPr>
          <w:rFonts w:ascii="Times New Roman" w:eastAsia="Times New Roman" w:hAnsi="Times New Roman" w:cs="Times New Roman"/>
          <w:sz w:val="24"/>
          <w:szCs w:val="24"/>
          <w:lang w:val="en-US"/>
        </w:rPr>
        <w:instrText>ADDIN CSL_CITATION {"citationItems":[{"id":"ITEM-1","itemData":{"DOI":"10.35457/jares.v5i1.900","ISSN":"2502-826X","abstract":"This study aims to analyze the effect of intellectual capital and Sharia Compliance on Financial Performance. This study also uses several variables that are identified as factors that affect Financial Performance including intellectual capital as measured by using Value Added Intellectual Coefficient (VAIC), and sharia compliance as measured by using Islamic Income Ratio (IsIR) proxy. The research method used is quantitative descriptive by using multiple linear regression test models. Sampling was carried out using a purposive sampling method so that 7 Islamic banks in Indonesia were obtained with 42 researched data used as research samples and hypothesis testing was performed using simultaneous significant tests (F test) and partial significant tests (t test) with ɑ = 5%. F Test results show that intellectual capital, and sharia compliance together have a significant positive effect on financial performance. T test results show that intellectual capital and Sharia Compliance have a significant positive effect on financial performance.","author":[{"dropping-particle":"","family":"Azzahra","given":"Khoirunnisa","non-dropping-particle":"","parse-names":false,"suffix":""}],"container-title":"JARES (Journal of Academic Research and Sciences)","id":"ITEM-1","issue":"1","issued":{"date-parts":[["2020"]]},"page":"14-26","title":"the Influence of Intellectual Capital and Sharia Compliance To the Banking Financial Performance in Indonesia","type":"article-journal","volume":"5"},"uris":["http://www.mendeley.com/documents/?uuid=e2d6d46f-77da-4596-9e51-9d07a8952ff3"]}],"mendeley":{"formattedCitation":"(Azzahra, 2020)","plainTextFormattedCitation":"(Azzahra, 2020)","previouslyFormattedCitation":"(Azzahra, 2020)"},"properties":{"noteIndex":0},"schema":"https://github.com/citation-style-language/schema/raw/master/csl-citation.json"}</w:instrText>
      </w:r>
      <w:r w:rsidR="004F4E7D" w:rsidRPr="00FD7FD0">
        <w:rPr>
          <w:rFonts w:ascii="Times New Roman" w:eastAsia="Times New Roman" w:hAnsi="Times New Roman" w:cs="Times New Roman"/>
          <w:sz w:val="24"/>
          <w:szCs w:val="24"/>
          <w:lang w:val="en-US"/>
        </w:rPr>
        <w:fldChar w:fldCharType="separate"/>
      </w:r>
      <w:r w:rsidR="001D1B8C" w:rsidRPr="00FD7FD0">
        <w:rPr>
          <w:rFonts w:ascii="Times New Roman" w:eastAsia="Times New Roman" w:hAnsi="Times New Roman" w:cs="Times New Roman"/>
          <w:noProof/>
          <w:sz w:val="24"/>
          <w:szCs w:val="24"/>
          <w:lang w:val="en-US"/>
        </w:rPr>
        <w:t>(Azzahra, 2020)</w:t>
      </w:r>
      <w:r w:rsidR="004F4E7D" w:rsidRPr="00FD7FD0">
        <w:rPr>
          <w:rFonts w:ascii="Times New Roman" w:eastAsia="Times New Roman" w:hAnsi="Times New Roman" w:cs="Times New Roman"/>
          <w:sz w:val="24"/>
          <w:szCs w:val="24"/>
          <w:lang w:val="en-US"/>
        </w:rPr>
        <w:fldChar w:fldCharType="end"/>
      </w:r>
      <w:r w:rsidR="004F4E7D" w:rsidRPr="00FD7FD0">
        <w:rPr>
          <w:rFonts w:ascii="Times New Roman" w:eastAsia="Times New Roman" w:hAnsi="Times New Roman" w:cs="Times New Roman"/>
          <w:sz w:val="24"/>
          <w:szCs w:val="24"/>
          <w:lang w:val="en-US"/>
        </w:rPr>
        <w:t xml:space="preserve">, </w:t>
      </w:r>
      <w:r w:rsidR="004F4E7D" w:rsidRPr="00FD7FD0">
        <w:rPr>
          <w:rFonts w:ascii="Times New Roman" w:eastAsia="Times New Roman" w:hAnsi="Times New Roman" w:cs="Times New Roman"/>
          <w:sz w:val="24"/>
          <w:szCs w:val="24"/>
          <w:lang w:val="en-US"/>
        </w:rPr>
        <w:fldChar w:fldCharType="begin" w:fldLock="1"/>
      </w:r>
      <w:r w:rsidR="00242B45">
        <w:rPr>
          <w:rFonts w:ascii="Times New Roman" w:eastAsia="Times New Roman" w:hAnsi="Times New Roman" w:cs="Times New Roman"/>
          <w:sz w:val="24"/>
          <w:szCs w:val="24"/>
          <w:lang w:val="en-US"/>
        </w:rPr>
        <w:instrText>ADDIN CSL_CITATION {"citationItems":[{"id":"ITEM-1","itemData":{"DOI":"10.30871/jama.v1i1.1239","ISSN":"22773878","abstract":"This research is carried out to examine the impact of intellectual capital by using a measurement of Value Added Intellectual Coefficient (VAIC) comprising of Human Capital Efficiency (HCE), Structural Capital Efficiency (SCE), and Capital Employed Efficiency (CEE) on financial performance measured by Return On Asset (ROA). This research applied causalitas method. The data of this study were quarterly financial reports consisting of statement of financial position (balance sheet) and statement of profit and loss from 2013 to 2015 of Bank of Perkreditan Rakyat Syariah PNM Mentari Garut (BPRS PNM Mentari). The data were analyzed by using double linear regression. The result of data analysis revealed that Human Capital Efficiency has no influence on ROA. It also revealed that Structural Capital Efficiency exerts no influence on ROA. Furthermore, the analysis indicated that Capital Employed Efficiency significantly influenced ROA. Based on such findings, this research proposed a generic model that can be adopted by similar organizations in improving financial performance.","author":[{"dropping-particle":"","family":"Suseno","given":"Novie Susanti","non-dropping-particle":"","parse-names":false,"suffix":""},{"dropping-particle":"","family":"Hermina","given":"Tinneke","non-dropping-particle":"","parse-names":false,"suffix":""},{"dropping-particle":"","family":"Ramdhani","given":"Abdullah","non-dropping-particle":"","parse-names":false,"suffix":""},{"dropping-particle":"","family":"Utari","given":"Lia","non-dropping-particle":"","parse-names":false,"suffix":""}],"container-title":"International Journal of Recent Technology and Engineering","id":"ITEM-1","issue":"1","issued":{"date-parts":[["2019"]]},"page":"359-365","title":"The impact of intellectual capital on financial performance","type":"article-journal","volume":"8"},"uris":["http://www.mendeley.com/documents/?uuid=a3261a0b-3f7f-413e-8524-dabdbbda2438"]}],"mendeley":{"formattedCitation":"(Suseno, Hermina, Ramdhani, &amp; Utari, 2019)","plainTextFormattedCitation":"(Suseno, Hermina, Ramdhani, &amp; Utari, 2019)","previouslyFormattedCitation":"(Suseno, Hermina, Ramdhani, &amp; Utari, 2019)"},"properties":{"noteIndex":0},"schema":"https://github.com/citation-style-language/schema/raw/master/csl-citation.json"}</w:instrText>
      </w:r>
      <w:r w:rsidR="004F4E7D" w:rsidRPr="00FD7FD0">
        <w:rPr>
          <w:rFonts w:ascii="Times New Roman" w:eastAsia="Times New Roman" w:hAnsi="Times New Roman" w:cs="Times New Roman"/>
          <w:sz w:val="24"/>
          <w:szCs w:val="24"/>
          <w:lang w:val="en-US"/>
        </w:rPr>
        <w:fldChar w:fldCharType="separate"/>
      </w:r>
      <w:r w:rsidR="000B5C11" w:rsidRPr="000B5C11">
        <w:rPr>
          <w:rFonts w:ascii="Times New Roman" w:eastAsia="Times New Roman" w:hAnsi="Times New Roman" w:cs="Times New Roman"/>
          <w:noProof/>
          <w:sz w:val="24"/>
          <w:szCs w:val="24"/>
          <w:lang w:val="en-US"/>
        </w:rPr>
        <w:t>(Suseno, Hermina, Ramdhani, &amp; Utari, 2019)</w:t>
      </w:r>
      <w:r w:rsidR="004F4E7D" w:rsidRPr="00FD7FD0">
        <w:rPr>
          <w:rFonts w:ascii="Times New Roman" w:eastAsia="Times New Roman" w:hAnsi="Times New Roman" w:cs="Times New Roman"/>
          <w:sz w:val="24"/>
          <w:szCs w:val="24"/>
          <w:lang w:val="en-US"/>
        </w:rPr>
        <w:fldChar w:fldCharType="end"/>
      </w:r>
      <w:r w:rsidR="004F4E7D" w:rsidRPr="00FD7FD0">
        <w:rPr>
          <w:rFonts w:ascii="Times New Roman" w:eastAsia="Times New Roman" w:hAnsi="Times New Roman" w:cs="Times New Roman"/>
          <w:sz w:val="24"/>
          <w:szCs w:val="24"/>
          <w:lang w:val="en-US"/>
        </w:rPr>
        <w:t xml:space="preserve">, </w:t>
      </w:r>
      <w:r w:rsidR="004F4E7D" w:rsidRPr="00FD7FD0">
        <w:rPr>
          <w:rFonts w:ascii="Times New Roman" w:eastAsia="Times New Roman" w:hAnsi="Times New Roman" w:cs="Times New Roman"/>
          <w:sz w:val="24"/>
          <w:szCs w:val="24"/>
          <w:lang w:val="en-US"/>
        </w:rPr>
        <w:fldChar w:fldCharType="begin" w:fldLock="1"/>
      </w:r>
      <w:r w:rsidR="000B5C11">
        <w:rPr>
          <w:rFonts w:ascii="Times New Roman" w:eastAsia="Times New Roman" w:hAnsi="Times New Roman" w:cs="Times New Roman"/>
          <w:sz w:val="24"/>
          <w:szCs w:val="24"/>
          <w:lang w:val="en-US"/>
        </w:rPr>
        <w:instrText>ADDIN CSL_CITATION {"citationItems":[{"id":"ITEM-1","itemData":{"DOI":"10.9744/jmk.22.1.21-32","ISSN":"1411-1438","abstract":"This study seeks to investigate the impact of intellectual capital on banks’ financial performance with banks’ risks as the intervening variable. By using the purposive sampling technique, we selected 30 sample firms from publicly listed Indonesian banks in 2015–2017. This study generated the research data from banks’ financial statements in those years. We then analyzed our data by using the Partial Least Square. The results demonstrate that banks’ risks do not mediate the relationship between intellectual capital and banks’ financial performance. Meanwhile, intellectual capital negatively affects operational risk and market risk. In addition, credit risk negatively affects banks’ financial performance, and liquidity risk negatively affects banks’ financial performance. Lastly, intellectual capital does not affect banks’ financial per­form­ance.","author":[{"dropping-particle":"","family":"Cahyaningrum","given":"Anastasia Dian","non-dropping-particle":"","parse-names":false,"suffix":""},{"dropping-particle":"","family":"Atahau","given":"Apriani Dorkas Rambu","non-dropping-particle":"","parse-names":false,"suffix":""}],"container-title":"Jurnal Manajemen dan Kewirausahaan","id":"ITEM-1","issue":"1","issued":{"date-parts":[["2020"]]},"page":"21-32","title":"Intellectual Capital and Financial Performance: Banks’ Risk As the Mediating Variable","type":"article-journal","volume":"22"},"uris":["http://www.mendeley.com/documents/?uuid=44296f10-d823-4257-b7e7-82d93090b754"]}],"mendeley":{"formattedCitation":"(Cahyaningrum &amp; Atahau, 2020)","plainTextFormattedCitation":"(Cahyaningrum &amp; Atahau, 2020)","previouslyFormattedCitation":"(Cahyaningrum &amp; Atahau, 2020)"},"properties":{"noteIndex":0},"schema":"https://github.com/citation-style-language/schema/raw/master/csl-citation.json"}</w:instrText>
      </w:r>
      <w:r w:rsidR="004F4E7D" w:rsidRPr="00FD7FD0">
        <w:rPr>
          <w:rFonts w:ascii="Times New Roman" w:eastAsia="Times New Roman" w:hAnsi="Times New Roman" w:cs="Times New Roman"/>
          <w:sz w:val="24"/>
          <w:szCs w:val="24"/>
          <w:lang w:val="en-US"/>
        </w:rPr>
        <w:fldChar w:fldCharType="separate"/>
      </w:r>
      <w:r w:rsidR="001D1B8C" w:rsidRPr="00FD7FD0">
        <w:rPr>
          <w:rFonts w:ascii="Times New Roman" w:eastAsia="Times New Roman" w:hAnsi="Times New Roman" w:cs="Times New Roman"/>
          <w:noProof/>
          <w:sz w:val="24"/>
          <w:szCs w:val="24"/>
          <w:lang w:val="en-US"/>
        </w:rPr>
        <w:t>(Cahyaningrum &amp; Atahau, 2020)</w:t>
      </w:r>
      <w:r w:rsidR="004F4E7D" w:rsidRPr="00FD7FD0">
        <w:rPr>
          <w:rFonts w:ascii="Times New Roman" w:eastAsia="Times New Roman" w:hAnsi="Times New Roman" w:cs="Times New Roman"/>
          <w:sz w:val="24"/>
          <w:szCs w:val="24"/>
          <w:lang w:val="en-US"/>
        </w:rPr>
        <w:fldChar w:fldCharType="end"/>
      </w:r>
      <w:r w:rsidR="004F4E7D" w:rsidRPr="00FD7FD0">
        <w:rPr>
          <w:rFonts w:ascii="Times New Roman" w:eastAsia="Times New Roman" w:hAnsi="Times New Roman" w:cs="Times New Roman"/>
          <w:sz w:val="24"/>
          <w:szCs w:val="24"/>
          <w:lang w:val="en-US"/>
        </w:rPr>
        <w:t xml:space="preserve">, </w:t>
      </w:r>
      <w:r w:rsidR="004F4E7D" w:rsidRPr="00FD7FD0">
        <w:rPr>
          <w:rFonts w:ascii="Times New Roman" w:eastAsia="Times New Roman" w:hAnsi="Times New Roman" w:cs="Times New Roman"/>
          <w:sz w:val="24"/>
          <w:szCs w:val="24"/>
          <w:lang w:val="en-US"/>
        </w:rPr>
        <w:fldChar w:fldCharType="begin" w:fldLock="1"/>
      </w:r>
      <w:r w:rsidR="000B5C11">
        <w:rPr>
          <w:rFonts w:ascii="Times New Roman" w:eastAsia="Times New Roman" w:hAnsi="Times New Roman" w:cs="Times New Roman"/>
          <w:sz w:val="24"/>
          <w:szCs w:val="24"/>
          <w:lang w:val="en-US"/>
        </w:rPr>
        <w:instrText>ADDIN CSL_CITATION {"citationItems":[{"id":"ITEM-1","itemData":{"DOI":"10.1108/JIC-11-2016-0115","ISSN":"17587468","abstract":"Purpose: One of the main contemporary challenges in organisations is finding ways of measuring their intellectual capital (IC), and its effects on competitiveness and financial sustainability. The purpose of this paper is to analyse the influence of IC on the long-term financial performance of Brazilian companies. Design/methodology/approach: Considering that previous studies have not been able to explain the role of IC in financial sustainability (measured by long-term corporate performance), this paper attempts to fill this gap by means of a quantitative, descriptive and applied study. Based on the theories of knowledge management, accounting and finance, the authors have undertaken a study of the companies listed on the BM&amp;FBovespa, based on secondary data, using a multi-industrial cut, over the period 2005 to 2014, using descriptive and multivariate statistics. Findings: The analysis supports three major conclusions: IC influences positively the profitability and corporate return of these companies; the more intangible-intensive public companies listed on the BM&amp;FBovespa demonstrate higher financial sustainability than the others, in terms of profitability and corporate return, either individually, globally or by industry; and that IC helps increase financial performance, systematically, over time. Research limitations/implications: Contributions of the following types were sought: theoretical (increasing an understanding of the effects of IC on business performance from a long-term perspective – an understanding that is still only incipient in the management literature); and empirical (increasing an understanding of the role of IC in the differentiation of companies, in organisational profitability and on the return on applications of resources). Practical implications: The original proposal for the measurement of financial performance presented in this paper proved to be valid and consistent, complementing what is known about the subject under examination, contributing to the improvement of management theory and practice and providing a competitive benchmarking process. This can make it possible for company analysts or managers to evaluate their company in relation to its industry or its market as a whole by means of such indicators, individually or combined with other quantitative or qualitative metrics. Originality/value: The results of this research reduce a gap in the management and accounting literature, as they shed light on the performance …","author":[{"dropping-particle":"","family":"Jordão","given":"Ricardo Vinícius Dias","non-dropping-particle":"","parse-names":false,"suffix":""},{"dropping-particle":"","family":"Almeida","given":"Vander Ribeiro","non-dropping-particle":"de","parse-names":false,"suffix":""}],"container-title":"Journal of Intellectual Capital","id":"ITEM-1","issue":"3","issued":{"date-parts":[["2017"]]},"page":"643-666","title":"Performance measurement, intellectual capital and financial sustainability","type":"article-journal","volume":"18"},"uris":["http://www.mendeley.com/documents/?uuid=848cd747-2a23-46f5-b6f5-5082ef9b000c"]}],"mendeley":{"formattedCitation":"(Jordão &amp; de Almeida, 2017)","plainTextFormattedCitation":"(Jordão &amp; de Almeida, 2017)","previouslyFormattedCitation":"(Jordão &amp; de Almeida, 2017)"},"properties":{"noteIndex":0},"schema":"https://github.com/citation-style-language/schema/raw/master/csl-citation.json"}</w:instrText>
      </w:r>
      <w:r w:rsidR="004F4E7D" w:rsidRPr="00FD7FD0">
        <w:rPr>
          <w:rFonts w:ascii="Times New Roman" w:eastAsia="Times New Roman" w:hAnsi="Times New Roman" w:cs="Times New Roman"/>
          <w:sz w:val="24"/>
          <w:szCs w:val="24"/>
          <w:lang w:val="en-US"/>
        </w:rPr>
        <w:fldChar w:fldCharType="separate"/>
      </w:r>
      <w:r w:rsidR="001D1B8C" w:rsidRPr="00FD7FD0">
        <w:rPr>
          <w:rFonts w:ascii="Times New Roman" w:eastAsia="Times New Roman" w:hAnsi="Times New Roman" w:cs="Times New Roman"/>
          <w:noProof/>
          <w:sz w:val="24"/>
          <w:szCs w:val="24"/>
          <w:lang w:val="en-US"/>
        </w:rPr>
        <w:t>(Jordão &amp; de Almeida, 2017)</w:t>
      </w:r>
      <w:r w:rsidR="004F4E7D" w:rsidRPr="00FD7FD0">
        <w:rPr>
          <w:rFonts w:ascii="Times New Roman" w:eastAsia="Times New Roman" w:hAnsi="Times New Roman" w:cs="Times New Roman"/>
          <w:sz w:val="24"/>
          <w:szCs w:val="24"/>
          <w:lang w:val="en-US"/>
        </w:rPr>
        <w:fldChar w:fldCharType="end"/>
      </w:r>
      <w:r w:rsidR="004F4E7D" w:rsidRPr="00FD7FD0">
        <w:rPr>
          <w:rFonts w:ascii="Times New Roman" w:eastAsia="Times New Roman" w:hAnsi="Times New Roman" w:cs="Times New Roman"/>
          <w:sz w:val="24"/>
          <w:szCs w:val="24"/>
          <w:lang w:val="en-US"/>
        </w:rPr>
        <w:t xml:space="preserve">, </w:t>
      </w:r>
      <w:r w:rsidR="004F4E7D" w:rsidRPr="00FD7FD0">
        <w:rPr>
          <w:rFonts w:ascii="Times New Roman" w:eastAsia="Times New Roman" w:hAnsi="Times New Roman" w:cs="Times New Roman"/>
          <w:sz w:val="24"/>
          <w:szCs w:val="24"/>
          <w:lang w:val="en-US"/>
        </w:rPr>
        <w:fldChar w:fldCharType="begin" w:fldLock="1"/>
      </w:r>
      <w:r w:rsidR="000B5C11">
        <w:rPr>
          <w:rFonts w:ascii="Times New Roman" w:eastAsia="Times New Roman" w:hAnsi="Times New Roman" w:cs="Times New Roman"/>
          <w:sz w:val="24"/>
          <w:szCs w:val="24"/>
          <w:lang w:val="en-US"/>
        </w:rPr>
        <w:instrText>ADDIN CSL_CITATION {"citationItems":[{"id":"ITEM-1","itemData":{"DOI":"10.26905/jkdp.v23i4.3563","ISSN":"1410-8089","abstract":"Towards a sustainable Islamic banking industry must be attended by the sharia governance of capital allocation. In addition, Islamic banking requires a higher level of intellectual ability, especially intellectual capital in humans to support product innovation. The aims of this paper are to examine the effect of corporate governance, family ownership structure, foreign ownership structure, and digital banking on Intellectual Capital (IC) Performance in Indonesian Islamic banks. Testing and analysis use Least Square Panel data regression with panel data and a total of 93 observations in the period 1999-2016. In this research, IC performance used Islamic Banking Value Added Intellectual Coefficient (IBVAIC). We present empirical evidence that corporate governance had significant implications for improving IC performance. In addition, digital banking negatively influences IC performance. In contrast, family ownership, foreign ownership, liquidity, and age did not affect IC performance. This study contribute literature to the IC performance in sharia banking in the form of a Sharia Business Entity.","author":[{"dropping-particle":"","family":"Anggani","given":"Yulia Tri","non-dropping-particle":"","parse-names":false,"suffix":""},{"dropping-particle":"","family":"Widagdo","given":"Ari Kuncara","non-dropping-particle":"","parse-names":false,"suffix":""}],"container-title":"Jurnal Keuangan dan Perbankan","id":"ITEM-1","issue":"4","issued":{"date-parts":[["2019"]]},"page":"579-594","title":"Intellectual capital performance of Sharia banks: Evidence from Indonesia","type":"article-journal","volume":"23"},"uris":["http://www.mendeley.com/documents/?uuid=439aa2b4-ef7c-4494-a191-72161feea2cc"]}],"mendeley":{"formattedCitation":"(Anggani &amp; Widagdo, 2019)","plainTextFormattedCitation":"(Anggani &amp; Widagdo, 2019)","previouslyFormattedCitation":"(Anggani &amp; Widagdo, 2019)"},"properties":{"noteIndex":0},"schema":"https://github.com/citation-style-language/schema/raw/master/csl-citation.json"}</w:instrText>
      </w:r>
      <w:r w:rsidR="004F4E7D" w:rsidRPr="00FD7FD0">
        <w:rPr>
          <w:rFonts w:ascii="Times New Roman" w:eastAsia="Times New Roman" w:hAnsi="Times New Roman" w:cs="Times New Roman"/>
          <w:sz w:val="24"/>
          <w:szCs w:val="24"/>
          <w:lang w:val="en-US"/>
        </w:rPr>
        <w:fldChar w:fldCharType="separate"/>
      </w:r>
      <w:r w:rsidR="001D1B8C" w:rsidRPr="00FD7FD0">
        <w:rPr>
          <w:rFonts w:ascii="Times New Roman" w:eastAsia="Times New Roman" w:hAnsi="Times New Roman" w:cs="Times New Roman"/>
          <w:noProof/>
          <w:sz w:val="24"/>
          <w:szCs w:val="24"/>
          <w:lang w:val="en-US"/>
        </w:rPr>
        <w:t>(Anggani &amp; Widagdo, 2019)</w:t>
      </w:r>
      <w:r w:rsidR="004F4E7D" w:rsidRPr="00FD7FD0">
        <w:rPr>
          <w:rFonts w:ascii="Times New Roman" w:eastAsia="Times New Roman" w:hAnsi="Times New Roman" w:cs="Times New Roman"/>
          <w:sz w:val="24"/>
          <w:szCs w:val="24"/>
          <w:lang w:val="en-US"/>
        </w:rPr>
        <w:fldChar w:fldCharType="end"/>
      </w:r>
      <w:r w:rsidR="004F4E7D" w:rsidRPr="00FD7FD0">
        <w:rPr>
          <w:rFonts w:ascii="Times New Roman" w:eastAsia="Times New Roman" w:hAnsi="Times New Roman" w:cs="Times New Roman"/>
          <w:sz w:val="24"/>
          <w:szCs w:val="24"/>
          <w:lang w:val="en-US"/>
        </w:rPr>
        <w:t xml:space="preserve">, </w:t>
      </w:r>
      <w:r w:rsidR="004F4E7D" w:rsidRPr="00FD7FD0">
        <w:rPr>
          <w:rFonts w:ascii="Times New Roman" w:eastAsia="Times New Roman" w:hAnsi="Times New Roman" w:cs="Times New Roman"/>
          <w:sz w:val="24"/>
          <w:szCs w:val="24"/>
          <w:lang w:val="en-US"/>
        </w:rPr>
        <w:fldChar w:fldCharType="begin" w:fldLock="1"/>
      </w:r>
      <w:r w:rsidR="00242B45">
        <w:rPr>
          <w:rFonts w:ascii="Times New Roman" w:eastAsia="Times New Roman" w:hAnsi="Times New Roman" w:cs="Times New Roman"/>
          <w:sz w:val="24"/>
          <w:szCs w:val="24"/>
          <w:lang w:val="en-US"/>
        </w:rPr>
        <w:instrText>ADDIN CSL_CITATION {"citationItems":[{"id":"ITEM-1","itemData":{"DOI":"10.26905/jkdp.v24i1.3574","ISSN":"1410-8089","abstract":"This study analyzes the effect of intellectual capital and firm performance in non- financial firms. The firm performance comprises of market performance and finan- cial performance of the firm. This study also breakdown the non-financial firms between three sectors that are the primary sector, manufacturing sector, and service sector. The three sectors are the three main sectors in the economy. This study mea- sures intellectual capital in different ways using the intellectual capital index. The data were analyzed with unbalanced panel data regression and multiple regression. This study found that intellectual capital positively affects market performance and financial performance in non-financial firms. This study also found that intellectual capital positively affects market performance and financial performance in manu- facturing and service firms, but in primary sectors, this study found inconclusive results when analyzed and used two different measurements. This study contributes to the firms in non-financial firms about the development of intellectual capital in the knowledge-based economy because intellectual capital is an asset that can create market performance and financial performance. Kata","author":[{"dropping-particle":"","family":"Sofian","given":"Sofian","non-dropping-particle":"","parse-names":false,"suffix":""},{"dropping-particle":"","family":"Dwijayanti, S","given":"Patricia Febrina","non-dropping-particle":"","parse-names":false,"suffix":""},{"dropping-particle":"","family":"Wijaya","given":"Hendra","non-dropping-particle":"","parse-names":false,"suffix":""}],"container-title":"Jurnal Keuangan dan Perbankan","id":"ITEM-1","issue":"1","issued":{"date-parts":[["2020"]]},"page":"106-116","title":"Intellectual capital and firm performance in the Indonesian non-financial firms","type":"article-journal","volume":"24"},"uris":["http://www.mendeley.com/documents/?uuid=e68ae087-43a9-4d2e-b754-70be6e131b28"]}],"mendeley":{"formattedCitation":"(Sofian, Dwijayanti, S, &amp; Wijaya, 2020)","plainTextFormattedCitation":"(Sofian, Dwijayanti, S, &amp; Wijaya, 2020)","previouslyFormattedCitation":"(Sofian, Dwijayanti, S, &amp; Wijaya, 2020)"},"properties":{"noteIndex":0},"schema":"https://github.com/citation-style-language/schema/raw/master/csl-citation.json"}</w:instrText>
      </w:r>
      <w:r w:rsidR="004F4E7D" w:rsidRPr="00FD7FD0">
        <w:rPr>
          <w:rFonts w:ascii="Times New Roman" w:eastAsia="Times New Roman" w:hAnsi="Times New Roman" w:cs="Times New Roman"/>
          <w:sz w:val="24"/>
          <w:szCs w:val="24"/>
          <w:lang w:val="en-US"/>
        </w:rPr>
        <w:fldChar w:fldCharType="separate"/>
      </w:r>
      <w:r w:rsidR="000B5C11" w:rsidRPr="000B5C11">
        <w:rPr>
          <w:rFonts w:ascii="Times New Roman" w:eastAsia="Times New Roman" w:hAnsi="Times New Roman" w:cs="Times New Roman"/>
          <w:noProof/>
          <w:sz w:val="24"/>
          <w:szCs w:val="24"/>
          <w:lang w:val="en-US"/>
        </w:rPr>
        <w:t>(Sofian, Dwijayanti, S, &amp; Wijaya, 2020)</w:t>
      </w:r>
      <w:r w:rsidR="004F4E7D" w:rsidRPr="00FD7FD0">
        <w:rPr>
          <w:rFonts w:ascii="Times New Roman" w:eastAsia="Times New Roman" w:hAnsi="Times New Roman" w:cs="Times New Roman"/>
          <w:sz w:val="24"/>
          <w:szCs w:val="24"/>
          <w:lang w:val="en-US"/>
        </w:rPr>
        <w:fldChar w:fldCharType="end"/>
      </w:r>
      <w:r w:rsidR="004F4E7D" w:rsidRPr="00FD7FD0">
        <w:rPr>
          <w:rFonts w:ascii="Times New Roman" w:eastAsia="Times New Roman" w:hAnsi="Times New Roman" w:cs="Times New Roman"/>
          <w:sz w:val="24"/>
          <w:szCs w:val="24"/>
          <w:lang w:val="en-US"/>
        </w:rPr>
        <w:t xml:space="preserve">, </w:t>
      </w:r>
      <w:r w:rsidR="004F4E7D" w:rsidRPr="00FD7FD0">
        <w:rPr>
          <w:rFonts w:ascii="Times New Roman" w:eastAsia="Times New Roman" w:hAnsi="Times New Roman" w:cs="Times New Roman"/>
          <w:sz w:val="24"/>
          <w:szCs w:val="24"/>
          <w:lang w:val="en-US"/>
        </w:rPr>
        <w:fldChar w:fldCharType="begin" w:fldLock="1"/>
      </w:r>
      <w:r w:rsidR="00242B45">
        <w:rPr>
          <w:rFonts w:ascii="Times New Roman" w:eastAsia="Times New Roman" w:hAnsi="Times New Roman" w:cs="Times New Roman"/>
          <w:sz w:val="24"/>
          <w:szCs w:val="24"/>
          <w:lang w:val="en-US"/>
        </w:rPr>
        <w:instrText>ADDIN CSL_CITATION {"citationItems":[{"id":"ITEM-1","itemData":{"abstract":"This study aims to examine: the direct effect of intellectual capital and supply chain management on financial performance; the effect of cost leadership strategy as a variable thet moderates the relationship between intellectual capital and supply chain management on financial performance. This study uses a quantitative approach. The object of research in this study manufacturing companies listed on the Indonesia Stock Exchange (BEI). The number of samples used in this study was 20 companies, which were selected based on the purposive sampling method. This study uses the method of documentation and literature. Data were analyzed using a moderated regression analysis method that was processed with statistical packages for the social sciences (SPSS v.25).The research result show that (1) intellectual capital has a significant effect on financial performance (2) supply chain management has a significant effect on financial performance (3) cost leadership strategy does not moderates the relationship of intellectual capital on financial performance (4) cost leadership strategy moderates and strengthens the relationship of supply chain management on financial performance.","author":[{"dropping-particle":"","family":"Yusuf","given":"Andi Ulfaisyah","non-dropping-particle":"","parse-names":false,"suffix":""},{"dropping-particle":"","family":"Rasyid","given":"Syarifuddin","non-dropping-particle":"","parse-names":false,"suffix":""},{"dropping-particle":"","family":"Rura","given":"Yohanis","non-dropping-particle":"","parse-names":false,"suffix":""}],"container-title":"International Journal of Innovative Science and Research Technology","id":"ITEM-1","issue":"2","issued":{"date-parts":[["2020"]]},"page":"290-300","title":"The Effect of Intellectual Capital and Supply Chain Management on the Financial Performance by Using Cost Leadership Strategy as Moderating Variable","type":"article-journal","volume":"5"},"uris":["http://www.mendeley.com/documents/?uuid=23feb78e-e854-43b7-9fc1-efa560540871"]}],"mendeley":{"formattedCitation":"(Yusuf, Rasyid, &amp; Rura, 2020)","plainTextFormattedCitation":"(Yusuf, Rasyid, &amp; Rura, 2020)","previouslyFormattedCitation":"(Yusuf, Rasyid, &amp; Rura, 2020)"},"properties":{"noteIndex":0},"schema":"https://github.com/citation-style-language/schema/raw/master/csl-citation.json"}</w:instrText>
      </w:r>
      <w:r w:rsidR="004F4E7D" w:rsidRPr="00FD7FD0">
        <w:rPr>
          <w:rFonts w:ascii="Times New Roman" w:eastAsia="Times New Roman" w:hAnsi="Times New Roman" w:cs="Times New Roman"/>
          <w:sz w:val="24"/>
          <w:szCs w:val="24"/>
          <w:lang w:val="en-US"/>
        </w:rPr>
        <w:fldChar w:fldCharType="separate"/>
      </w:r>
      <w:r w:rsidR="000B5C11" w:rsidRPr="000B5C11">
        <w:rPr>
          <w:rFonts w:ascii="Times New Roman" w:eastAsia="Times New Roman" w:hAnsi="Times New Roman" w:cs="Times New Roman"/>
          <w:noProof/>
          <w:sz w:val="24"/>
          <w:szCs w:val="24"/>
          <w:lang w:val="en-US"/>
        </w:rPr>
        <w:t>(Yusuf, Rasyid, &amp; Rura, 2020)</w:t>
      </w:r>
      <w:r w:rsidR="004F4E7D" w:rsidRPr="00FD7FD0">
        <w:rPr>
          <w:rFonts w:ascii="Times New Roman" w:eastAsia="Times New Roman" w:hAnsi="Times New Roman" w:cs="Times New Roman"/>
          <w:sz w:val="24"/>
          <w:szCs w:val="24"/>
          <w:lang w:val="en-US"/>
        </w:rPr>
        <w:fldChar w:fldCharType="end"/>
      </w:r>
      <w:r w:rsidR="004F4E7D" w:rsidRPr="00FD7FD0">
        <w:rPr>
          <w:rFonts w:ascii="Times New Roman" w:eastAsia="Times New Roman" w:hAnsi="Times New Roman" w:cs="Times New Roman"/>
          <w:sz w:val="24"/>
          <w:szCs w:val="24"/>
          <w:lang w:val="en-US"/>
        </w:rPr>
        <w:t xml:space="preserve"> which states that intellectual capital has an impact on the company's financial performance.</w:t>
      </w:r>
    </w:p>
    <w:p w14:paraId="4F3AAA7C" w14:textId="0988B50D" w:rsidR="00745317" w:rsidRDefault="00F957FC" w:rsidP="00745317">
      <w:pPr>
        <w:autoSpaceDE w:val="0"/>
        <w:autoSpaceDN w:val="0"/>
        <w:adjustRightInd w:val="0"/>
        <w:spacing w:after="0" w:line="240" w:lineRule="auto"/>
        <w:ind w:firstLine="720"/>
        <w:jc w:val="both"/>
        <w:rPr>
          <w:rFonts w:ascii="Times New Roman" w:hAnsi="Times New Roman" w:cs="Times New Roman"/>
          <w:sz w:val="24"/>
          <w:szCs w:val="24"/>
        </w:rPr>
      </w:pPr>
      <w:r w:rsidRPr="00F957FC">
        <w:rPr>
          <w:rFonts w:ascii="Times New Roman" w:eastAsia="Times New Roman" w:hAnsi="Times New Roman" w:cs="Times New Roman"/>
          <w:sz w:val="24"/>
          <w:szCs w:val="24"/>
          <w:lang w:eastAsia="en-ID"/>
        </w:rPr>
        <w:t>The results of the study show that the capital structure does not have a significant impact on the financial performance of Islamic banking in Indonesia. This means that the hypothesis which states that capital structure has an effect on financial performance is rejected (H4 is rejected) and accepts H0. So it can be concluded that the capital structure does not have a significant impact on financial performance. If the capital provided by the bank is small while the bank's risk profile is high, then of course the bank will get it</w:t>
      </w:r>
      <w:r>
        <w:rPr>
          <w:rFonts w:ascii="Times New Roman" w:eastAsia="Times New Roman" w:hAnsi="Times New Roman" w:cs="Times New Roman"/>
          <w:sz w:val="24"/>
          <w:szCs w:val="24"/>
          <w:lang w:val="id-ID" w:eastAsia="en-ID"/>
        </w:rPr>
        <w:t xml:space="preserve">. </w:t>
      </w:r>
      <w:r w:rsidR="00356F27" w:rsidRPr="00FD7FD0">
        <w:rPr>
          <w:rFonts w:ascii="Times New Roman" w:eastAsia="Times New Roman" w:hAnsi="Times New Roman" w:cs="Times New Roman"/>
          <w:sz w:val="24"/>
          <w:szCs w:val="24"/>
          <w:lang w:eastAsia="en-ID"/>
        </w:rPr>
        <w:t xml:space="preserve">If the capital provided by the bank is small while the bank's risk profile is high, then of course the bank will receive special supervision from BI because it allows it to be included in the unhealthy category. This research is not in line with research conducted by </w:t>
      </w:r>
      <w:r w:rsidR="00356F27" w:rsidRPr="00FD7FD0">
        <w:rPr>
          <w:rFonts w:ascii="Times New Roman" w:hAnsi="Times New Roman" w:cs="Times New Roman"/>
          <w:sz w:val="24"/>
          <w:szCs w:val="24"/>
        </w:rPr>
        <w:fldChar w:fldCharType="begin" w:fldLock="1"/>
      </w:r>
      <w:r w:rsidR="000B5C11">
        <w:rPr>
          <w:rFonts w:ascii="Times New Roman" w:hAnsi="Times New Roman" w:cs="Times New Roman"/>
          <w:sz w:val="24"/>
          <w:szCs w:val="24"/>
        </w:rPr>
        <w:instrText>ADDIN CSL_CITATION {"citationItems":[{"id":"ITEM-1","itemData":{"abstract":"… Environmental management: Readings and cases, 2. New Society Publishers … Pengaruh Profitabilitas dan Solvabilitas Terhadap Nilai Perusahaan Yang Dimoderasi Corporate … Pengaruh Struktur Modal Terhadap Profitabilitas Pada Perusahaan Tobacco Manufacturers Yang …","author":[{"dropping-particle":"","family":"Savitri","given":"Devy Oktavia","non-dropping-particle":"","parse-names":false,"suffix":""},{"dropping-particle":"","family":"Wahidahwati","given":"Wahidahwati","non-dropping-particle":"","parse-names":false,"suffix":""}],"container-title":"Jurnal Ilmu dan Riset Akuntansi","id":"ITEM-1","issue":"4","issued":{"date-parts":[["2021"]]},"page":"2-22","title":"Pengaruh Struktur Modal Dan Esop Terhadap Kinerja Keuangan Dengan Csr Sebagai Pemoderasi","type":"article-journal","volume":"10"},"uris":["http://www.mendeley.com/documents/?uuid=0f9a08e4-bf71-4907-ae81-df41d9ccda23"]}],"mendeley":{"formattedCitation":"(Savitri &amp; Wahidahwati, 2021)","plainTextFormattedCitation":"(Savitri &amp; Wahidahwati, 2021)","previouslyFormattedCitation":"(Savitri &amp; Wahidahwati, 2021)"},"properties":{"noteIndex":0},"schema":"https://github.com/citation-style-language/schema/raw/master/csl-citation.json"}</w:instrText>
      </w:r>
      <w:r w:rsidR="00356F27" w:rsidRPr="00FD7FD0">
        <w:rPr>
          <w:rFonts w:ascii="Times New Roman" w:hAnsi="Times New Roman" w:cs="Times New Roman"/>
          <w:sz w:val="24"/>
          <w:szCs w:val="24"/>
        </w:rPr>
        <w:fldChar w:fldCharType="separate"/>
      </w:r>
      <w:r w:rsidR="001D1B8C" w:rsidRPr="00FD7FD0">
        <w:rPr>
          <w:rFonts w:ascii="Times New Roman" w:hAnsi="Times New Roman" w:cs="Times New Roman"/>
          <w:noProof/>
          <w:sz w:val="24"/>
          <w:szCs w:val="24"/>
        </w:rPr>
        <w:t>(Savitri &amp; Wahidahwati, 2021)</w:t>
      </w:r>
      <w:r w:rsidR="00356F27" w:rsidRPr="00FD7FD0">
        <w:rPr>
          <w:rFonts w:ascii="Times New Roman" w:hAnsi="Times New Roman" w:cs="Times New Roman"/>
          <w:sz w:val="24"/>
          <w:szCs w:val="24"/>
        </w:rPr>
        <w:fldChar w:fldCharType="end"/>
      </w:r>
      <w:r w:rsidR="00356F27" w:rsidRPr="00FD7FD0">
        <w:rPr>
          <w:rFonts w:ascii="Times New Roman" w:hAnsi="Times New Roman" w:cs="Times New Roman"/>
          <w:sz w:val="24"/>
          <w:szCs w:val="24"/>
        </w:rPr>
        <w:t xml:space="preserve">, </w:t>
      </w:r>
      <w:r w:rsidR="00356F27" w:rsidRPr="00FD7FD0">
        <w:rPr>
          <w:rFonts w:ascii="Times New Roman" w:hAnsi="Times New Roman" w:cs="Times New Roman"/>
          <w:sz w:val="24"/>
          <w:szCs w:val="24"/>
        </w:rPr>
        <w:fldChar w:fldCharType="begin" w:fldLock="1"/>
      </w:r>
      <w:r w:rsidR="000B5C11">
        <w:rPr>
          <w:rFonts w:ascii="Times New Roman" w:hAnsi="Times New Roman" w:cs="Times New Roman"/>
          <w:sz w:val="24"/>
          <w:szCs w:val="24"/>
        </w:rPr>
        <w:instrText>ADDIN CSL_CITATION {"citationItems":[{"id":"ITEM-1","itemData":{"DOI":"10.22236/alurban_vol2/is1pp61-80","author":[{"dropping-particle":"","family":"Ridwansayah","given":"","non-dropping-particle":"","parse-names":false,"suffix":""},{"dropping-particle":"","family":"Saputro","given":"Anip Dwi","non-dropping-particle":"","parse-names":false,"suffix":""}],"container-title":"Al-Urban:Jurnal Ekonomi Syariah dan Filantropi Islam","id":"ITEM-1","issue":"1","issued":{"date-parts":[["2018"]]},"page":"61-80","title":"REVIEW CAPITAL STRUCTURE AND GOOD CORPORATE GOVERNANCE TOWARD ISLAMIC BANKING PERFORMANCE IN INDONESIA","type":"article-journal","volume":"2"},"uris":["http://www.mendeley.com/documents/?uuid=8463ce5c-a9c8-4440-9f92-0e6286764b5d"]}],"mendeley":{"formattedCitation":"(Ridwansayah &amp; Saputro, 2018)","plainTextFormattedCitation":"(Ridwansayah &amp; Saputro, 2018)","previouslyFormattedCitation":"(Ridwansayah &amp; Saputro, 2018)"},"properties":{"noteIndex":0},"schema":"https://github.com/citation-style-language/schema/raw/master/csl-citation.json"}</w:instrText>
      </w:r>
      <w:r w:rsidR="00356F27" w:rsidRPr="00FD7FD0">
        <w:rPr>
          <w:rFonts w:ascii="Times New Roman" w:hAnsi="Times New Roman" w:cs="Times New Roman"/>
          <w:sz w:val="24"/>
          <w:szCs w:val="24"/>
        </w:rPr>
        <w:fldChar w:fldCharType="separate"/>
      </w:r>
      <w:r w:rsidR="001D1B8C" w:rsidRPr="00FD7FD0">
        <w:rPr>
          <w:rFonts w:ascii="Times New Roman" w:hAnsi="Times New Roman" w:cs="Times New Roman"/>
          <w:noProof/>
          <w:sz w:val="24"/>
          <w:szCs w:val="24"/>
        </w:rPr>
        <w:t>(Ridwansayah &amp; Saputro, 2018)</w:t>
      </w:r>
      <w:r w:rsidR="00356F27" w:rsidRPr="00FD7FD0">
        <w:rPr>
          <w:rFonts w:ascii="Times New Roman" w:hAnsi="Times New Roman" w:cs="Times New Roman"/>
          <w:sz w:val="24"/>
          <w:szCs w:val="24"/>
        </w:rPr>
        <w:fldChar w:fldCharType="end"/>
      </w:r>
      <w:r w:rsidR="00356F27" w:rsidRPr="00FD7FD0">
        <w:rPr>
          <w:rFonts w:ascii="Times New Roman" w:hAnsi="Times New Roman" w:cs="Times New Roman"/>
          <w:sz w:val="24"/>
          <w:szCs w:val="24"/>
        </w:rPr>
        <w:t xml:space="preserve">, </w:t>
      </w:r>
      <w:r w:rsidR="00356F27" w:rsidRPr="00FD7FD0">
        <w:rPr>
          <w:rFonts w:ascii="Times New Roman" w:hAnsi="Times New Roman" w:cs="Times New Roman"/>
          <w:sz w:val="24"/>
          <w:szCs w:val="24"/>
        </w:rPr>
        <w:fldChar w:fldCharType="begin" w:fldLock="1"/>
      </w:r>
      <w:r w:rsidR="000B5C11">
        <w:rPr>
          <w:rFonts w:ascii="Times New Roman" w:hAnsi="Times New Roman" w:cs="Times New Roman"/>
          <w:sz w:val="24"/>
          <w:szCs w:val="24"/>
        </w:rPr>
        <w:instrText>ADDIN CSL_CITATION {"citationItems":[{"id":"ITEM-1","itemData":{"abstract":"The purpose of this paper is to investigate Impact of Capital Structure on Banking Performance in stock exchange Tehran. Based on financial statements of Iranian banks for the period 2009-2014. The study establishes a model to measure the effect of capital …","author":[{"dropping-particle":"","family":"Nikoo","given":"Seyedeh Farokh","non-dropping-particle":"","parse-names":false,"suffix":""}],"container-title":"International Journal of Applied and Basic Sciences","id":"ITEM-1","issue":"6","issued":{"date-parts":[["2015"]]},"page":"923-927","title":"Impact of Capital Structure on Banking Performance : Evidence from Tehran Stock Exchange","type":"article-journal","volume":"9"},"uris":["http://www.mendeley.com/documents/?uuid=97327078-58f0-4e54-b3a7-d499b2a6ec00"]}],"mendeley":{"formattedCitation":"(Nikoo, 2015)","plainTextFormattedCitation":"(Nikoo, 2015)","previouslyFormattedCitation":"(Nikoo, 2015)"},"properties":{"noteIndex":0},"schema":"https://github.com/citation-style-language/schema/raw/master/csl-citation.json"}</w:instrText>
      </w:r>
      <w:r w:rsidR="00356F27" w:rsidRPr="00FD7FD0">
        <w:rPr>
          <w:rFonts w:ascii="Times New Roman" w:hAnsi="Times New Roman" w:cs="Times New Roman"/>
          <w:sz w:val="24"/>
          <w:szCs w:val="24"/>
        </w:rPr>
        <w:fldChar w:fldCharType="separate"/>
      </w:r>
      <w:r w:rsidR="001D1B8C" w:rsidRPr="00FD7FD0">
        <w:rPr>
          <w:rFonts w:ascii="Times New Roman" w:hAnsi="Times New Roman" w:cs="Times New Roman"/>
          <w:noProof/>
          <w:sz w:val="24"/>
          <w:szCs w:val="24"/>
        </w:rPr>
        <w:t>(Nikoo, 2015)</w:t>
      </w:r>
      <w:r w:rsidR="00356F27" w:rsidRPr="00FD7FD0">
        <w:rPr>
          <w:rFonts w:ascii="Times New Roman" w:hAnsi="Times New Roman" w:cs="Times New Roman"/>
          <w:sz w:val="24"/>
          <w:szCs w:val="24"/>
        </w:rPr>
        <w:fldChar w:fldCharType="end"/>
      </w:r>
      <w:r w:rsidR="00356F27" w:rsidRPr="00FD7FD0">
        <w:rPr>
          <w:rFonts w:ascii="Times New Roman" w:hAnsi="Times New Roman" w:cs="Times New Roman"/>
          <w:sz w:val="24"/>
          <w:szCs w:val="24"/>
        </w:rPr>
        <w:t xml:space="preserve">, </w:t>
      </w:r>
      <w:r w:rsidR="00356F27" w:rsidRPr="00FD7FD0">
        <w:rPr>
          <w:rFonts w:ascii="Times New Roman" w:hAnsi="Times New Roman" w:cs="Times New Roman"/>
          <w:sz w:val="24"/>
          <w:szCs w:val="24"/>
        </w:rPr>
        <w:fldChar w:fldCharType="begin" w:fldLock="1"/>
      </w:r>
      <w:r w:rsidR="00242B45">
        <w:rPr>
          <w:rFonts w:ascii="Times New Roman" w:hAnsi="Times New Roman" w:cs="Times New Roman"/>
          <w:sz w:val="24"/>
          <w:szCs w:val="24"/>
        </w:rPr>
        <w:instrText>ADDIN CSL_CITATION {"citationItems":[{"id":"ITEM-1","itemData":{"DOI":"10.22495/cocv8i4c2art2","ISSN":"18103057","abstract":"This paper offers an empirical analysis of the impact of capital structure on firm performance in the context of an emerging market-Sri Lanka. The study applies both pooled and panel data regression models for a sample of 155 Sri Lankan-listed firms. The results demonstrate that most of the Sri Lankan firms finance their operations with short-term debt capital as against the long-term debt capital and provide strong evidence that the firm performance is negatively affected by the use of debt capital. The study also finds a significant negative relationship between tangibility and performance indicating inefficient utilization of non-current assets. The negative performance implications associated with over-utilization of short-term debts and the under-utilization non-current assets provide corporate managers with useful policy directions.","author":[{"dropping-particle":"","family":"Manawaduge","given":"Athula","non-dropping-particle":"","parse-names":false,"suffix":""},{"dropping-particle":"","family":"Zoysa","given":"Anura","non-dropping-particle":"De","parse-names":false,"suffix":""},{"dropping-particle":"","family":"Chowdhury","given":"Khorshed","non-dropping-particle":"","parse-names":false,"suffix":""},{"dropping-particle":"","family":"Chandarakumara","given":"Anil","non-dropping-particle":"","parse-names":false,"suffix":""}],"container-title":"Corporate Ownership and Control","id":"ITEM-1","issue":"4 C","issued":{"date-parts":[["2011"]]},"page":"253-263","title":"Capital structure and firm performance in emerging economies: An empirical analysis of sri lankan firms","type":"article-journal","volume":"8"},"uris":["http://www.mendeley.com/documents/?uuid=1a01b733-5792-4853-9965-ead69ca0115b"]}],"mendeley":{"formattedCitation":"(Manawaduge, De Zoysa, Chowdhury, &amp; Chandarakumara, 2011)","plainTextFormattedCitation":"(Manawaduge, De Zoysa, Chowdhury, &amp; Chandarakumara, 2011)","previouslyFormattedCitation":"(Manawaduge, De Zoysa, Chowdhury, &amp; Chandarakumara, 2011)"},"properties":{"noteIndex":0},"schema":"https://github.com/citation-style-language/schema/raw/master/csl-citation.json"}</w:instrText>
      </w:r>
      <w:r w:rsidR="00356F27" w:rsidRPr="00FD7FD0">
        <w:rPr>
          <w:rFonts w:ascii="Times New Roman" w:hAnsi="Times New Roman" w:cs="Times New Roman"/>
          <w:sz w:val="24"/>
          <w:szCs w:val="24"/>
        </w:rPr>
        <w:fldChar w:fldCharType="separate"/>
      </w:r>
      <w:r w:rsidR="000B5C11" w:rsidRPr="000B5C11">
        <w:rPr>
          <w:rFonts w:ascii="Times New Roman" w:hAnsi="Times New Roman" w:cs="Times New Roman"/>
          <w:noProof/>
          <w:sz w:val="24"/>
          <w:szCs w:val="24"/>
        </w:rPr>
        <w:t>(Manawaduge, De Zoysa, Chowdhury, &amp; Chandarakumara, 2011)</w:t>
      </w:r>
      <w:r w:rsidR="00356F27" w:rsidRPr="00FD7FD0">
        <w:rPr>
          <w:rFonts w:ascii="Times New Roman" w:hAnsi="Times New Roman" w:cs="Times New Roman"/>
          <w:sz w:val="24"/>
          <w:szCs w:val="24"/>
        </w:rPr>
        <w:fldChar w:fldCharType="end"/>
      </w:r>
      <w:r w:rsidR="00356F27" w:rsidRPr="00FD7FD0">
        <w:rPr>
          <w:rFonts w:ascii="Times New Roman" w:hAnsi="Times New Roman" w:cs="Times New Roman"/>
          <w:sz w:val="24"/>
          <w:szCs w:val="24"/>
        </w:rPr>
        <w:t xml:space="preserve">, </w:t>
      </w:r>
      <w:r w:rsidR="00356F27" w:rsidRPr="00FD7FD0">
        <w:rPr>
          <w:rFonts w:ascii="Times New Roman" w:hAnsi="Times New Roman" w:cs="Times New Roman"/>
          <w:sz w:val="24"/>
          <w:szCs w:val="24"/>
        </w:rPr>
        <w:fldChar w:fldCharType="begin" w:fldLock="1"/>
      </w:r>
      <w:r w:rsidR="000B5C11">
        <w:rPr>
          <w:rFonts w:ascii="Times New Roman" w:hAnsi="Times New Roman" w:cs="Times New Roman"/>
          <w:sz w:val="24"/>
          <w:szCs w:val="24"/>
        </w:rPr>
        <w:instrText>ADDIN CSL_CITATION {"citationItems":[{"id":"ITEM-1","itemData":{"DOI":"10.5539/ijef.v7n12p140","ISSN":"1916-971X","abstract":"&lt;p&gt;This paper mainly has two objectives: the first one is to identify the similarity of capital structure between Islamic and Conventional banks; Second objective is to detect the relationship between capital structure variables and performance of Islamic and Conventional Banks in Gulf Countries (GC). This investigation has been performed on a sample of 16 GC Banks (8 Islamic Banks and 8 Conventional Banks) for the period 2005-2014. ROE (return on equity) and ROA (return of asset) have been used as performance measures. Total debt to total assets, Equity to total assets, Debt to equity ratios have been used as capital structure measures. Size of the bank has been considered as dependent variable to identify its relationship with bank performance. Data collected were analyzed by using SPSS software. The results of the research indicate a similarity of capital structure of Islamic banks and Conventional banks in Gulf Countries. ROA as performance measurement has a significant negative relationship with financial leverage and a positive relationship with equity to assets ratio. This relationship is identified at Islamic banks, Conventional banks and all the banks of the sample. Bank size has a positive relationship with ROA and ROE as performance measures in Islamic and Conventional banks. modifications on the market of 122 equity indices and 39 commodities in the eight approaches, depending on the investment time horizon (October-15&lt;sup&gt;th&lt;/sup&gt; May, November-15&lt;sup&gt;th&lt;/sup&gt; May, October-1&lt;sup&gt;st&lt;/sup&gt; May, November-1&lt;sup&gt;st&lt;/sup&gt;May) and types of computed rates of return (accrued rates of return and average daily geometric rates of return). Calculations presented in this paper indicate the presence of the sell-in-May-and-go-away effect on the analyzed markets in the classic time frame, as well as in the different time frames. ation in the country. Markets determine nominal exchange rate should prevail in the economy. The country should regulate its foreign reserve policy by setting a threshold, above which excess deposit should be plough back to the domestic economy inform of investments rather than support excessive importation.&lt;/p&gt;&lt;p&gt; &lt;/p&gt;","author":[{"dropping-particle":"","family":"Meero","given":"Abdelrhman Ahmad","non-dropping-particle":"","parse-names":false,"suffix":""}],"container-title":"International Journal of Economics and Finance","id":"ITEM-1","issue":"12","issued":{"date-parts":[["2015"]]},"page":"140","title":"The Relationship between Capital Structure and Performance in Gulf Countries Banks: A Comparative Study between Islamic Banks and Conventional Banks","type":"article-journal","volume":"7"},"uris":["http://www.mendeley.com/documents/?uuid=8962aa1e-0cce-4963-b1dd-0c1f4fb9a5e0"]}],"mendeley":{"formattedCitation":"(Meero, 2015)","plainTextFormattedCitation":"(Meero, 2015)","previouslyFormattedCitation":"(Meero, 2015)"},"properties":{"noteIndex":0},"schema":"https://github.com/citation-style-language/schema/raw/master/csl-citation.json"}</w:instrText>
      </w:r>
      <w:r w:rsidR="00356F27" w:rsidRPr="00FD7FD0">
        <w:rPr>
          <w:rFonts w:ascii="Times New Roman" w:hAnsi="Times New Roman" w:cs="Times New Roman"/>
          <w:sz w:val="24"/>
          <w:szCs w:val="24"/>
        </w:rPr>
        <w:fldChar w:fldCharType="separate"/>
      </w:r>
      <w:r w:rsidR="001D1B8C" w:rsidRPr="00FD7FD0">
        <w:rPr>
          <w:rFonts w:ascii="Times New Roman" w:hAnsi="Times New Roman" w:cs="Times New Roman"/>
          <w:noProof/>
          <w:sz w:val="24"/>
          <w:szCs w:val="24"/>
        </w:rPr>
        <w:t>(Meero, 2015)</w:t>
      </w:r>
      <w:r w:rsidR="00356F27" w:rsidRPr="00FD7FD0">
        <w:rPr>
          <w:rFonts w:ascii="Times New Roman" w:hAnsi="Times New Roman" w:cs="Times New Roman"/>
          <w:sz w:val="24"/>
          <w:szCs w:val="24"/>
        </w:rPr>
        <w:fldChar w:fldCharType="end"/>
      </w:r>
      <w:r w:rsidR="00356F27" w:rsidRPr="00FD7FD0">
        <w:rPr>
          <w:rFonts w:ascii="Times New Roman" w:hAnsi="Times New Roman" w:cs="Times New Roman"/>
          <w:sz w:val="24"/>
          <w:szCs w:val="24"/>
        </w:rPr>
        <w:t xml:space="preserve">, </w:t>
      </w:r>
      <w:r w:rsidR="00356F27" w:rsidRPr="00FD7FD0">
        <w:rPr>
          <w:rFonts w:ascii="Times New Roman" w:hAnsi="Times New Roman" w:cs="Times New Roman"/>
          <w:sz w:val="24"/>
          <w:szCs w:val="24"/>
        </w:rPr>
        <w:fldChar w:fldCharType="begin" w:fldLock="1"/>
      </w:r>
      <w:r w:rsidR="000B5C11">
        <w:rPr>
          <w:rFonts w:ascii="Times New Roman" w:hAnsi="Times New Roman" w:cs="Times New Roman"/>
          <w:sz w:val="24"/>
          <w:szCs w:val="24"/>
        </w:rPr>
        <w:instrText>ADDIN CSL_CITATION {"citationItems":[{"id":"ITEM-1","itemData":{"abstract":"This study aims at finding the relationship between the market efficiency and capital structure of Palestinian financial institutions. The study establishes a model to measure the effect of capital structure on the bank efficiency measured by ROE, ROA, Total deposit to assets ,total loans to assets and total loans to deposits were used to measure capital structure. It is found that leverage has a negative effect on bank profits, an increase in each ROA and Total Deposit to Assets increase bank efficiency. We also tested the effect of the above variables on bank market value measured by Tobin's Q. It was also found that Leverage has a negative effect on market value of the bank, a positive and strong relationship between market value and ROA and bank deposits to total deposits.","author":[{"dropping-particle":"","family":"Abbadi","given":"Suleiman","non-dropping-particle":"","parse-names":false,"suffix":""}],"container-title":"ACADEMIA","id":"ITEM-1","issue":"2","issued":{"date-parts":[["2012"]]},"page":"91-101","title":"The Effect of Capital Structure on the Performance of Palestinian Financial Institutions","type":"article-journal","volume":"3"},"uris":["http://www.mendeley.com/documents/?uuid=007b0381-b12d-4e5a-bc70-ec91da8f0b0a"]}],"mendeley":{"formattedCitation":"(Abbadi, 2012)","plainTextFormattedCitation":"(Abbadi, 2012)","previouslyFormattedCitation":"(Abbadi, 2012)"},"properties":{"noteIndex":0},"schema":"https://github.com/citation-style-language/schema/raw/master/csl-citation.json"}</w:instrText>
      </w:r>
      <w:r w:rsidR="00356F27" w:rsidRPr="00FD7FD0">
        <w:rPr>
          <w:rFonts w:ascii="Times New Roman" w:hAnsi="Times New Roman" w:cs="Times New Roman"/>
          <w:sz w:val="24"/>
          <w:szCs w:val="24"/>
        </w:rPr>
        <w:fldChar w:fldCharType="separate"/>
      </w:r>
      <w:r w:rsidR="001D1B8C" w:rsidRPr="00FD7FD0">
        <w:rPr>
          <w:rFonts w:ascii="Times New Roman" w:hAnsi="Times New Roman" w:cs="Times New Roman"/>
          <w:noProof/>
          <w:sz w:val="24"/>
          <w:szCs w:val="24"/>
        </w:rPr>
        <w:t>(Abbadi, 2012)</w:t>
      </w:r>
      <w:r w:rsidR="00356F27" w:rsidRPr="00FD7FD0">
        <w:rPr>
          <w:rFonts w:ascii="Times New Roman" w:hAnsi="Times New Roman" w:cs="Times New Roman"/>
          <w:sz w:val="24"/>
          <w:szCs w:val="24"/>
        </w:rPr>
        <w:fldChar w:fldCharType="end"/>
      </w:r>
      <w:r w:rsidR="00356F27" w:rsidRPr="00FD7FD0">
        <w:rPr>
          <w:rFonts w:ascii="Times New Roman" w:hAnsi="Times New Roman" w:cs="Times New Roman"/>
          <w:sz w:val="24"/>
          <w:szCs w:val="24"/>
        </w:rPr>
        <w:t xml:space="preserve">, </w:t>
      </w:r>
      <w:r w:rsidR="00356F27" w:rsidRPr="00FD7FD0">
        <w:rPr>
          <w:rFonts w:ascii="Times New Roman" w:hAnsi="Times New Roman" w:cs="Times New Roman"/>
          <w:sz w:val="24"/>
          <w:szCs w:val="24"/>
        </w:rPr>
        <w:fldChar w:fldCharType="begin" w:fldLock="1"/>
      </w:r>
      <w:r w:rsidR="000B5C11">
        <w:rPr>
          <w:rFonts w:ascii="Times New Roman" w:hAnsi="Times New Roman" w:cs="Times New Roman"/>
          <w:sz w:val="24"/>
          <w:szCs w:val="24"/>
        </w:rPr>
        <w:instrText>ADDIN CSL_CITATION {"citationItems":[{"id":"ITEM-1","itemData":{"abstract":"… perusahaan harus dapat mempertahankan keadaan profitabilitasnya tersebut agar … Pengaruh Struktur Modal dan Likuiditas Terhadap Profitabilitas dan Dampaknya Terhadap Kinerja Keuangan Untuk menguji pengaruh variabel intervening … Mencari makna hubungan secara …","author":[{"dropping-particle":"","family":"Sudaryo","given":"Yoyo","non-dropping-particle":"","parse-names":false,"suffix":""},{"dropping-particle":"","family":"Pratiwi","given":"Ika Yanuar","non-dropping-particle":"","parse-names":false,"suffix":""}],"container-title":"Jurnal Indonesia Membangun","id":"ITEM-1","issue":"1","issued":{"date-parts":[["2016"]]},"page":"1412-6907","title":"Pengaruh Struktur Modal Dan Likuiditas Terhadap Profitabilitas Dan Dampaknya Terhadap Kinerja Keuangan","type":"article-journal","volume":"2"},"uris":["http://www.mendeley.com/documents/?uuid=0021735c-351b-4df8-a97f-761da4de7c90"]}],"mendeley":{"formattedCitation":"(Sudaryo &amp; Pratiwi, 2016)","plainTextFormattedCitation":"(Sudaryo &amp; Pratiwi, 2016)","previouslyFormattedCitation":"(Sudaryo &amp; Pratiwi, 2016)"},"properties":{"noteIndex":0},"schema":"https://github.com/citation-style-language/schema/raw/master/csl-citation.json"}</w:instrText>
      </w:r>
      <w:r w:rsidR="00356F27" w:rsidRPr="00FD7FD0">
        <w:rPr>
          <w:rFonts w:ascii="Times New Roman" w:hAnsi="Times New Roman" w:cs="Times New Roman"/>
          <w:sz w:val="24"/>
          <w:szCs w:val="24"/>
        </w:rPr>
        <w:fldChar w:fldCharType="separate"/>
      </w:r>
      <w:r w:rsidR="001D1B8C" w:rsidRPr="00FD7FD0">
        <w:rPr>
          <w:rFonts w:ascii="Times New Roman" w:hAnsi="Times New Roman" w:cs="Times New Roman"/>
          <w:noProof/>
          <w:sz w:val="24"/>
          <w:szCs w:val="24"/>
        </w:rPr>
        <w:t>(Sudaryo &amp; Pratiwi, 2016)</w:t>
      </w:r>
      <w:r w:rsidR="00356F27" w:rsidRPr="00FD7FD0">
        <w:rPr>
          <w:rFonts w:ascii="Times New Roman" w:hAnsi="Times New Roman" w:cs="Times New Roman"/>
          <w:sz w:val="24"/>
          <w:szCs w:val="24"/>
        </w:rPr>
        <w:fldChar w:fldCharType="end"/>
      </w:r>
      <w:r w:rsidR="00356F27" w:rsidRPr="00FD7FD0">
        <w:rPr>
          <w:rFonts w:ascii="Times New Roman" w:hAnsi="Times New Roman" w:cs="Times New Roman"/>
          <w:sz w:val="24"/>
          <w:szCs w:val="24"/>
        </w:rPr>
        <w:t xml:space="preserve">, </w:t>
      </w:r>
      <w:r w:rsidR="00356F27" w:rsidRPr="00FD7FD0">
        <w:rPr>
          <w:rFonts w:ascii="Times New Roman" w:hAnsi="Times New Roman" w:cs="Times New Roman"/>
          <w:sz w:val="24"/>
          <w:szCs w:val="24"/>
        </w:rPr>
        <w:fldChar w:fldCharType="begin" w:fldLock="1"/>
      </w:r>
      <w:r w:rsidR="00242B45">
        <w:rPr>
          <w:rFonts w:ascii="Times New Roman" w:hAnsi="Times New Roman" w:cs="Times New Roman"/>
          <w:sz w:val="24"/>
          <w:szCs w:val="24"/>
        </w:rPr>
        <w:instrText>ADDIN CSL_CITATION {"citationItems":[{"id":"ITEM-1","itemData":{"DOI":"10.1108/JIABR-04-2012-0024","ISSN":"17590825","author":[{"dropping-particle":"","family":"Wahyudi","given":"Rofiul","non-dropping-particle":"","parse-names":false,"suffix":""},{"dropping-particle":"","family":"Fithria","given":"Annisa","non-dropping-particle":"","parse-names":false,"suffix":""},{"dropping-particle":"","family":"Sartini","given":"Sartini","non-dropping-particle":"","parse-names":false,"suffix":""}],"container-title":"(International Journal of Islamic Studies and Humanities)","id":"ITEM-1","issue":"2","issued":{"date-parts":[["2020"]]},"page":"82-89","title":"The Relationship Between Capital Structure and Performance in Islamic Rural Bank","type":"article-journal","volume":"3"},"uris":["http://www.mendeley.com/documents/?uuid=ce501a31-86c1-480d-a022-b3cadbb343fd"]}],"mendeley":{"formattedCitation":"(R. Wahyudi, Fithria, &amp; Sartini, 2020)","plainTextFormattedCitation":"(R. Wahyudi, Fithria, &amp; Sartini, 2020)","previouslyFormattedCitation":"(R. Wahyudi, Fithria, &amp; Sartini, 2020)"},"properties":{"noteIndex":0},"schema":"https://github.com/citation-style-language/schema/raw/master/csl-citation.json"}</w:instrText>
      </w:r>
      <w:r w:rsidR="00356F27" w:rsidRPr="00FD7FD0">
        <w:rPr>
          <w:rFonts w:ascii="Times New Roman" w:hAnsi="Times New Roman" w:cs="Times New Roman"/>
          <w:sz w:val="24"/>
          <w:szCs w:val="24"/>
        </w:rPr>
        <w:fldChar w:fldCharType="separate"/>
      </w:r>
      <w:r w:rsidR="000B5C11" w:rsidRPr="000B5C11">
        <w:rPr>
          <w:rFonts w:ascii="Times New Roman" w:hAnsi="Times New Roman" w:cs="Times New Roman"/>
          <w:noProof/>
          <w:sz w:val="24"/>
          <w:szCs w:val="24"/>
        </w:rPr>
        <w:t>(R. Wahyudi, Fithria, &amp; Sartini, 2020)</w:t>
      </w:r>
      <w:r w:rsidR="00356F27" w:rsidRPr="00FD7FD0">
        <w:rPr>
          <w:rFonts w:ascii="Times New Roman" w:hAnsi="Times New Roman" w:cs="Times New Roman"/>
          <w:sz w:val="24"/>
          <w:szCs w:val="24"/>
        </w:rPr>
        <w:fldChar w:fldCharType="end"/>
      </w:r>
      <w:r w:rsidR="00356F27" w:rsidRPr="00FD7FD0">
        <w:rPr>
          <w:rFonts w:ascii="Times New Roman" w:hAnsi="Times New Roman" w:cs="Times New Roman"/>
          <w:sz w:val="24"/>
          <w:szCs w:val="24"/>
        </w:rPr>
        <w:t xml:space="preserve"> </w:t>
      </w:r>
      <w:r w:rsidR="00745317" w:rsidRPr="00745317">
        <w:rPr>
          <w:rFonts w:ascii="Times New Roman" w:hAnsi="Times New Roman" w:cs="Times New Roman"/>
          <w:sz w:val="24"/>
          <w:szCs w:val="24"/>
        </w:rPr>
        <w:t>which states that capital structure has an impact on financial performance.</w:t>
      </w:r>
    </w:p>
    <w:p w14:paraId="3ED21622" w14:textId="1C0EC002" w:rsidR="00356F27" w:rsidRPr="00FD7FD0" w:rsidRDefault="00DF0B66" w:rsidP="00745317">
      <w:pPr>
        <w:autoSpaceDE w:val="0"/>
        <w:autoSpaceDN w:val="0"/>
        <w:adjustRightInd w:val="0"/>
        <w:spacing w:after="0" w:line="240" w:lineRule="auto"/>
        <w:ind w:firstLine="720"/>
        <w:jc w:val="both"/>
        <w:rPr>
          <w:rFonts w:ascii="Times New Roman" w:eastAsia="Times New Roman" w:hAnsi="Times New Roman" w:cs="Times New Roman"/>
          <w:sz w:val="24"/>
          <w:szCs w:val="24"/>
          <w:lang w:eastAsia="en-ID"/>
        </w:rPr>
      </w:pPr>
      <w:r w:rsidRPr="00DF0B66">
        <w:rPr>
          <w:rFonts w:ascii="Times New Roman" w:eastAsia="Times New Roman" w:hAnsi="Times New Roman" w:cs="Times New Roman"/>
          <w:sz w:val="24"/>
          <w:szCs w:val="24"/>
          <w:lang w:eastAsia="en-ID"/>
        </w:rPr>
        <w:t>The results of the study show that profitability has a significant impact on the financial performance of Islamic banking in Indonesia. This means that the hypothesis which states that profitability affects financial performance is accepted (H5 is accepted) and H0 is rejected. Thus it can be concluded that profitability provides</w:t>
      </w:r>
      <w:r>
        <w:rPr>
          <w:rFonts w:ascii="Times New Roman" w:eastAsia="Times New Roman" w:hAnsi="Times New Roman" w:cs="Times New Roman"/>
          <w:sz w:val="24"/>
          <w:szCs w:val="24"/>
          <w:lang w:val="id-ID" w:eastAsia="en-ID"/>
        </w:rPr>
        <w:t xml:space="preserve">. </w:t>
      </w:r>
      <w:r w:rsidR="00356F27" w:rsidRPr="00FD7FD0">
        <w:rPr>
          <w:rFonts w:ascii="Times New Roman" w:eastAsia="Times New Roman" w:hAnsi="Times New Roman" w:cs="Times New Roman"/>
          <w:sz w:val="24"/>
          <w:szCs w:val="24"/>
          <w:lang w:eastAsia="en-ID"/>
        </w:rPr>
        <w:t xml:space="preserve">The profitability ratio is a financial analysis tool used to determine the company's boundary line </w:t>
      </w:r>
      <w:r w:rsidR="00356F27" w:rsidRPr="00FD7FD0">
        <w:rPr>
          <w:rFonts w:ascii="Times New Roman" w:eastAsia="Times New Roman" w:hAnsi="Times New Roman" w:cs="Times New Roman"/>
          <w:sz w:val="24"/>
          <w:szCs w:val="24"/>
          <w:lang w:eastAsia="en-ID"/>
        </w:rPr>
        <w:fldChar w:fldCharType="begin" w:fldLock="1"/>
      </w:r>
      <w:r w:rsidR="000B5C11">
        <w:rPr>
          <w:rFonts w:ascii="Times New Roman" w:eastAsia="Times New Roman" w:hAnsi="Times New Roman" w:cs="Times New Roman"/>
          <w:sz w:val="24"/>
          <w:szCs w:val="24"/>
          <w:lang w:eastAsia="en-ID"/>
        </w:rPr>
        <w:instrText>ADDIN CSL_CITATION {"citationItems":[{"id":"ITEM-1","itemData":{"author":[{"dropping-particle":"","family":"Munawir","given":"Slamet","non-dropping-particle":"","parse-names":false,"suffix":""}],"id":"ITEM-1","issued":{"date-parts":[["2014"]]},"publisher":"Liberty","publisher-place":"Yogyakarta","title":"“Analisa Laporan Keuangan Edisi Keempat”","type":"book"},"uris":["http://www.mendeley.com/documents/?uuid=dd5d8efa-5017-4803-af8f-3852ece72b64"]}],"mendeley":{"formattedCitation":"(Munawir, 2014)","plainTextFormattedCitation":"(Munawir, 2014)","previouslyFormattedCitation":"(Munawir, 2014)"},"properties":{"noteIndex":0},"schema":"https://github.com/citation-style-language/schema/raw/master/csl-citation.json"}</w:instrText>
      </w:r>
      <w:r w:rsidR="00356F27" w:rsidRPr="00FD7FD0">
        <w:rPr>
          <w:rFonts w:ascii="Times New Roman" w:eastAsia="Times New Roman" w:hAnsi="Times New Roman" w:cs="Times New Roman"/>
          <w:sz w:val="24"/>
          <w:szCs w:val="24"/>
          <w:lang w:eastAsia="en-ID"/>
        </w:rPr>
        <w:fldChar w:fldCharType="separate"/>
      </w:r>
      <w:r w:rsidR="001D1B8C" w:rsidRPr="00FD7FD0">
        <w:rPr>
          <w:rFonts w:ascii="Times New Roman" w:eastAsia="Times New Roman" w:hAnsi="Times New Roman" w:cs="Times New Roman"/>
          <w:noProof/>
          <w:sz w:val="24"/>
          <w:szCs w:val="24"/>
          <w:lang w:eastAsia="en-ID"/>
        </w:rPr>
        <w:t>(Munawir, 2014)</w:t>
      </w:r>
      <w:r w:rsidR="00356F27" w:rsidRPr="00FD7FD0">
        <w:rPr>
          <w:rFonts w:ascii="Times New Roman" w:eastAsia="Times New Roman" w:hAnsi="Times New Roman" w:cs="Times New Roman"/>
          <w:sz w:val="24"/>
          <w:szCs w:val="24"/>
          <w:lang w:eastAsia="en-ID"/>
        </w:rPr>
        <w:fldChar w:fldCharType="end"/>
      </w:r>
      <w:r w:rsidR="00356F27" w:rsidRPr="00FD7FD0">
        <w:rPr>
          <w:rFonts w:ascii="Times New Roman" w:eastAsia="Times New Roman" w:hAnsi="Times New Roman" w:cs="Times New Roman"/>
          <w:sz w:val="24"/>
          <w:szCs w:val="24"/>
          <w:lang w:eastAsia="en-ID"/>
        </w:rPr>
        <w:t xml:space="preserve">. Therefore, the financial manager carries out a strategy for managing the company's management properly so that the company gains profitability to increase the progress and continuity of the company's survival. If the company does not care about profits, the company cannot last longer, whereas if the company does not care about liquidity, it will experience incapacity or bankruptcy. This research is in line with research </w:t>
      </w:r>
      <w:r w:rsidR="00356F27" w:rsidRPr="00FD7FD0">
        <w:rPr>
          <w:rFonts w:ascii="Times New Roman" w:hAnsi="Times New Roman" w:cs="Times New Roman"/>
          <w:sz w:val="24"/>
          <w:szCs w:val="24"/>
        </w:rPr>
        <w:fldChar w:fldCharType="begin" w:fldLock="1"/>
      </w:r>
      <w:r w:rsidR="000B5C11">
        <w:rPr>
          <w:rFonts w:ascii="Times New Roman" w:hAnsi="Times New Roman" w:cs="Times New Roman"/>
          <w:sz w:val="24"/>
          <w:szCs w:val="24"/>
        </w:rPr>
        <w:instrText>ADDIN CSL_CITATION {"citationItems":[{"id":"ITEM-1","itemData":{"DOI":"10.1515/opag-2022-0108","abstract":"Agriculture has always been a sector with several specificities that call for adjusted interventions from public institutions through agricultural policies. This is not an exception for the context in the European Union where the Common Agricultural Policy has had more impact in some contexts than the national agricultural policies of the member-states. In turn, the profit margins are, in general, narrow and this needs specific financial and economic management. However, the financial, economic instruments, and indicators for farming are, often, ignored, or at least, not sufficiently analysed. From this perspective, the main objective of this study is to assess the net working capital framework across European Union countries and regions, including assessments through types of farming and economic size. Another objective is to analyse the impacts from financial indicators (current ratio, current assets-to-total assets ratio, current liabilities-to-total assets ratio, and debt-to-total assets ratio) on profitability (return on assets) and financial performance (return on equity). For this purpose, data from the Farm Accountancy Data Network were considered, for the period 2004–2018. These data were worked through descriptive analysis, spatial autocorrelation approaches, and panel data regressions. As main conclusions, it is worth noting the diversity of financial realities across the European farming sector and the null impacts from the liquidity ratio on the farms’ performance.","author":[{"dropping-particle":"","family":"Martinho","given":"Vítor João Pereira Domingues","non-dropping-particle":"","parse-names":false,"suffix":""}],"container-title":"Open Agriculture","id":"ITEM-1","issue":"1","issued":{"date-parts":[["2022"]]},"page":"529-540","title":"Profitability and financial performance of European Union farms: An analysis at both regional and national levels","type":"article-journal","volume":"7"},"uris":["http://www.mendeley.com/documents/?uuid=5539d784-cfa6-46b9-979c-4f82e354f62a"]}],"mendeley":{"formattedCitation":"(Martinho, 2022)","plainTextFormattedCitation":"(Martinho, 2022)","previouslyFormattedCitation":"(Martinho, 2022)"},"properties":{"noteIndex":0},"schema":"https://github.com/citation-style-language/schema/raw/master/csl-citation.json"}</w:instrText>
      </w:r>
      <w:r w:rsidR="00356F27" w:rsidRPr="00FD7FD0">
        <w:rPr>
          <w:rFonts w:ascii="Times New Roman" w:hAnsi="Times New Roman" w:cs="Times New Roman"/>
          <w:sz w:val="24"/>
          <w:szCs w:val="24"/>
        </w:rPr>
        <w:fldChar w:fldCharType="separate"/>
      </w:r>
      <w:r w:rsidR="001D1B8C" w:rsidRPr="00FD7FD0">
        <w:rPr>
          <w:rFonts w:ascii="Times New Roman" w:hAnsi="Times New Roman" w:cs="Times New Roman"/>
          <w:noProof/>
          <w:sz w:val="24"/>
          <w:szCs w:val="24"/>
        </w:rPr>
        <w:t>(Martinho, 2022)</w:t>
      </w:r>
      <w:r w:rsidR="00356F27" w:rsidRPr="00FD7FD0">
        <w:rPr>
          <w:rFonts w:ascii="Times New Roman" w:hAnsi="Times New Roman" w:cs="Times New Roman"/>
          <w:sz w:val="24"/>
          <w:szCs w:val="24"/>
        </w:rPr>
        <w:fldChar w:fldCharType="end"/>
      </w:r>
      <w:r w:rsidR="00356F27" w:rsidRPr="00FD7FD0">
        <w:rPr>
          <w:rFonts w:ascii="Times New Roman" w:hAnsi="Times New Roman" w:cs="Times New Roman"/>
          <w:sz w:val="24"/>
          <w:szCs w:val="24"/>
        </w:rPr>
        <w:t xml:space="preserve">, </w:t>
      </w:r>
      <w:r w:rsidR="00356F27" w:rsidRPr="00FD7FD0">
        <w:rPr>
          <w:rFonts w:ascii="Times New Roman" w:hAnsi="Times New Roman" w:cs="Times New Roman"/>
          <w:sz w:val="24"/>
          <w:szCs w:val="24"/>
        </w:rPr>
        <w:fldChar w:fldCharType="begin" w:fldLock="1"/>
      </w:r>
      <w:r w:rsidR="000B5C11">
        <w:rPr>
          <w:rFonts w:ascii="Times New Roman" w:hAnsi="Times New Roman" w:cs="Times New Roman"/>
          <w:sz w:val="24"/>
          <w:szCs w:val="24"/>
        </w:rPr>
        <w:instrText>ADDIN CSL_CITATION {"citationItems":[{"id":"ITEM-1","itemData":{"DOI":"10.3846/btp.2017.017","ISSN":"18224202","abstract":"The purpose of this study is to elaborate whether the determinants of commercial banks’ profitability affect the financial performance of commercial banks in Kosovo. Performance evaluation of commercial banks in Kosovo is done through measurement of financial performance indicators such as Return on Average Equity (ROAE), Return on Average Assets (ROAA) and Net Interest Margin (NIM). The study identifies the main factors that affect the profitability of commercial banks through analysis of financial time series and panel data of the banking sector in Kosovo. The study presents three models of financial performance analysis which highlight the influencing factors. The models are based on regression analysis, and the obtained results emphasize the relationship between the determinant factors of commercial banks profitability expressed through analysis of financial performance indicators. The study concludes that commercial banks profitability in Kosovo is driven mainly by internal determinant factors such as capital adequacy, asset quality and management efficiency, while macroeconomic factors have insignificant impact on financial performance of commercial banks.","author":[{"dropping-particle":"","family":"Nuhiu","given":"Artor","non-dropping-particle":"","parse-names":false,"suffix":""},{"dropping-particle":"","family":"Hoti","given":"Arbër","non-dropping-particle":"","parse-names":false,"suffix":""},{"dropping-particle":"","family":"Bektashi","given":"Mejdi","non-dropping-particle":"","parse-names":false,"suffix":""}],"container-title":"Business: Theory and Practice","id":"ITEM-1","issued":{"date-parts":[["2017"]]},"page":"160-170","title":"Determinants of commercial banks profitability through analysis of financial performance indicators: Evidence from Kosovo","type":"article-journal","volume":"18"},"uris":["http://www.mendeley.com/documents/?uuid=cfe655d1-963e-493f-815a-6b5dd4ae9e53"]}],"mendeley":{"formattedCitation":"(Nuhiu et al., 2017)","plainTextFormattedCitation":"(Nuhiu et al., 2017)","previouslyFormattedCitation":"(Nuhiu et al., 2017)"},"properties":{"noteIndex":0},"schema":"https://github.com/citation-style-language/schema/raw/master/csl-citation.json"}</w:instrText>
      </w:r>
      <w:r w:rsidR="00356F27" w:rsidRPr="00FD7FD0">
        <w:rPr>
          <w:rFonts w:ascii="Times New Roman" w:hAnsi="Times New Roman" w:cs="Times New Roman"/>
          <w:sz w:val="24"/>
          <w:szCs w:val="24"/>
        </w:rPr>
        <w:fldChar w:fldCharType="separate"/>
      </w:r>
      <w:r w:rsidR="001D1B8C" w:rsidRPr="00FD7FD0">
        <w:rPr>
          <w:rFonts w:ascii="Times New Roman" w:hAnsi="Times New Roman" w:cs="Times New Roman"/>
          <w:noProof/>
          <w:sz w:val="24"/>
          <w:szCs w:val="24"/>
        </w:rPr>
        <w:t>(Nuhiu et al., 2017)</w:t>
      </w:r>
      <w:r w:rsidR="00356F27" w:rsidRPr="00FD7FD0">
        <w:rPr>
          <w:rFonts w:ascii="Times New Roman" w:hAnsi="Times New Roman" w:cs="Times New Roman"/>
          <w:sz w:val="24"/>
          <w:szCs w:val="24"/>
        </w:rPr>
        <w:fldChar w:fldCharType="end"/>
      </w:r>
      <w:r w:rsidR="00356F27" w:rsidRPr="00FD7FD0">
        <w:rPr>
          <w:rFonts w:ascii="Times New Roman" w:hAnsi="Times New Roman" w:cs="Times New Roman"/>
          <w:sz w:val="24"/>
          <w:szCs w:val="24"/>
        </w:rPr>
        <w:t xml:space="preserve">, </w:t>
      </w:r>
      <w:r w:rsidR="00356F27" w:rsidRPr="00FD7FD0">
        <w:rPr>
          <w:rFonts w:ascii="Times New Roman" w:hAnsi="Times New Roman" w:cs="Times New Roman"/>
          <w:sz w:val="24"/>
          <w:szCs w:val="24"/>
        </w:rPr>
        <w:fldChar w:fldCharType="begin" w:fldLock="1"/>
      </w:r>
      <w:r w:rsidR="000B5C11">
        <w:rPr>
          <w:rFonts w:ascii="Times New Roman" w:hAnsi="Times New Roman" w:cs="Times New Roman"/>
          <w:sz w:val="24"/>
          <w:szCs w:val="24"/>
        </w:rPr>
        <w:instrText>ADDIN CSL_CITATION {"citationItems":[{"id":"ITEM-1","itemData":{"abstract":"This research aimed to examine the effect of mechanism of profitability, leverage, and firm size on financial performance. Moreover, the population was 100 go public companies of Kompas index. While profitability was referred to Net Profit Margin (NPM), leverage was referred to Debt to Equity Ratio (DER), firm size was referred to Size, and financial performance was referred to Return On Asset (ROA). The research was quantitative. The results of this study discuss descriptive statistical analysis, classic assumption tests, data analysis methods, and hypothesis testing. Furthermore, the data collection technique used purposive sampling, in whice the sampel was based on criteria given. In line with, there were 118 financial statements observations from 59 companies as the sample Additionally, the data analysis technique used multiple linear regression with SPSS 25. The research result concluded that profitability had a positive effect on financial performance of go public companies. On the other hand. Leverage did not affect financial performance of go public companies. Likewise, firm size did not affect financial performance of go public companies.","author":[{"dropping-particle":"","family":"Lutfiana","given":"Diah Eka Septi","non-dropping-particle":"","parse-names":false,"suffix":""},{"dropping-particle":"","family":"Hermanto","given":"Suwardi Bambang","non-dropping-particle":"","parse-names":false,"suffix":""}],"container-title":"Jurnal Ilmu dan Riset Akuntansi","id":"ITEM-1","issue":"2","issued":{"date-parts":[["2021"]]},"page":"1-18","title":"Pengaruh Profitabiltas, Leverage dan Ukuran Perusahaan Terhadap Kinerja Keuangan","type":"article-journal","volume":"10"},"uris":["http://www.mendeley.com/documents/?uuid=0cf076ff-a4e7-45ea-bc94-b5edda669d62"]}],"mendeley":{"formattedCitation":"(Lutfiana &amp; Hermanto, 2021)","plainTextFormattedCitation":"(Lutfiana &amp; Hermanto, 2021)","previouslyFormattedCitation":"(Lutfiana &amp; Hermanto, 2021)"},"properties":{"noteIndex":0},"schema":"https://github.com/citation-style-language/schema/raw/master/csl-citation.json"}</w:instrText>
      </w:r>
      <w:r w:rsidR="00356F27" w:rsidRPr="00FD7FD0">
        <w:rPr>
          <w:rFonts w:ascii="Times New Roman" w:hAnsi="Times New Roman" w:cs="Times New Roman"/>
          <w:sz w:val="24"/>
          <w:szCs w:val="24"/>
        </w:rPr>
        <w:fldChar w:fldCharType="separate"/>
      </w:r>
      <w:r w:rsidR="001D1B8C" w:rsidRPr="00FD7FD0">
        <w:rPr>
          <w:rFonts w:ascii="Times New Roman" w:hAnsi="Times New Roman" w:cs="Times New Roman"/>
          <w:noProof/>
          <w:sz w:val="24"/>
          <w:szCs w:val="24"/>
        </w:rPr>
        <w:t>(Lutfiana &amp; Hermanto, 2021)</w:t>
      </w:r>
      <w:r w:rsidR="00356F27" w:rsidRPr="00FD7FD0">
        <w:rPr>
          <w:rFonts w:ascii="Times New Roman" w:hAnsi="Times New Roman" w:cs="Times New Roman"/>
          <w:sz w:val="24"/>
          <w:szCs w:val="24"/>
        </w:rPr>
        <w:fldChar w:fldCharType="end"/>
      </w:r>
      <w:r w:rsidR="00356F27" w:rsidRPr="00FD7FD0">
        <w:rPr>
          <w:rFonts w:ascii="Times New Roman" w:hAnsi="Times New Roman" w:cs="Times New Roman"/>
          <w:sz w:val="24"/>
          <w:szCs w:val="24"/>
        </w:rPr>
        <w:t xml:space="preserve">, </w:t>
      </w:r>
      <w:r w:rsidR="00356F27" w:rsidRPr="00FD7FD0">
        <w:rPr>
          <w:rFonts w:ascii="Times New Roman" w:hAnsi="Times New Roman" w:cs="Times New Roman"/>
          <w:sz w:val="24"/>
          <w:szCs w:val="24"/>
        </w:rPr>
        <w:fldChar w:fldCharType="begin" w:fldLock="1"/>
      </w:r>
      <w:r w:rsidR="000B5C11">
        <w:rPr>
          <w:rFonts w:ascii="Times New Roman" w:hAnsi="Times New Roman" w:cs="Times New Roman"/>
          <w:sz w:val="24"/>
          <w:szCs w:val="24"/>
        </w:rPr>
        <w:instrText>ADDIN CSL_CITATION {"citationItems":[{"id":"ITEM-1","itemData":{"abstract":"… perusahaan harus dapat mempertahankan keadaan profitabilitasnya tersebut agar … Pengaruh Struktur Modal dan Likuiditas Terhadap Profitabilitas dan Dampaknya Terhadap Kinerja Keuangan Untuk menguji pengaruh variabel intervening … Mencari makna hubungan secara …","author":[{"dropping-particle":"","family":"Sudaryo","given":"Yoyo","non-dropping-particle":"","parse-names":false,"suffix":""},{"dropping-particle":"","family":"Pratiwi","given":"Ika Yanuar","non-dropping-particle":"","parse-names":false,"suffix":""}],"container-title":"Jurnal Indonesia Membangun","id":"ITEM-1","issue":"1","issued":{"date-parts":[["2016"]]},"page":"1412-6907","title":"Pengaruh Struktur Modal Dan Likuiditas Terhadap Profitabilitas Dan Dampaknya Terhadap Kinerja Keuangan","type":"article-journal","volume":"2"},"uris":["http://www.mendeley.com/documents/?uuid=0021735c-351b-4df8-a97f-761da4de7c90"]}],"mendeley":{"formattedCitation":"(Sudaryo &amp; Pratiwi, 2016)","plainTextFormattedCitation":"(Sudaryo &amp; Pratiwi, 2016)","previouslyFormattedCitation":"(Sudaryo &amp; Pratiwi, 2016)"},"properties":{"noteIndex":0},"schema":"https://github.com/citation-style-language/schema/raw/master/csl-citation.json"}</w:instrText>
      </w:r>
      <w:r w:rsidR="00356F27" w:rsidRPr="00FD7FD0">
        <w:rPr>
          <w:rFonts w:ascii="Times New Roman" w:hAnsi="Times New Roman" w:cs="Times New Roman"/>
          <w:sz w:val="24"/>
          <w:szCs w:val="24"/>
        </w:rPr>
        <w:fldChar w:fldCharType="separate"/>
      </w:r>
      <w:r w:rsidR="001D1B8C" w:rsidRPr="00FD7FD0">
        <w:rPr>
          <w:rFonts w:ascii="Times New Roman" w:hAnsi="Times New Roman" w:cs="Times New Roman"/>
          <w:noProof/>
          <w:sz w:val="24"/>
          <w:szCs w:val="24"/>
        </w:rPr>
        <w:t>(Sudaryo &amp; Pratiwi, 2016)</w:t>
      </w:r>
      <w:r w:rsidR="00356F27" w:rsidRPr="00FD7FD0">
        <w:rPr>
          <w:rFonts w:ascii="Times New Roman" w:hAnsi="Times New Roman" w:cs="Times New Roman"/>
          <w:sz w:val="24"/>
          <w:szCs w:val="24"/>
        </w:rPr>
        <w:fldChar w:fldCharType="end"/>
      </w:r>
      <w:r w:rsidR="00356F27" w:rsidRPr="00FD7FD0">
        <w:rPr>
          <w:rFonts w:ascii="Times New Roman" w:hAnsi="Times New Roman" w:cs="Times New Roman"/>
          <w:sz w:val="24"/>
          <w:szCs w:val="24"/>
        </w:rPr>
        <w:t xml:space="preserve">  which states that profitability affects financial performance.</w:t>
      </w:r>
    </w:p>
    <w:p w14:paraId="54C0DD4E" w14:textId="77777777" w:rsidR="00B24EEB" w:rsidRPr="00FD7FD0" w:rsidRDefault="00B24EEB">
      <w:pPr>
        <w:spacing w:after="0" w:line="240" w:lineRule="auto"/>
        <w:ind w:firstLine="567"/>
        <w:jc w:val="both"/>
        <w:rPr>
          <w:rFonts w:ascii="Times New Roman" w:hAnsi="Times New Roman" w:cs="Times New Roman"/>
          <w:bCs/>
          <w:sz w:val="24"/>
          <w:szCs w:val="24"/>
        </w:rPr>
      </w:pPr>
    </w:p>
    <w:p w14:paraId="580F7EBC" w14:textId="7CA9715C" w:rsidR="00140E5D" w:rsidRPr="00FD7FD0" w:rsidRDefault="00585A23" w:rsidP="00745317">
      <w:pPr>
        <w:shd w:val="clear" w:color="auto" w:fill="FFFFFF"/>
        <w:spacing w:after="0" w:line="240" w:lineRule="auto"/>
        <w:jc w:val="both"/>
        <w:rPr>
          <w:rFonts w:ascii="Times New Roman" w:eastAsia="Times New Roman" w:hAnsi="Times New Roman" w:cs="Times New Roman"/>
          <w:b/>
          <w:sz w:val="24"/>
          <w:szCs w:val="24"/>
          <w:lang w:eastAsia="en-ID"/>
        </w:rPr>
      </w:pPr>
      <w:r w:rsidRPr="00FD7FD0">
        <w:rPr>
          <w:rFonts w:ascii="Times New Roman" w:eastAsia="Times New Roman" w:hAnsi="Times New Roman" w:cs="Times New Roman"/>
          <w:b/>
          <w:sz w:val="24"/>
          <w:szCs w:val="24"/>
          <w:lang w:eastAsia="en-ID"/>
        </w:rPr>
        <w:t>CONCLUSION</w:t>
      </w:r>
      <w:r w:rsidR="00745317">
        <w:rPr>
          <w:rFonts w:ascii="Times New Roman" w:eastAsia="Times New Roman" w:hAnsi="Times New Roman" w:cs="Times New Roman"/>
          <w:b/>
          <w:sz w:val="24"/>
          <w:szCs w:val="24"/>
          <w:lang w:eastAsia="en-ID"/>
        </w:rPr>
        <w:t xml:space="preserve"> </w:t>
      </w:r>
    </w:p>
    <w:p w14:paraId="253DEC4E" w14:textId="14B8F39C" w:rsidR="00140E5D" w:rsidRDefault="0078121F" w:rsidP="00140E5D">
      <w:pPr>
        <w:shd w:val="clear" w:color="auto" w:fill="FFFFFF"/>
        <w:spacing w:after="0" w:line="240" w:lineRule="auto"/>
        <w:ind w:firstLine="720"/>
        <w:jc w:val="both"/>
        <w:rPr>
          <w:rFonts w:ascii="Times New Roman" w:eastAsia="Times New Roman" w:hAnsi="Times New Roman" w:cs="Times New Roman"/>
          <w:sz w:val="24"/>
          <w:szCs w:val="24"/>
          <w:lang w:eastAsia="en-ID"/>
        </w:rPr>
      </w:pPr>
      <w:r w:rsidRPr="0078121F">
        <w:rPr>
          <w:rFonts w:ascii="Times New Roman" w:eastAsia="Times New Roman" w:hAnsi="Times New Roman" w:cs="Times New Roman"/>
          <w:sz w:val="24"/>
          <w:szCs w:val="24"/>
          <w:lang w:eastAsia="en-ID"/>
        </w:rPr>
        <w:t>The conclusions in the study after passing the results of the discussion are</w:t>
      </w:r>
      <w:r>
        <w:rPr>
          <w:rFonts w:ascii="Times New Roman" w:eastAsia="Times New Roman" w:hAnsi="Times New Roman" w:cs="Times New Roman"/>
          <w:sz w:val="24"/>
          <w:szCs w:val="24"/>
          <w:lang w:val="id-ID" w:eastAsia="en-ID"/>
        </w:rPr>
        <w:t xml:space="preserve"> </w:t>
      </w:r>
      <w:r w:rsidR="00140E5D" w:rsidRPr="00FD7FD0">
        <w:rPr>
          <w:rFonts w:ascii="Times New Roman" w:eastAsia="Times New Roman" w:hAnsi="Times New Roman" w:cs="Times New Roman"/>
          <w:sz w:val="24"/>
          <w:szCs w:val="24"/>
          <w:lang w:eastAsia="en-ID"/>
        </w:rPr>
        <w:t>: 1) Intellectual capital does not affect the profitability of Islamic banking companies in Indonesia. So that there is no statistically significant evidence that there is an effect of intellectual capital on company profitability; 2) The capital structure has a positive and significant effect on the profitability of Islamic banking companies in Indonesia. So that statistically significant evidence is found that there is an effect of capital structure on company profitability; 3) Intellectual Capital influences the financial performance of Islamic banking companies in Indonesia. So that statistically significant evidence was found that there was an influence of Intellectual Capital on the company's financial performance; 4) The capital structure has no significant effect on the financial performance of Islamic banking companies in Indonesia. So that there is no statistically significant evidence that there is an effect of capital structure on the company's financial performance; 5) Profitability affects the financial performance of Islamic banking companies in Indonesia. So that found statistically significant evidence that there is an effect of profitability on the company's financial performance.</w:t>
      </w:r>
    </w:p>
    <w:p w14:paraId="77A6DCCE" w14:textId="77777777" w:rsidR="00745317" w:rsidRPr="00FD7FD0" w:rsidRDefault="00745317" w:rsidP="00140E5D">
      <w:pPr>
        <w:shd w:val="clear" w:color="auto" w:fill="FFFFFF"/>
        <w:spacing w:after="0" w:line="240" w:lineRule="auto"/>
        <w:ind w:firstLine="720"/>
        <w:jc w:val="both"/>
        <w:rPr>
          <w:rFonts w:ascii="Times New Roman" w:eastAsia="Times New Roman" w:hAnsi="Times New Roman" w:cs="Times New Roman"/>
          <w:sz w:val="24"/>
          <w:szCs w:val="24"/>
          <w:lang w:eastAsia="en-ID"/>
        </w:rPr>
      </w:pPr>
    </w:p>
    <w:p w14:paraId="3BFD96A6" w14:textId="1FD610D9" w:rsidR="00745317" w:rsidRPr="00CC1773" w:rsidRDefault="00CC1773" w:rsidP="00745317">
      <w:pPr>
        <w:shd w:val="clear" w:color="auto" w:fill="FFFFFF"/>
        <w:spacing w:after="0" w:line="240" w:lineRule="auto"/>
        <w:jc w:val="both"/>
        <w:rPr>
          <w:rFonts w:ascii="Times New Roman" w:eastAsia="Times New Roman" w:hAnsi="Times New Roman" w:cs="Times New Roman"/>
          <w:sz w:val="24"/>
          <w:szCs w:val="24"/>
          <w:lang w:val="id-ID" w:eastAsia="en-ID"/>
        </w:rPr>
      </w:pPr>
      <w:r>
        <w:rPr>
          <w:rFonts w:ascii="Times New Roman" w:eastAsia="Times New Roman" w:hAnsi="Times New Roman" w:cs="Times New Roman"/>
          <w:b/>
          <w:sz w:val="24"/>
          <w:szCs w:val="24"/>
          <w:lang w:eastAsia="en-ID"/>
        </w:rPr>
        <w:t>LIMITATIONS</w:t>
      </w:r>
    </w:p>
    <w:p w14:paraId="539F3085" w14:textId="725B84AB" w:rsidR="00140E5D" w:rsidRDefault="00140E5D" w:rsidP="00140E5D">
      <w:pPr>
        <w:shd w:val="clear" w:color="auto" w:fill="FFFFFF"/>
        <w:spacing w:after="0" w:line="240" w:lineRule="auto"/>
        <w:ind w:firstLine="720"/>
        <w:jc w:val="both"/>
        <w:rPr>
          <w:rFonts w:ascii="Times New Roman" w:eastAsia="Times New Roman" w:hAnsi="Times New Roman" w:cs="Times New Roman"/>
          <w:sz w:val="24"/>
          <w:szCs w:val="24"/>
          <w:lang w:eastAsia="en-ID"/>
        </w:rPr>
      </w:pPr>
      <w:r w:rsidRPr="00FD7FD0">
        <w:rPr>
          <w:rFonts w:ascii="Times New Roman" w:eastAsia="Times New Roman" w:hAnsi="Times New Roman" w:cs="Times New Roman"/>
          <w:sz w:val="24"/>
          <w:szCs w:val="24"/>
          <w:lang w:eastAsia="en-ID"/>
        </w:rPr>
        <w:t xml:space="preserve">The limitation of this research is only to see the impact of the existence of Islamic banks operating in Indonesia without involving commercial banks and rural banks. Meanwhile in </w:t>
      </w:r>
      <w:r w:rsidRPr="00FD7FD0">
        <w:rPr>
          <w:rFonts w:ascii="Times New Roman" w:eastAsia="Times New Roman" w:hAnsi="Times New Roman" w:cs="Times New Roman"/>
          <w:sz w:val="24"/>
          <w:szCs w:val="24"/>
          <w:lang w:eastAsia="en-ID"/>
        </w:rPr>
        <w:lastRenderedPageBreak/>
        <w:t>Indonesia, the banking sector includes Islamic banks and commercial banks. Commercial banks and BPRs can also be used as interesting samples for further research because according to the OJK, the main function of commercial banks and BPRs is to collect public funds.</w:t>
      </w:r>
    </w:p>
    <w:p w14:paraId="7F175EB9" w14:textId="77777777" w:rsidR="00745317" w:rsidRDefault="00745317" w:rsidP="00140E5D">
      <w:pPr>
        <w:shd w:val="clear" w:color="auto" w:fill="FFFFFF"/>
        <w:spacing w:after="0" w:line="240" w:lineRule="auto"/>
        <w:ind w:firstLine="720"/>
        <w:jc w:val="both"/>
        <w:rPr>
          <w:rFonts w:ascii="Times New Roman" w:eastAsia="Times New Roman" w:hAnsi="Times New Roman" w:cs="Times New Roman"/>
          <w:sz w:val="24"/>
          <w:szCs w:val="24"/>
          <w:lang w:eastAsia="en-ID"/>
        </w:rPr>
      </w:pPr>
    </w:p>
    <w:p w14:paraId="1AC363B8" w14:textId="7AC28A15" w:rsidR="00745317" w:rsidRPr="00745317" w:rsidRDefault="00745317" w:rsidP="00745317">
      <w:pPr>
        <w:shd w:val="clear" w:color="auto" w:fill="FFFFFF"/>
        <w:spacing w:after="0" w:line="240" w:lineRule="auto"/>
        <w:jc w:val="both"/>
        <w:rPr>
          <w:rFonts w:ascii="Times New Roman" w:eastAsia="Times New Roman" w:hAnsi="Times New Roman" w:cs="Times New Roman"/>
          <w:b/>
          <w:bCs/>
          <w:sz w:val="24"/>
          <w:szCs w:val="24"/>
          <w:lang w:eastAsia="en-ID"/>
        </w:rPr>
      </w:pPr>
      <w:r w:rsidRPr="00745317">
        <w:rPr>
          <w:rFonts w:ascii="Times New Roman" w:eastAsia="Times New Roman" w:hAnsi="Times New Roman" w:cs="Times New Roman"/>
          <w:b/>
          <w:bCs/>
          <w:sz w:val="24"/>
          <w:szCs w:val="24"/>
          <w:lang w:eastAsia="en-ID"/>
        </w:rPr>
        <w:t>DIRECTION FOR FUTURE RESEARCH</w:t>
      </w:r>
    </w:p>
    <w:p w14:paraId="657DD80C" w14:textId="1D154366" w:rsidR="00140E5D" w:rsidRPr="00FD7FD0" w:rsidRDefault="00140E5D" w:rsidP="00140E5D">
      <w:pPr>
        <w:shd w:val="clear" w:color="auto" w:fill="FFFFFF"/>
        <w:spacing w:after="0" w:line="240" w:lineRule="auto"/>
        <w:ind w:firstLine="720"/>
        <w:jc w:val="both"/>
        <w:rPr>
          <w:rFonts w:ascii="Times New Roman" w:eastAsia="Times New Roman" w:hAnsi="Times New Roman" w:cs="Times New Roman"/>
          <w:sz w:val="24"/>
          <w:szCs w:val="24"/>
          <w:lang w:eastAsia="en-ID"/>
        </w:rPr>
      </w:pPr>
      <w:r w:rsidRPr="00FD7FD0">
        <w:rPr>
          <w:rFonts w:ascii="Times New Roman" w:eastAsia="Times New Roman" w:hAnsi="Times New Roman" w:cs="Times New Roman"/>
          <w:sz w:val="24"/>
          <w:szCs w:val="24"/>
          <w:lang w:eastAsia="en-ID"/>
        </w:rPr>
        <w:t>From the results of this study, researchers can provide suggestions, including: 1) For Islamic banking companies in Indonesia to further improve financial performance, especially Intellectual Capital and Capital Structure (CAR) because these aspects will affect the company's profitability and financial performance; 2) Future research should increase the number of research samples and also involve the industrial sector and other commercial banks and BPRs in order to reflect broader corporate behavior and add other variables such as company size, good corporate governance, and others.</w:t>
      </w:r>
    </w:p>
    <w:p w14:paraId="210D37E2" w14:textId="77777777" w:rsidR="00140E5D" w:rsidRPr="00FD7FD0" w:rsidRDefault="00140E5D" w:rsidP="00140E5D">
      <w:pPr>
        <w:shd w:val="clear" w:color="auto" w:fill="FFFFFF"/>
        <w:spacing w:after="0" w:line="240" w:lineRule="auto"/>
        <w:jc w:val="both"/>
        <w:rPr>
          <w:rFonts w:ascii="Times New Roman" w:eastAsia="Times New Roman" w:hAnsi="Times New Roman" w:cs="Times New Roman"/>
          <w:sz w:val="24"/>
          <w:szCs w:val="24"/>
          <w:lang w:eastAsia="en-ID"/>
        </w:rPr>
      </w:pPr>
    </w:p>
    <w:p w14:paraId="132592CD" w14:textId="237D70B5" w:rsidR="00140E5D" w:rsidRDefault="00140E5D" w:rsidP="00745317">
      <w:pPr>
        <w:shd w:val="clear" w:color="auto" w:fill="FFFFFF"/>
        <w:spacing w:after="0" w:line="240" w:lineRule="auto"/>
        <w:jc w:val="both"/>
        <w:rPr>
          <w:rFonts w:ascii="Times New Roman" w:eastAsia="Times New Roman" w:hAnsi="Times New Roman" w:cs="Times New Roman"/>
          <w:b/>
          <w:sz w:val="24"/>
          <w:szCs w:val="24"/>
          <w:lang w:val="id-ID" w:eastAsia="en-ID"/>
        </w:rPr>
      </w:pPr>
      <w:r w:rsidRPr="00FD7FD0">
        <w:rPr>
          <w:rFonts w:ascii="Times New Roman" w:eastAsia="Times New Roman" w:hAnsi="Times New Roman" w:cs="Times New Roman"/>
          <w:b/>
          <w:sz w:val="24"/>
          <w:szCs w:val="24"/>
          <w:lang w:eastAsia="en-ID"/>
        </w:rPr>
        <w:t>REFERENCES</w:t>
      </w:r>
    </w:p>
    <w:p w14:paraId="2F3B1C13" w14:textId="4AFB3719"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eastAsia="Times New Roman" w:hAnsi="Times New Roman" w:cs="Times New Roman"/>
          <w:b/>
          <w:sz w:val="24"/>
          <w:szCs w:val="24"/>
          <w:lang w:val="id-ID" w:eastAsia="en-ID"/>
        </w:rPr>
        <w:fldChar w:fldCharType="begin" w:fldLock="1"/>
      </w:r>
      <w:r w:rsidRPr="00242B45">
        <w:rPr>
          <w:rFonts w:ascii="Times New Roman" w:eastAsia="Times New Roman" w:hAnsi="Times New Roman" w:cs="Times New Roman"/>
          <w:b/>
          <w:sz w:val="24"/>
          <w:szCs w:val="24"/>
          <w:lang w:val="id-ID" w:eastAsia="en-ID"/>
        </w:rPr>
        <w:instrText xml:space="preserve">ADDIN Mendeley Bibliography CSL_BIBLIOGRAPHY </w:instrText>
      </w:r>
      <w:r w:rsidRPr="00242B45">
        <w:rPr>
          <w:rFonts w:ascii="Times New Roman" w:eastAsia="Times New Roman" w:hAnsi="Times New Roman" w:cs="Times New Roman"/>
          <w:b/>
          <w:sz w:val="24"/>
          <w:szCs w:val="24"/>
          <w:lang w:val="id-ID" w:eastAsia="en-ID"/>
        </w:rPr>
        <w:fldChar w:fldCharType="separate"/>
      </w:r>
      <w:r w:rsidRPr="00242B45">
        <w:rPr>
          <w:rFonts w:ascii="Times New Roman" w:hAnsi="Times New Roman" w:cs="Times New Roman"/>
          <w:noProof/>
          <w:sz w:val="24"/>
          <w:szCs w:val="24"/>
        </w:rPr>
        <w:t xml:space="preserve">Abbadi, S. (2012). The Effect of Capital Structure on the Performance of Palestinian Financial Institutions. </w:t>
      </w:r>
      <w:r w:rsidRPr="00242B45">
        <w:rPr>
          <w:rFonts w:ascii="Times New Roman" w:hAnsi="Times New Roman" w:cs="Times New Roman"/>
          <w:i/>
          <w:iCs/>
          <w:noProof/>
          <w:sz w:val="24"/>
          <w:szCs w:val="24"/>
        </w:rPr>
        <w:t>ACADEMIA</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3</w:t>
      </w:r>
      <w:r w:rsidRPr="00242B45">
        <w:rPr>
          <w:rFonts w:ascii="Times New Roman" w:hAnsi="Times New Roman" w:cs="Times New Roman"/>
          <w:noProof/>
          <w:sz w:val="24"/>
          <w:szCs w:val="24"/>
        </w:rPr>
        <w:t>(2), 91–101. Retrieved from https://www.researchgate.net/publication/258048881</w:t>
      </w:r>
    </w:p>
    <w:p w14:paraId="09B0CAF7"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Abeywardhana, D. K. Y. (2015). Capital Structure and Profitability: An Empirical Analysis of SMEs in the UK. </w:t>
      </w:r>
      <w:r w:rsidRPr="00242B45">
        <w:rPr>
          <w:rFonts w:ascii="Times New Roman" w:hAnsi="Times New Roman" w:cs="Times New Roman"/>
          <w:i/>
          <w:iCs/>
          <w:noProof/>
          <w:sz w:val="24"/>
          <w:szCs w:val="24"/>
        </w:rPr>
        <w:t>Journal of Emerging Issues in Economics Finance and Banking (JEIEFB) An Online International Research Journal An Online International Research Journal</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4</w:t>
      </w:r>
      <w:r w:rsidRPr="00242B45">
        <w:rPr>
          <w:rFonts w:ascii="Times New Roman" w:hAnsi="Times New Roman" w:cs="Times New Roman"/>
          <w:noProof/>
          <w:sz w:val="24"/>
          <w:szCs w:val="24"/>
        </w:rPr>
        <w:t>(2), 2306–2367. Retrieved from https://www.researchgate.net/publication/285596953</w:t>
      </w:r>
    </w:p>
    <w:p w14:paraId="5E6712D6"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Agusta, A., &amp; Adiwibowo, A. (2017). ANALISIS PENGARUH MODAL INTELEKTUAL TERHADAP PROFITABILITAS, PRODUKTIFITAS, DAN PENILAIAN PASAR PERUSAHAAN (Studi Kasus Pada 35 Perusahaan LQ-45 di Bursa Efek Indonesia Periode 2012-2014). </w:t>
      </w:r>
      <w:r w:rsidRPr="00242B45">
        <w:rPr>
          <w:rFonts w:ascii="Times New Roman" w:hAnsi="Times New Roman" w:cs="Times New Roman"/>
          <w:i/>
          <w:iCs/>
          <w:noProof/>
          <w:sz w:val="24"/>
          <w:szCs w:val="24"/>
        </w:rPr>
        <w:t>Diponegoro Journal of Accounting</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6</w:t>
      </w:r>
      <w:r w:rsidRPr="00242B45">
        <w:rPr>
          <w:rFonts w:ascii="Times New Roman" w:hAnsi="Times New Roman" w:cs="Times New Roman"/>
          <w:noProof/>
          <w:sz w:val="24"/>
          <w:szCs w:val="24"/>
        </w:rPr>
        <w:t>(2), 1–11. Retrieved from https://ejournal3.undip.ac.id/index.php/accounting/article/view/18238</w:t>
      </w:r>
    </w:p>
    <w:p w14:paraId="334A82EB"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Ahmad, T. (2014). Impact of Capital Structure on Profitability: An Empirical Analysis of Cement Sector of Pakistan. </w:t>
      </w:r>
      <w:r w:rsidRPr="00242B45">
        <w:rPr>
          <w:rFonts w:ascii="Times New Roman" w:hAnsi="Times New Roman" w:cs="Times New Roman"/>
          <w:i/>
          <w:iCs/>
          <w:noProof/>
          <w:sz w:val="24"/>
          <w:szCs w:val="24"/>
        </w:rPr>
        <w:t>Research Journal of Finance and Accounting</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5</w:t>
      </w:r>
      <w:r w:rsidRPr="00242B45">
        <w:rPr>
          <w:rFonts w:ascii="Times New Roman" w:hAnsi="Times New Roman" w:cs="Times New Roman"/>
          <w:noProof/>
          <w:sz w:val="24"/>
          <w:szCs w:val="24"/>
        </w:rPr>
        <w:t>(17), 49–54. Retrieved from www.iiste.org</w:t>
      </w:r>
    </w:p>
    <w:p w14:paraId="4C8D4FC8"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Anggani, Y. T., &amp; Widagdo, A. K. (2019). Intellectual capital performance of Sharia banks: Evidence from Indonesia. </w:t>
      </w:r>
      <w:r w:rsidRPr="00242B45">
        <w:rPr>
          <w:rFonts w:ascii="Times New Roman" w:hAnsi="Times New Roman" w:cs="Times New Roman"/>
          <w:i/>
          <w:iCs/>
          <w:noProof/>
          <w:sz w:val="24"/>
          <w:szCs w:val="24"/>
        </w:rPr>
        <w:t>Jurnal Keuangan Dan Perbankan</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23</w:t>
      </w:r>
      <w:r w:rsidRPr="00242B45">
        <w:rPr>
          <w:rFonts w:ascii="Times New Roman" w:hAnsi="Times New Roman" w:cs="Times New Roman"/>
          <w:noProof/>
          <w:sz w:val="24"/>
          <w:szCs w:val="24"/>
        </w:rPr>
        <w:t>(4), 579–594. https://doi.org/10.26905/jkdp.v23i4.3563</w:t>
      </w:r>
    </w:p>
    <w:p w14:paraId="643A8066"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Ausat, A. A. M., Widayani, A., Rachmawati, I., Latifah, N., &amp; Suherlan, S. (2022). The Effect of Intellectual Capital and Innovative Work Behavior on Business Performance. </w:t>
      </w:r>
      <w:r w:rsidRPr="00242B45">
        <w:rPr>
          <w:rFonts w:ascii="Times New Roman" w:hAnsi="Times New Roman" w:cs="Times New Roman"/>
          <w:i/>
          <w:iCs/>
          <w:noProof/>
          <w:sz w:val="24"/>
          <w:szCs w:val="24"/>
        </w:rPr>
        <w:t>Journal of Economics, Business, &amp; Accountancy Ventura</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24</w:t>
      </w:r>
      <w:r w:rsidRPr="00242B45">
        <w:rPr>
          <w:rFonts w:ascii="Times New Roman" w:hAnsi="Times New Roman" w:cs="Times New Roman"/>
          <w:noProof/>
          <w:sz w:val="24"/>
          <w:szCs w:val="24"/>
        </w:rPr>
        <w:t>(3), 363. https://doi.org/10.14414/jebav.v24i3.2809</w:t>
      </w:r>
    </w:p>
    <w:p w14:paraId="335CB39B"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Azzahra, K. (2020). the Influence of Intellectual Capital and Sharia Compliance To the Banking Financial Performance in Indonesia. </w:t>
      </w:r>
      <w:r w:rsidRPr="00242B45">
        <w:rPr>
          <w:rFonts w:ascii="Times New Roman" w:hAnsi="Times New Roman" w:cs="Times New Roman"/>
          <w:i/>
          <w:iCs/>
          <w:noProof/>
          <w:sz w:val="24"/>
          <w:szCs w:val="24"/>
        </w:rPr>
        <w:t>JARES (Journal of Academic Research and Sciences)</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5</w:t>
      </w:r>
      <w:r w:rsidRPr="00242B45">
        <w:rPr>
          <w:rFonts w:ascii="Times New Roman" w:hAnsi="Times New Roman" w:cs="Times New Roman"/>
          <w:noProof/>
          <w:sz w:val="24"/>
          <w:szCs w:val="24"/>
        </w:rPr>
        <w:t>(1), 14–26. https://doi.org/10.35457/jares.v5i1.900</w:t>
      </w:r>
    </w:p>
    <w:p w14:paraId="06630007"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Bang, N. H., Hang, N. P. T., &amp; Dao, L. T. (2023). POLICY IMPLICATIONS FOR GREEN BANKING DEVELOPMENT IN VIETNAM. </w:t>
      </w:r>
      <w:r w:rsidRPr="00242B45">
        <w:rPr>
          <w:rFonts w:ascii="Times New Roman" w:hAnsi="Times New Roman" w:cs="Times New Roman"/>
          <w:i/>
          <w:iCs/>
          <w:noProof/>
          <w:sz w:val="24"/>
          <w:szCs w:val="24"/>
        </w:rPr>
        <w:t>International Journal Of Professional Business Review</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8</w:t>
      </w:r>
      <w:r w:rsidRPr="00242B45">
        <w:rPr>
          <w:rFonts w:ascii="Times New Roman" w:hAnsi="Times New Roman" w:cs="Times New Roman"/>
          <w:noProof/>
          <w:sz w:val="24"/>
          <w:szCs w:val="24"/>
        </w:rPr>
        <w:t>(February), 1–19.</w:t>
      </w:r>
    </w:p>
    <w:p w14:paraId="1F04C14B"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Brastibian, I., &amp; Rinofah, R. (2020). Pengaruh Struktur Modal, Struktur Kepemilikan Dan Good Corporate Governance Terhadap Profitabilitas Perusahaan Farmasi Yang Terdaftar Di Bursa Efek Indonesia. </w:t>
      </w:r>
      <w:r w:rsidRPr="00242B45">
        <w:rPr>
          <w:rFonts w:ascii="Times New Roman" w:hAnsi="Times New Roman" w:cs="Times New Roman"/>
          <w:i/>
          <w:iCs/>
          <w:noProof/>
          <w:sz w:val="24"/>
          <w:szCs w:val="24"/>
        </w:rPr>
        <w:t>Jurnal EMBA: Jurnal Riset Ekonomi, Manajemen, Bisnis Dan Akuntansi</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8</w:t>
      </w:r>
      <w:r w:rsidRPr="00242B45">
        <w:rPr>
          <w:rFonts w:ascii="Times New Roman" w:hAnsi="Times New Roman" w:cs="Times New Roman"/>
          <w:noProof/>
          <w:sz w:val="24"/>
          <w:szCs w:val="24"/>
        </w:rPr>
        <w:t>(1), 81–88. https://doi.org/10.35794/emba.v8i1.27506</w:t>
      </w:r>
    </w:p>
    <w:p w14:paraId="14782F4B"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Cahyani, R. I., Widiyanti, T., &amp; Ferdiana, J. L. (2015). Pengaruh Intellectual Capital Terhadap Profitabilitas Pada Perusahaan Manufaktur Yang Terdaftar Di Bursa Efek Indonesia. </w:t>
      </w:r>
      <w:r w:rsidRPr="00242B45">
        <w:rPr>
          <w:rFonts w:ascii="Times New Roman" w:hAnsi="Times New Roman" w:cs="Times New Roman"/>
          <w:i/>
          <w:iCs/>
          <w:noProof/>
          <w:sz w:val="24"/>
          <w:szCs w:val="24"/>
        </w:rPr>
        <w:t>Jurnal Riset Akuntansi Dan Perpajakan</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2</w:t>
      </w:r>
      <w:r w:rsidRPr="00242B45">
        <w:rPr>
          <w:rFonts w:ascii="Times New Roman" w:hAnsi="Times New Roman" w:cs="Times New Roman"/>
          <w:noProof/>
          <w:sz w:val="24"/>
          <w:szCs w:val="24"/>
        </w:rPr>
        <w:t>(1), 1–18.</w:t>
      </w:r>
    </w:p>
    <w:p w14:paraId="61BB09F0"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Cahyaningrum, A. D., &amp; Atahau, A. D. R. (2020). Intellectual Capital and Financial Performance: Banks’ Risk As the Mediating Variable. </w:t>
      </w:r>
      <w:r w:rsidRPr="00242B45">
        <w:rPr>
          <w:rFonts w:ascii="Times New Roman" w:hAnsi="Times New Roman" w:cs="Times New Roman"/>
          <w:i/>
          <w:iCs/>
          <w:noProof/>
          <w:sz w:val="24"/>
          <w:szCs w:val="24"/>
        </w:rPr>
        <w:t>Jurnal Manajemen Dan Kewirausahaan</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22</w:t>
      </w:r>
      <w:r w:rsidRPr="00242B45">
        <w:rPr>
          <w:rFonts w:ascii="Times New Roman" w:hAnsi="Times New Roman" w:cs="Times New Roman"/>
          <w:noProof/>
          <w:sz w:val="24"/>
          <w:szCs w:val="24"/>
        </w:rPr>
        <w:t>(1), 21–32. https://doi.org/10.9744/jmk.22.1.21-32</w:t>
      </w:r>
    </w:p>
    <w:p w14:paraId="5F793725"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Chandra, T., Junaedi, A. T., Wijaya, E., Suharti, S., Mimelientesa, I., &amp; Ng, M. (2019). The effect of capital structure on profitability and stock returns. </w:t>
      </w:r>
      <w:r w:rsidRPr="00242B45">
        <w:rPr>
          <w:rFonts w:ascii="Times New Roman" w:hAnsi="Times New Roman" w:cs="Times New Roman"/>
          <w:i/>
          <w:iCs/>
          <w:noProof/>
          <w:sz w:val="24"/>
          <w:szCs w:val="24"/>
        </w:rPr>
        <w:t>Journal of Chinese Economic and Foreign Trade Studies</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12</w:t>
      </w:r>
      <w:r w:rsidRPr="00242B45">
        <w:rPr>
          <w:rFonts w:ascii="Times New Roman" w:hAnsi="Times New Roman" w:cs="Times New Roman"/>
          <w:noProof/>
          <w:sz w:val="24"/>
          <w:szCs w:val="24"/>
        </w:rPr>
        <w:t>(2), 74–89. https://doi.org/10.1108/jcefts-11-2018-0042</w:t>
      </w:r>
    </w:p>
    <w:p w14:paraId="4845630D"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Fadri, Z., &amp; Wahidahwati. (2016). Pengaruh Intellectual Capital terhadap Profitabilitas dan Produktivitas pada Perbankan Syariah di Indonesia. </w:t>
      </w:r>
      <w:r w:rsidRPr="00242B45">
        <w:rPr>
          <w:rFonts w:ascii="Times New Roman" w:hAnsi="Times New Roman" w:cs="Times New Roman"/>
          <w:i/>
          <w:iCs/>
          <w:noProof/>
          <w:sz w:val="24"/>
          <w:szCs w:val="24"/>
        </w:rPr>
        <w:t>Jurnal Ilmu Dan Riset Akuntansi</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5</w:t>
      </w:r>
      <w:r w:rsidRPr="00242B45">
        <w:rPr>
          <w:rFonts w:ascii="Times New Roman" w:hAnsi="Times New Roman" w:cs="Times New Roman"/>
          <w:noProof/>
          <w:sz w:val="24"/>
          <w:szCs w:val="24"/>
        </w:rPr>
        <w:t>(11), 1–18. Retrieved from http://jurnalmahasiswa.stiesia.ac.id/index.php/jira/article/view/468</w:t>
      </w:r>
    </w:p>
    <w:p w14:paraId="28F5D70B"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Fardin Faza, M., &amp; Hidayah, E. (2014). Pengaruh Intellectual Capital Terhadap Profitabilitas, Produktivitas, Dan Nilai Perusahaan Pada Perusahaan Perbankan Yang Terdaftar Di Bursa Efek Indonesia (BEI). </w:t>
      </w:r>
      <w:r w:rsidRPr="00242B45">
        <w:rPr>
          <w:rFonts w:ascii="Times New Roman" w:hAnsi="Times New Roman" w:cs="Times New Roman"/>
          <w:i/>
          <w:iCs/>
          <w:noProof/>
          <w:sz w:val="24"/>
          <w:szCs w:val="24"/>
        </w:rPr>
        <w:t>Bisnis Islam</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VIII</w:t>
      </w:r>
      <w:r w:rsidRPr="00242B45">
        <w:rPr>
          <w:rFonts w:ascii="Times New Roman" w:hAnsi="Times New Roman" w:cs="Times New Roman"/>
          <w:noProof/>
          <w:sz w:val="24"/>
          <w:szCs w:val="24"/>
        </w:rPr>
        <w:t>(2), 186–199.</w:t>
      </w:r>
    </w:p>
    <w:p w14:paraId="7A479B5B"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Farihah, S. M., &amp; Setiawan, S. (2020). Determinan Intellectual Capital terhadap Profitabilitas di Bank Syariah: Pengujian Mediasi Kinerja Keuangan dan Kinerja Non Keuangan. </w:t>
      </w:r>
      <w:r w:rsidRPr="00242B45">
        <w:rPr>
          <w:rFonts w:ascii="Times New Roman" w:hAnsi="Times New Roman" w:cs="Times New Roman"/>
          <w:i/>
          <w:iCs/>
          <w:noProof/>
          <w:sz w:val="24"/>
          <w:szCs w:val="24"/>
        </w:rPr>
        <w:t>Jurnal Samudra Ekonomi Dan Bisnis</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11</w:t>
      </w:r>
      <w:r w:rsidRPr="00242B45">
        <w:rPr>
          <w:rFonts w:ascii="Times New Roman" w:hAnsi="Times New Roman" w:cs="Times New Roman"/>
          <w:noProof/>
          <w:sz w:val="24"/>
          <w:szCs w:val="24"/>
        </w:rPr>
        <w:t>(2), 151–165. https://doi.org/10.33059/jseb.v11i2.1996</w:t>
      </w:r>
    </w:p>
    <w:p w14:paraId="281FF483"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Gama, A. W. S., Wiagustini, N. L. P., Sedana, I. B. P., &amp; Purbawangsa, I. B. A. (2020). Intellectual capital and financial performance of Indonesian banks. </w:t>
      </w:r>
      <w:r w:rsidRPr="00242B45">
        <w:rPr>
          <w:rFonts w:ascii="Times New Roman" w:hAnsi="Times New Roman" w:cs="Times New Roman"/>
          <w:i/>
          <w:iCs/>
          <w:noProof/>
          <w:sz w:val="24"/>
          <w:szCs w:val="24"/>
        </w:rPr>
        <w:t>Quality - Access to Success</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21</w:t>
      </w:r>
      <w:r w:rsidRPr="00242B45">
        <w:rPr>
          <w:rFonts w:ascii="Times New Roman" w:hAnsi="Times New Roman" w:cs="Times New Roman"/>
          <w:noProof/>
          <w:sz w:val="24"/>
          <w:szCs w:val="24"/>
        </w:rPr>
        <w:t>(177), 9–14.</w:t>
      </w:r>
    </w:p>
    <w:p w14:paraId="6CF40234"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Gill, A. marjit, Biger, N., &amp; Mathur, N. (2011). The Effect of Capital Structure on Profitability: Evidence from the United States. </w:t>
      </w:r>
      <w:r w:rsidRPr="00242B45">
        <w:rPr>
          <w:rFonts w:ascii="Times New Roman" w:hAnsi="Times New Roman" w:cs="Times New Roman"/>
          <w:i/>
          <w:iCs/>
          <w:noProof/>
          <w:sz w:val="24"/>
          <w:szCs w:val="24"/>
        </w:rPr>
        <w:t>Intern Ational Journal of Management</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28</w:t>
      </w:r>
      <w:r w:rsidRPr="00242B45">
        <w:rPr>
          <w:rFonts w:ascii="Times New Roman" w:hAnsi="Times New Roman" w:cs="Times New Roman"/>
          <w:noProof/>
          <w:sz w:val="24"/>
          <w:szCs w:val="24"/>
        </w:rPr>
        <w:t>(4), 3–15. Retrieved from https://www.researchgate.net/profile/Nahum-Biger/publication/290164484_The_effects_of_capital_structure_on_profitability_Evidence_from_United_States/links/5fe3219692851c13feb1e4c1/The-effects-of-capital-structure-on-profitability-Evidence-from-United-Stat</w:t>
      </w:r>
    </w:p>
    <w:p w14:paraId="68058311"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Gumanti,  tatang A. (2011). </w:t>
      </w:r>
      <w:r w:rsidRPr="00242B45">
        <w:rPr>
          <w:rFonts w:ascii="Times New Roman" w:hAnsi="Times New Roman" w:cs="Times New Roman"/>
          <w:i/>
          <w:iCs/>
          <w:noProof/>
          <w:sz w:val="24"/>
          <w:szCs w:val="24"/>
        </w:rPr>
        <w:t>Manajemen Investasi, Konsep, teori dan Aplikasi</w:t>
      </w:r>
      <w:r w:rsidRPr="00242B45">
        <w:rPr>
          <w:rFonts w:ascii="Times New Roman" w:hAnsi="Times New Roman" w:cs="Times New Roman"/>
          <w:noProof/>
          <w:sz w:val="24"/>
          <w:szCs w:val="24"/>
        </w:rPr>
        <w:t>. Jakarta: Mitra Wacana Media.</w:t>
      </w:r>
    </w:p>
    <w:p w14:paraId="36821EE2"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Habibniya, H., Dsouza, S., Rabbani, M. R., Nawaz, N., &amp; Demiraj, R. (2022). Impact of Capital Structure on Profitability: Panel Data Evidence of the Telecom Industry in the United States. </w:t>
      </w:r>
      <w:r w:rsidRPr="00242B45">
        <w:rPr>
          <w:rFonts w:ascii="Times New Roman" w:hAnsi="Times New Roman" w:cs="Times New Roman"/>
          <w:i/>
          <w:iCs/>
          <w:noProof/>
          <w:sz w:val="24"/>
          <w:szCs w:val="24"/>
        </w:rPr>
        <w:t>Risks</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10</w:t>
      </w:r>
      <w:r w:rsidRPr="00242B45">
        <w:rPr>
          <w:rFonts w:ascii="Times New Roman" w:hAnsi="Times New Roman" w:cs="Times New Roman"/>
          <w:noProof/>
          <w:sz w:val="24"/>
          <w:szCs w:val="24"/>
        </w:rPr>
        <w:t>(157), 1–19. https://doi.org/10.3390/risks10080157</w:t>
      </w:r>
    </w:p>
    <w:p w14:paraId="38E799AC"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Halim, A., Basri, H., &amp; Faisal. (2016). Pengaruh Itellectual Capital Terhadap Profitabilitas Dan Dampaknya Terhadap Harga Saham Perusahaan Sektor Keuangan Yang Terdaftar Di Bursa Efek Indonesia (BEI). </w:t>
      </w:r>
      <w:r w:rsidRPr="00242B45">
        <w:rPr>
          <w:rFonts w:ascii="Times New Roman" w:hAnsi="Times New Roman" w:cs="Times New Roman"/>
          <w:i/>
          <w:iCs/>
          <w:noProof/>
          <w:sz w:val="24"/>
          <w:szCs w:val="24"/>
        </w:rPr>
        <w:t>Jurnal Bisnis Dan Ekonomi (JBE)</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23</w:t>
      </w:r>
      <w:r w:rsidRPr="00242B45">
        <w:rPr>
          <w:rFonts w:ascii="Times New Roman" w:hAnsi="Times New Roman" w:cs="Times New Roman"/>
          <w:noProof/>
          <w:sz w:val="24"/>
          <w:szCs w:val="24"/>
        </w:rPr>
        <w:t>(2), 124–141.</w:t>
      </w:r>
    </w:p>
    <w:p w14:paraId="27FF1F99"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Hermanus, I. G., Evelyn, &amp; Patricia, L. W. (2013). Pengaruh Intellectual Capital terhadap Profitabilitas, Produktivitas, dan Penilaian Pasar Perusahaan Sektor Perbankan. </w:t>
      </w:r>
      <w:r w:rsidRPr="00242B45">
        <w:rPr>
          <w:rFonts w:ascii="Times New Roman" w:hAnsi="Times New Roman" w:cs="Times New Roman"/>
          <w:i/>
          <w:iCs/>
          <w:noProof/>
          <w:sz w:val="24"/>
          <w:szCs w:val="24"/>
        </w:rPr>
        <w:t>Jurnal GEMA AKTUALITA</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2</w:t>
      </w:r>
      <w:r w:rsidRPr="00242B45">
        <w:rPr>
          <w:rFonts w:ascii="Times New Roman" w:hAnsi="Times New Roman" w:cs="Times New Roman"/>
          <w:noProof/>
          <w:sz w:val="24"/>
          <w:szCs w:val="24"/>
        </w:rPr>
        <w:t>(2), 29–40. https://doi.org/10.1016/j.atherosclerosis.2012.11.023</w:t>
      </w:r>
    </w:p>
    <w:p w14:paraId="016BE855"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Hermawan, S., Hariyanto, W., &amp; Biduri, S. (2020). Intellectual Capital, Business Performance, and Competitive Advantage: An Empirical Study for the Pharmaceutical Companies. </w:t>
      </w:r>
      <w:r w:rsidRPr="00242B45">
        <w:rPr>
          <w:rFonts w:ascii="Times New Roman" w:hAnsi="Times New Roman" w:cs="Times New Roman"/>
          <w:i/>
          <w:iCs/>
          <w:noProof/>
          <w:sz w:val="24"/>
          <w:szCs w:val="24"/>
        </w:rPr>
        <w:t>QUALITY MANAGEMENT</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21</w:t>
      </w:r>
      <w:r w:rsidRPr="00242B45">
        <w:rPr>
          <w:rFonts w:ascii="Times New Roman" w:hAnsi="Times New Roman" w:cs="Times New Roman"/>
          <w:noProof/>
          <w:sz w:val="24"/>
          <w:szCs w:val="24"/>
        </w:rPr>
        <w:t>(175), 103–106.</w:t>
      </w:r>
    </w:p>
    <w:p w14:paraId="23BCBDC0"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Hidayah, N. A., Nurcholisah, K., Fitriah, E., &amp; Faculty, B. (2020). The Effects of Intellectual Capital and Institutional Ownerships on the Financial Performance (Empirical Study on the Listed of Banking Companies, the Indonesia Stock Exchange Periods of 2015-2017. </w:t>
      </w:r>
      <w:r w:rsidRPr="00242B45">
        <w:rPr>
          <w:rFonts w:ascii="Times New Roman" w:hAnsi="Times New Roman" w:cs="Times New Roman"/>
          <w:i/>
          <w:iCs/>
          <w:noProof/>
          <w:sz w:val="24"/>
          <w:szCs w:val="24"/>
        </w:rPr>
        <w:t>Research Journal of Finance and Accounting</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11</w:t>
      </w:r>
      <w:r w:rsidRPr="00242B45">
        <w:rPr>
          <w:rFonts w:ascii="Times New Roman" w:hAnsi="Times New Roman" w:cs="Times New Roman"/>
          <w:noProof/>
          <w:sz w:val="24"/>
          <w:szCs w:val="24"/>
        </w:rPr>
        <w:t>(10), 82–85. https://doi.org/10.7176/rjfa/11-10-09</w:t>
      </w:r>
    </w:p>
    <w:p w14:paraId="1AC8436C"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Idie Widigdo. (2013). EFFECT OF CORPORATE SOCIAL PERFORMANCE, INTELLECTUAL CAPITAL, OWNERSHIP STRUCTURE, AND CORPORATE GOVERNACE ON CORPORATE PERFORMACE AND FIRM VALUE (Studies on Companies listed in the SRI-KEHATI Index). </w:t>
      </w:r>
      <w:r w:rsidRPr="00242B45">
        <w:rPr>
          <w:rFonts w:ascii="Times New Roman" w:hAnsi="Times New Roman" w:cs="Times New Roman"/>
          <w:i/>
          <w:iCs/>
          <w:noProof/>
          <w:sz w:val="24"/>
          <w:szCs w:val="24"/>
        </w:rPr>
        <w:t>International Journal of Business, Economics and Law</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2</w:t>
      </w:r>
      <w:r w:rsidRPr="00242B45">
        <w:rPr>
          <w:rFonts w:ascii="Times New Roman" w:hAnsi="Times New Roman" w:cs="Times New Roman"/>
          <w:noProof/>
          <w:sz w:val="24"/>
          <w:szCs w:val="24"/>
        </w:rPr>
        <w:t>(1), 302–334.</w:t>
      </w:r>
    </w:p>
    <w:p w14:paraId="0FCF4EF5"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Ihyaul, U. (2009). </w:t>
      </w:r>
      <w:r w:rsidRPr="00242B45">
        <w:rPr>
          <w:rFonts w:ascii="Times New Roman" w:hAnsi="Times New Roman" w:cs="Times New Roman"/>
          <w:i/>
          <w:iCs/>
          <w:noProof/>
          <w:sz w:val="24"/>
          <w:szCs w:val="24"/>
        </w:rPr>
        <w:t>Intellectual Capital: Konsep dan Kajian Empiris.</w:t>
      </w:r>
      <w:r w:rsidRPr="00242B45">
        <w:rPr>
          <w:rFonts w:ascii="Times New Roman" w:hAnsi="Times New Roman" w:cs="Times New Roman"/>
          <w:noProof/>
          <w:sz w:val="24"/>
          <w:szCs w:val="24"/>
        </w:rPr>
        <w:t xml:space="preserve"> Yogyakarta: Graha Ilmu.</w:t>
      </w:r>
    </w:p>
    <w:p w14:paraId="1F14B821"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Imadudin, Z. (2014). PENGARUH STRUKTUR MODAL TERHADAP KINERJA. </w:t>
      </w:r>
      <w:r w:rsidRPr="00242B45">
        <w:rPr>
          <w:rFonts w:ascii="Times New Roman" w:hAnsi="Times New Roman" w:cs="Times New Roman"/>
          <w:i/>
          <w:iCs/>
          <w:noProof/>
          <w:sz w:val="24"/>
          <w:szCs w:val="24"/>
        </w:rPr>
        <w:t>Jurnal Wawasan Manajemen</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2</w:t>
      </w:r>
      <w:r w:rsidRPr="00242B45">
        <w:rPr>
          <w:rFonts w:ascii="Times New Roman" w:hAnsi="Times New Roman" w:cs="Times New Roman"/>
          <w:noProof/>
          <w:sz w:val="24"/>
          <w:szCs w:val="24"/>
        </w:rPr>
        <w:t>(1), 81–96.</w:t>
      </w:r>
    </w:p>
    <w:p w14:paraId="78E87EC6"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Indriani, P., &amp; Ratnawati, N. (2017). Pengaruh Intellectual Capital Struktur Modal Dan Tingkat Inflasi Terhadap Kinerja Keuangan Perbankan Syariah Di Indonesia. </w:t>
      </w:r>
      <w:r w:rsidRPr="00242B45">
        <w:rPr>
          <w:rFonts w:ascii="Times New Roman" w:hAnsi="Times New Roman" w:cs="Times New Roman"/>
          <w:i/>
          <w:iCs/>
          <w:noProof/>
          <w:sz w:val="24"/>
          <w:szCs w:val="24"/>
        </w:rPr>
        <w:t>Media Ekonomi</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25</w:t>
      </w:r>
      <w:r w:rsidRPr="00242B45">
        <w:rPr>
          <w:rFonts w:ascii="Times New Roman" w:hAnsi="Times New Roman" w:cs="Times New Roman"/>
          <w:noProof/>
          <w:sz w:val="24"/>
          <w:szCs w:val="24"/>
        </w:rPr>
        <w:t>(1), 25. https://doi.org/10.25105/me.v25i1.5201</w:t>
      </w:r>
    </w:p>
    <w:p w14:paraId="0A545DA5"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Iranmahd, M., Moeinaddin, M., Shahmoradi, N., &amp; Heyrani, F. (2014). The effect of intellectual capital on institutional ownership and firm performance. </w:t>
      </w:r>
      <w:r w:rsidRPr="00242B45">
        <w:rPr>
          <w:rFonts w:ascii="Times New Roman" w:hAnsi="Times New Roman" w:cs="Times New Roman"/>
          <w:i/>
          <w:iCs/>
          <w:noProof/>
          <w:sz w:val="24"/>
          <w:szCs w:val="24"/>
        </w:rPr>
        <w:t>International Journal of Academic Research in Accounting, Finance and Management Science</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4</w:t>
      </w:r>
      <w:r w:rsidRPr="00242B45">
        <w:rPr>
          <w:rFonts w:ascii="Times New Roman" w:hAnsi="Times New Roman" w:cs="Times New Roman"/>
          <w:noProof/>
          <w:sz w:val="24"/>
          <w:szCs w:val="24"/>
        </w:rPr>
        <w:t>(2), 5–12. https://doi.org/10.6007/IJARAFMS/v4-i2/724</w:t>
      </w:r>
    </w:p>
    <w:p w14:paraId="6199276E"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Janosevic, S., &amp; Dzenopoljac, V. (2011). Intellectual capital and financial performance of Serbian companies in the real sector. </w:t>
      </w:r>
      <w:r w:rsidRPr="00242B45">
        <w:rPr>
          <w:rFonts w:ascii="Times New Roman" w:hAnsi="Times New Roman" w:cs="Times New Roman"/>
          <w:i/>
          <w:iCs/>
          <w:noProof/>
          <w:sz w:val="24"/>
          <w:szCs w:val="24"/>
        </w:rPr>
        <w:t>Ekonomika Preduzeca</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59</w:t>
      </w:r>
      <w:r w:rsidRPr="00242B45">
        <w:rPr>
          <w:rFonts w:ascii="Times New Roman" w:hAnsi="Times New Roman" w:cs="Times New Roman"/>
          <w:noProof/>
          <w:sz w:val="24"/>
          <w:szCs w:val="24"/>
        </w:rPr>
        <w:t>(7–8), 352–366. https://doi.org/10.5937/ekopre1108352j</w:t>
      </w:r>
    </w:p>
    <w:p w14:paraId="4B8A9268"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Jordão, R. V. D., &amp; de Almeida, V. R. (2017). Performance measurement, intellectual capital and financial sustainability. </w:t>
      </w:r>
      <w:r w:rsidRPr="00242B45">
        <w:rPr>
          <w:rFonts w:ascii="Times New Roman" w:hAnsi="Times New Roman" w:cs="Times New Roman"/>
          <w:i/>
          <w:iCs/>
          <w:noProof/>
          <w:sz w:val="24"/>
          <w:szCs w:val="24"/>
        </w:rPr>
        <w:t>Journal of Intellectual Capital</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18</w:t>
      </w:r>
      <w:r w:rsidRPr="00242B45">
        <w:rPr>
          <w:rFonts w:ascii="Times New Roman" w:hAnsi="Times New Roman" w:cs="Times New Roman"/>
          <w:noProof/>
          <w:sz w:val="24"/>
          <w:szCs w:val="24"/>
        </w:rPr>
        <w:t>(3), 643–666. https://doi.org/10.1108/JIC-11-2016-0115</w:t>
      </w:r>
    </w:p>
    <w:p w14:paraId="1E1F8BC1"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Jouida, S. (2018). Diversification, capital structure and profitability: A panel VAR approach. </w:t>
      </w:r>
      <w:r w:rsidRPr="00242B45">
        <w:rPr>
          <w:rFonts w:ascii="Times New Roman" w:hAnsi="Times New Roman" w:cs="Times New Roman"/>
          <w:i/>
          <w:iCs/>
          <w:noProof/>
          <w:sz w:val="24"/>
          <w:szCs w:val="24"/>
        </w:rPr>
        <w:t>Research in International Business and Finance</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45</w:t>
      </w:r>
      <w:r w:rsidRPr="00242B45">
        <w:rPr>
          <w:rFonts w:ascii="Times New Roman" w:hAnsi="Times New Roman" w:cs="Times New Roman"/>
          <w:noProof/>
          <w:sz w:val="24"/>
          <w:szCs w:val="24"/>
        </w:rPr>
        <w:t>, 243–256. https://doi.org/10.1016/j.ribaf.2017.07.155</w:t>
      </w:r>
    </w:p>
    <w:p w14:paraId="3B413B23"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Juanda, R. E., Fitriah, E., &amp; Rosdiana, Y. (2016). Pengaruh Intellectual Capital terhadap Profitabilitas ( ROA ) ( Studi pada Perusahaan Sektor Manufaktur Subsektor Logam dan Sejenisnya ). </w:t>
      </w:r>
      <w:r w:rsidRPr="00242B45">
        <w:rPr>
          <w:rFonts w:ascii="Times New Roman" w:hAnsi="Times New Roman" w:cs="Times New Roman"/>
          <w:i/>
          <w:iCs/>
          <w:noProof/>
          <w:sz w:val="24"/>
          <w:szCs w:val="24"/>
        </w:rPr>
        <w:t>Prosiding Akunatnsi</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2</w:t>
      </w:r>
      <w:r w:rsidRPr="00242B45">
        <w:rPr>
          <w:rFonts w:ascii="Times New Roman" w:hAnsi="Times New Roman" w:cs="Times New Roman"/>
          <w:noProof/>
          <w:sz w:val="24"/>
          <w:szCs w:val="24"/>
        </w:rPr>
        <w:t>(1), 219–224.</w:t>
      </w:r>
    </w:p>
    <w:p w14:paraId="50868741"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Kasmir. (2010). </w:t>
      </w:r>
      <w:r w:rsidRPr="00242B45">
        <w:rPr>
          <w:rFonts w:ascii="Times New Roman" w:hAnsi="Times New Roman" w:cs="Times New Roman"/>
          <w:i/>
          <w:iCs/>
          <w:noProof/>
          <w:sz w:val="24"/>
          <w:szCs w:val="24"/>
        </w:rPr>
        <w:t>“Analisis Laporan Keuangan”, Edisi I.</w:t>
      </w:r>
      <w:r w:rsidRPr="00242B45">
        <w:rPr>
          <w:rFonts w:ascii="Times New Roman" w:hAnsi="Times New Roman" w:cs="Times New Roman"/>
          <w:noProof/>
          <w:sz w:val="24"/>
          <w:szCs w:val="24"/>
        </w:rPr>
        <w:t xml:space="preserve"> Jakarta: Rajawali Pers.</w:t>
      </w:r>
    </w:p>
    <w:p w14:paraId="53FFA4C6"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Lutfiana, D. E. S., &amp; Hermanto, S. B. (2021). Pengaruh Profitabiltas, Leverage dan Ukuran Perusahaan Terhadap Kinerja Keuangan. </w:t>
      </w:r>
      <w:r w:rsidRPr="00242B45">
        <w:rPr>
          <w:rFonts w:ascii="Times New Roman" w:hAnsi="Times New Roman" w:cs="Times New Roman"/>
          <w:i/>
          <w:iCs/>
          <w:noProof/>
          <w:sz w:val="24"/>
          <w:szCs w:val="24"/>
        </w:rPr>
        <w:t>Jurnal Ilmu Dan Riset Akuntansi</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10</w:t>
      </w:r>
      <w:r w:rsidRPr="00242B45">
        <w:rPr>
          <w:rFonts w:ascii="Times New Roman" w:hAnsi="Times New Roman" w:cs="Times New Roman"/>
          <w:noProof/>
          <w:sz w:val="24"/>
          <w:szCs w:val="24"/>
        </w:rPr>
        <w:t>(2), 1–18. Retrieved from http://jurnalmahasiswa.stiesia.ac.id/index.php/jira/article/view/3816/3827</w:t>
      </w:r>
    </w:p>
    <w:p w14:paraId="116129CE"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Mahdaleta, E., Muda, I., &amp; Nasir, G. M. (2016). Effects of Capital Structure and Profitability on Corporate Value with Company Size as the Moderating Variable of Manufacturing Companies Listed on Indonesia Stock Exchange. </w:t>
      </w:r>
      <w:r w:rsidRPr="00242B45">
        <w:rPr>
          <w:rFonts w:ascii="Times New Roman" w:hAnsi="Times New Roman" w:cs="Times New Roman"/>
          <w:i/>
          <w:iCs/>
          <w:noProof/>
          <w:sz w:val="24"/>
          <w:szCs w:val="24"/>
        </w:rPr>
        <w:t>Journal of Economic Studies</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2</w:t>
      </w:r>
      <w:r w:rsidRPr="00242B45">
        <w:rPr>
          <w:rFonts w:ascii="Times New Roman" w:hAnsi="Times New Roman" w:cs="Times New Roman"/>
          <w:noProof/>
          <w:sz w:val="24"/>
          <w:szCs w:val="24"/>
        </w:rPr>
        <w:t>(3), 30–43.</w:t>
      </w:r>
    </w:p>
    <w:p w14:paraId="578D9090"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Manawaduge, A., De Zoysa, A., Chowdhury, K., &amp; Chandarakumara, A. (2011). Capital structure and firm performance in emerging economies: An empirical analysis of sri lankan firms. </w:t>
      </w:r>
      <w:r w:rsidRPr="00242B45">
        <w:rPr>
          <w:rFonts w:ascii="Times New Roman" w:hAnsi="Times New Roman" w:cs="Times New Roman"/>
          <w:i/>
          <w:iCs/>
          <w:noProof/>
          <w:sz w:val="24"/>
          <w:szCs w:val="24"/>
        </w:rPr>
        <w:t>Corporate Ownership and Control</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8</w:t>
      </w:r>
      <w:r w:rsidRPr="00242B45">
        <w:rPr>
          <w:rFonts w:ascii="Times New Roman" w:hAnsi="Times New Roman" w:cs="Times New Roman"/>
          <w:noProof/>
          <w:sz w:val="24"/>
          <w:szCs w:val="24"/>
        </w:rPr>
        <w:t>(4 C), 253–263. https://doi.org/10.22495/cocv8i4c2art2</w:t>
      </w:r>
    </w:p>
    <w:p w14:paraId="6CEFBE26"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Marfuah, &amp; Ulfa, M. (2014). Pengaruh Intellectual Capital Terhadap Profitabilitas, Produktivitas dan Pertumbuhan Perusahaan Perbankan Marfuah. </w:t>
      </w:r>
      <w:r w:rsidRPr="00242B45">
        <w:rPr>
          <w:rFonts w:ascii="Times New Roman" w:hAnsi="Times New Roman" w:cs="Times New Roman"/>
          <w:i/>
          <w:iCs/>
          <w:noProof/>
          <w:sz w:val="24"/>
          <w:szCs w:val="24"/>
        </w:rPr>
        <w:t>Jurnal Ekonomi Dan Bisnis Islam</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IX</w:t>
      </w:r>
      <w:r w:rsidRPr="00242B45">
        <w:rPr>
          <w:rFonts w:ascii="Times New Roman" w:hAnsi="Times New Roman" w:cs="Times New Roman"/>
          <w:noProof/>
          <w:sz w:val="24"/>
          <w:szCs w:val="24"/>
        </w:rPr>
        <w:t>(1), 1–14.</w:t>
      </w:r>
    </w:p>
    <w:p w14:paraId="445EAFD7"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Martinho, V. J. P. D. (2022). Profitability and financial performance of European Union farms: An analysis at both regional and national levels. </w:t>
      </w:r>
      <w:r w:rsidRPr="00242B45">
        <w:rPr>
          <w:rFonts w:ascii="Times New Roman" w:hAnsi="Times New Roman" w:cs="Times New Roman"/>
          <w:i/>
          <w:iCs/>
          <w:noProof/>
          <w:sz w:val="24"/>
          <w:szCs w:val="24"/>
        </w:rPr>
        <w:t>Open Agriculture</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7</w:t>
      </w:r>
      <w:r w:rsidRPr="00242B45">
        <w:rPr>
          <w:rFonts w:ascii="Times New Roman" w:hAnsi="Times New Roman" w:cs="Times New Roman"/>
          <w:noProof/>
          <w:sz w:val="24"/>
          <w:szCs w:val="24"/>
        </w:rPr>
        <w:t>(1), 529–540. https://doi.org/10.1515/opag-2022-0108</w:t>
      </w:r>
    </w:p>
    <w:p w14:paraId="7F8CA47E"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Martini, N. N. P., Ekasari, N., &amp; Susbiyani, A. (2019). Pengaruh Corporate Social Responsibility , Firm Size Dan Struktur Modal Terhadap Kinerja Keuangan dan Firm Value Pada Perusahaan LQ 45 Yang Listed Di Bursa Efek Indonesia. </w:t>
      </w:r>
      <w:r w:rsidRPr="00242B45">
        <w:rPr>
          <w:rFonts w:ascii="Times New Roman" w:hAnsi="Times New Roman" w:cs="Times New Roman"/>
          <w:i/>
          <w:iCs/>
          <w:noProof/>
          <w:sz w:val="24"/>
          <w:szCs w:val="24"/>
        </w:rPr>
        <w:t>Jurnal Sains Manajemen Dan Bisnis Indonesia</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9</w:t>
      </w:r>
      <w:r w:rsidRPr="00242B45">
        <w:rPr>
          <w:rFonts w:ascii="Times New Roman" w:hAnsi="Times New Roman" w:cs="Times New Roman"/>
          <w:noProof/>
          <w:sz w:val="24"/>
          <w:szCs w:val="24"/>
        </w:rPr>
        <w:t>(2), 215–229.</w:t>
      </w:r>
    </w:p>
    <w:p w14:paraId="518F6A5C"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Meero, A. A. (2015). The Relationship between Capital Structure and Performance in Gulf Countries Banks: A Comparative Study between Islamic Banks and Conventional Banks. </w:t>
      </w:r>
      <w:r w:rsidRPr="00242B45">
        <w:rPr>
          <w:rFonts w:ascii="Times New Roman" w:hAnsi="Times New Roman" w:cs="Times New Roman"/>
          <w:i/>
          <w:iCs/>
          <w:noProof/>
          <w:sz w:val="24"/>
          <w:szCs w:val="24"/>
        </w:rPr>
        <w:t>International Journal of Economics and Finance</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7</w:t>
      </w:r>
      <w:r w:rsidRPr="00242B45">
        <w:rPr>
          <w:rFonts w:ascii="Times New Roman" w:hAnsi="Times New Roman" w:cs="Times New Roman"/>
          <w:noProof/>
          <w:sz w:val="24"/>
          <w:szCs w:val="24"/>
        </w:rPr>
        <w:t>(12), 140. https://doi.org/10.5539/ijef.v7n12p140</w:t>
      </w:r>
    </w:p>
    <w:p w14:paraId="05F03D8B"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Muhammad, R., Mangawing, M. A., &amp; Salsabilla, S. (2021). The influence of intellectual capital and corporate governance on financial performance of Islamic banks. </w:t>
      </w:r>
      <w:r w:rsidRPr="00242B45">
        <w:rPr>
          <w:rFonts w:ascii="Times New Roman" w:hAnsi="Times New Roman" w:cs="Times New Roman"/>
          <w:i/>
          <w:iCs/>
          <w:noProof/>
          <w:sz w:val="24"/>
          <w:szCs w:val="24"/>
        </w:rPr>
        <w:t>Jurnal Ekonomi &amp; Keuangan Islam</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7</w:t>
      </w:r>
      <w:r w:rsidRPr="00242B45">
        <w:rPr>
          <w:rFonts w:ascii="Times New Roman" w:hAnsi="Times New Roman" w:cs="Times New Roman"/>
          <w:noProof/>
          <w:sz w:val="24"/>
          <w:szCs w:val="24"/>
        </w:rPr>
        <w:t>(1), 77–91. https://doi.org/10.20885/jeki.vol7.iss1.art6</w:t>
      </w:r>
    </w:p>
    <w:p w14:paraId="6C75A31C"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Muhanik, U., &amp; Septiarini, D. F. (2017). Pengaruh Intellectual Capital Terhadap Return On Asset Pada Bank Umum Syariah di Indonesia Periode Q1.2013 - Q4.2014. </w:t>
      </w:r>
      <w:r w:rsidRPr="00242B45">
        <w:rPr>
          <w:rFonts w:ascii="Times New Roman" w:hAnsi="Times New Roman" w:cs="Times New Roman"/>
          <w:i/>
          <w:iCs/>
          <w:noProof/>
          <w:sz w:val="24"/>
          <w:szCs w:val="24"/>
        </w:rPr>
        <w:t>Jurnal Ekonomi Syariah Teori Dan Terapan</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4</w:t>
      </w:r>
      <w:r w:rsidRPr="00242B45">
        <w:rPr>
          <w:rFonts w:ascii="Times New Roman" w:hAnsi="Times New Roman" w:cs="Times New Roman"/>
          <w:noProof/>
          <w:sz w:val="24"/>
          <w:szCs w:val="24"/>
        </w:rPr>
        <w:t>(1), 1. https://doi.org/10.20473/vol4iss20171pp1-13</w:t>
      </w:r>
    </w:p>
    <w:p w14:paraId="77FF4A0D"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Munawir, S. (2014). </w:t>
      </w:r>
      <w:r w:rsidRPr="00242B45">
        <w:rPr>
          <w:rFonts w:ascii="Times New Roman" w:hAnsi="Times New Roman" w:cs="Times New Roman"/>
          <w:i/>
          <w:iCs/>
          <w:noProof/>
          <w:sz w:val="24"/>
          <w:szCs w:val="24"/>
        </w:rPr>
        <w:t>“Analisa Laporan Keuangan Edisi Keempat.”</w:t>
      </w:r>
      <w:r w:rsidRPr="00242B45">
        <w:rPr>
          <w:rFonts w:ascii="Times New Roman" w:hAnsi="Times New Roman" w:cs="Times New Roman"/>
          <w:noProof/>
          <w:sz w:val="24"/>
          <w:szCs w:val="24"/>
        </w:rPr>
        <w:t xml:space="preserve"> Yogyakarta: Liberty.</w:t>
      </w:r>
    </w:p>
    <w:p w14:paraId="17C8CFAF"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Musah, A. (2018). The Impact of Capital Structure on Profitability of Commercial Banks in Ghana. </w:t>
      </w:r>
      <w:r w:rsidRPr="00242B45">
        <w:rPr>
          <w:rFonts w:ascii="Times New Roman" w:hAnsi="Times New Roman" w:cs="Times New Roman"/>
          <w:i/>
          <w:iCs/>
          <w:noProof/>
          <w:sz w:val="24"/>
          <w:szCs w:val="24"/>
        </w:rPr>
        <w:t>Asian Journal of Economic Modelling</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6</w:t>
      </w:r>
      <w:r w:rsidRPr="00242B45">
        <w:rPr>
          <w:rFonts w:ascii="Times New Roman" w:hAnsi="Times New Roman" w:cs="Times New Roman"/>
          <w:noProof/>
          <w:sz w:val="24"/>
          <w:szCs w:val="24"/>
        </w:rPr>
        <w:t>(1), 21–36. https://doi.org/10.18488/journal.8.2018.61.21.36</w:t>
      </w:r>
    </w:p>
    <w:p w14:paraId="0DD422E7"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Naufallita, Q., &amp; Hendratmi, A. (2019). the Influence of Intellectual Capital on Return on Assets and Return on Equity Sharia Rural Bank 2015 – 2017 Period. </w:t>
      </w:r>
      <w:r w:rsidRPr="00242B45">
        <w:rPr>
          <w:rFonts w:ascii="Times New Roman" w:hAnsi="Times New Roman" w:cs="Times New Roman"/>
          <w:i/>
          <w:iCs/>
          <w:noProof/>
          <w:sz w:val="24"/>
          <w:szCs w:val="24"/>
        </w:rPr>
        <w:t>Jurnal Ekonomi Dan Bisnis Islam (Journal of Islamic Economics and Business)</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5</w:t>
      </w:r>
      <w:r w:rsidRPr="00242B45">
        <w:rPr>
          <w:rFonts w:ascii="Times New Roman" w:hAnsi="Times New Roman" w:cs="Times New Roman"/>
          <w:noProof/>
          <w:sz w:val="24"/>
          <w:szCs w:val="24"/>
        </w:rPr>
        <w:t>(2), 124. https://doi.org/10.20473/jebis.v5i2.11787</w:t>
      </w:r>
    </w:p>
    <w:p w14:paraId="1E4B9F7C"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Neft, F. S. (2023). </w:t>
      </w:r>
      <w:r w:rsidRPr="00242B45">
        <w:rPr>
          <w:rFonts w:ascii="Times New Roman" w:hAnsi="Times New Roman" w:cs="Times New Roman"/>
          <w:i/>
          <w:iCs/>
          <w:noProof/>
          <w:sz w:val="24"/>
          <w:szCs w:val="24"/>
        </w:rPr>
        <w:t>A STUDY ON ROLE OF FINTECH SERVICES IMPACT OF BUSINESS GROWTH SELECTED A PUBLIC SECTOR BANK IN PUNJAB</w:t>
      </w:r>
      <w:r w:rsidRPr="00242B45">
        <w:rPr>
          <w:rFonts w:ascii="Times New Roman" w:hAnsi="Times New Roman" w:cs="Times New Roman"/>
          <w:noProof/>
          <w:sz w:val="24"/>
          <w:szCs w:val="24"/>
        </w:rPr>
        <w:t>. 1–15.</w:t>
      </w:r>
    </w:p>
    <w:p w14:paraId="563207ED"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Nikoo, S. F. (2015). Impact of Capital Structure on Banking Performance : Evidence from Tehran Stock Exchange. </w:t>
      </w:r>
      <w:r w:rsidRPr="00242B45">
        <w:rPr>
          <w:rFonts w:ascii="Times New Roman" w:hAnsi="Times New Roman" w:cs="Times New Roman"/>
          <w:i/>
          <w:iCs/>
          <w:noProof/>
          <w:sz w:val="24"/>
          <w:szCs w:val="24"/>
        </w:rPr>
        <w:t>International Journal of Applied and Basic Sciences</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9</w:t>
      </w:r>
      <w:r w:rsidRPr="00242B45">
        <w:rPr>
          <w:rFonts w:ascii="Times New Roman" w:hAnsi="Times New Roman" w:cs="Times New Roman"/>
          <w:noProof/>
          <w:sz w:val="24"/>
          <w:szCs w:val="24"/>
        </w:rPr>
        <w:t>(6), 923–927.</w:t>
      </w:r>
    </w:p>
    <w:p w14:paraId="5866EB8F"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Nizar, A. S., &amp; Abwar, M. K. (2015). PENGARUH PEMBIAYAAN JUAL BELI, PEMBIAYAAN BAGI HASIL DAN INTELLECTUAL CAPITAL TERHADAP KINERJA KEUANGAN BANK SYARIAH Achmad. </w:t>
      </w:r>
      <w:r w:rsidRPr="00242B45">
        <w:rPr>
          <w:rFonts w:ascii="Times New Roman" w:hAnsi="Times New Roman" w:cs="Times New Roman"/>
          <w:i/>
          <w:iCs/>
          <w:noProof/>
          <w:sz w:val="24"/>
          <w:szCs w:val="24"/>
        </w:rPr>
        <w:t>AKRUAL</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6</w:t>
      </w:r>
      <w:r w:rsidRPr="00242B45">
        <w:rPr>
          <w:rFonts w:ascii="Times New Roman" w:hAnsi="Times New Roman" w:cs="Times New Roman"/>
          <w:noProof/>
          <w:sz w:val="24"/>
          <w:szCs w:val="24"/>
        </w:rPr>
        <w:t>(2), 127–143.</w:t>
      </w:r>
    </w:p>
    <w:p w14:paraId="7F67AC54"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Nuhiu, A., Hoti, A., &amp; Bektashi, M. (2017). Determinants of commercial banks profitability through analysis of financial performance indicators: Evidence from Kosovo. </w:t>
      </w:r>
      <w:r w:rsidRPr="00242B45">
        <w:rPr>
          <w:rFonts w:ascii="Times New Roman" w:hAnsi="Times New Roman" w:cs="Times New Roman"/>
          <w:i/>
          <w:iCs/>
          <w:noProof/>
          <w:sz w:val="24"/>
          <w:szCs w:val="24"/>
        </w:rPr>
        <w:t>Business: Theory and Practice</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18</w:t>
      </w:r>
      <w:r w:rsidRPr="00242B45">
        <w:rPr>
          <w:rFonts w:ascii="Times New Roman" w:hAnsi="Times New Roman" w:cs="Times New Roman"/>
          <w:noProof/>
          <w:sz w:val="24"/>
          <w:szCs w:val="24"/>
        </w:rPr>
        <w:t>, 160–170. https://doi.org/10.3846/btp.2017.017</w:t>
      </w:r>
    </w:p>
    <w:p w14:paraId="474B1B7C"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Nurdin, S., &amp; Suyudi, M. (2019). Pengaruh Intellectual Capital Dan Islamicity Performance Index Terhadap Kinerja Keuangan Perbankan Syariah Di Indonesia. </w:t>
      </w:r>
      <w:r w:rsidRPr="00242B45">
        <w:rPr>
          <w:rFonts w:ascii="Times New Roman" w:hAnsi="Times New Roman" w:cs="Times New Roman"/>
          <w:i/>
          <w:iCs/>
          <w:noProof/>
          <w:sz w:val="24"/>
          <w:szCs w:val="24"/>
        </w:rPr>
        <w:t>Jurnal Akuntansi Multi Dimensi</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2</w:t>
      </w:r>
      <w:r w:rsidRPr="00242B45">
        <w:rPr>
          <w:rFonts w:ascii="Times New Roman" w:hAnsi="Times New Roman" w:cs="Times New Roman"/>
          <w:noProof/>
          <w:sz w:val="24"/>
          <w:szCs w:val="24"/>
        </w:rPr>
        <w:t>(2), 119–127. https://doi.org/10.21831/nominal.v5i1.11473</w:t>
      </w:r>
    </w:p>
    <w:p w14:paraId="276A3F63"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Nursaid, N., Qomariah, N., &amp; Satoto, E. B. (2020). Efforts to Improve the Financial Performance of Manufacturing Companies Based on Environmental Performance , Corporate Social Responsibility and Intellectual Capital. </w:t>
      </w:r>
      <w:r w:rsidRPr="00242B45">
        <w:rPr>
          <w:rFonts w:ascii="Times New Roman" w:hAnsi="Times New Roman" w:cs="Times New Roman"/>
          <w:i/>
          <w:iCs/>
          <w:noProof/>
          <w:sz w:val="24"/>
          <w:szCs w:val="24"/>
        </w:rPr>
        <w:t>International Journal of Engineering Research and Technology.</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13</w:t>
      </w:r>
      <w:r w:rsidRPr="00242B45">
        <w:rPr>
          <w:rFonts w:ascii="Times New Roman" w:hAnsi="Times New Roman" w:cs="Times New Roman"/>
          <w:noProof/>
          <w:sz w:val="24"/>
          <w:szCs w:val="24"/>
        </w:rPr>
        <w:t>(11), 3278–3286.</w:t>
      </w:r>
    </w:p>
    <w:p w14:paraId="320E7C8D"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Octavio, D. Q., &amp; Soesetio, Y. (2019). Intellectual capital and bank profitability: Evidence from conventional and Islamic bank in Indonesia. </w:t>
      </w:r>
      <w:r w:rsidRPr="00242B45">
        <w:rPr>
          <w:rFonts w:ascii="Times New Roman" w:hAnsi="Times New Roman" w:cs="Times New Roman"/>
          <w:i/>
          <w:iCs/>
          <w:noProof/>
          <w:sz w:val="24"/>
          <w:szCs w:val="24"/>
        </w:rPr>
        <w:t>Jurnal Keuangan Dan Perbankan</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23</w:t>
      </w:r>
      <w:r w:rsidRPr="00242B45">
        <w:rPr>
          <w:rFonts w:ascii="Times New Roman" w:hAnsi="Times New Roman" w:cs="Times New Roman"/>
          <w:noProof/>
          <w:sz w:val="24"/>
          <w:szCs w:val="24"/>
        </w:rPr>
        <w:t>(2), 191–205. https://doi.org/10.26905/jkdp.v23i2.3028</w:t>
      </w:r>
    </w:p>
    <w:p w14:paraId="70CD00EA"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Platonova, E., Asutay, M., Dixon, R., &amp; Mohammad, S. (2018). The Impact of Corporate Social Responsibility Disclosure on Financial Performance: Evidence from the GCC Islamic Banking Sector. </w:t>
      </w:r>
      <w:r w:rsidRPr="00242B45">
        <w:rPr>
          <w:rFonts w:ascii="Times New Roman" w:hAnsi="Times New Roman" w:cs="Times New Roman"/>
          <w:i/>
          <w:iCs/>
          <w:noProof/>
          <w:sz w:val="24"/>
          <w:szCs w:val="24"/>
        </w:rPr>
        <w:t>Journal of Business Ethics</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151</w:t>
      </w:r>
      <w:r w:rsidRPr="00242B45">
        <w:rPr>
          <w:rFonts w:ascii="Times New Roman" w:hAnsi="Times New Roman" w:cs="Times New Roman"/>
          <w:noProof/>
          <w:sz w:val="24"/>
          <w:szCs w:val="24"/>
        </w:rPr>
        <w:t>, 451–471. https://doi.org/10.1007/s10551-016-3229-0</w:t>
      </w:r>
    </w:p>
    <w:p w14:paraId="03A90D18"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Pratiwi, T. R. (2017). Pengaruh Intellectual Capital dan Corporate Governance Terhadap Kinerja Keuangan Perbankan di Indonesia. </w:t>
      </w:r>
      <w:r w:rsidRPr="00242B45">
        <w:rPr>
          <w:rFonts w:ascii="Times New Roman" w:hAnsi="Times New Roman" w:cs="Times New Roman"/>
          <w:i/>
          <w:iCs/>
          <w:noProof/>
          <w:sz w:val="24"/>
          <w:szCs w:val="24"/>
        </w:rPr>
        <w:t>Jurnal Akuntansi Dan Keuangan</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8</w:t>
      </w:r>
      <w:r w:rsidRPr="00242B45">
        <w:rPr>
          <w:rFonts w:ascii="Times New Roman" w:hAnsi="Times New Roman" w:cs="Times New Roman"/>
          <w:noProof/>
          <w:sz w:val="24"/>
          <w:szCs w:val="24"/>
        </w:rPr>
        <w:t>(1). https://doi.org/10.36448/jak.v8i1.827</w:t>
      </w:r>
    </w:p>
    <w:p w14:paraId="0767FD68"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Purnawati, I. G. A. (2016). the Effect of Capital Structure and Profitability on Stock Price (Study of the Manufacturing Sector in Indonesia Stock Exchange) Title. </w:t>
      </w:r>
      <w:r w:rsidRPr="00242B45">
        <w:rPr>
          <w:rFonts w:ascii="Times New Roman" w:hAnsi="Times New Roman" w:cs="Times New Roman"/>
          <w:i/>
          <w:iCs/>
          <w:noProof/>
          <w:sz w:val="24"/>
          <w:szCs w:val="24"/>
        </w:rPr>
        <w:t>International Journal of Business, Economics and Law</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9</w:t>
      </w:r>
      <w:r w:rsidRPr="00242B45">
        <w:rPr>
          <w:rFonts w:ascii="Times New Roman" w:hAnsi="Times New Roman" w:cs="Times New Roman"/>
          <w:noProof/>
          <w:sz w:val="24"/>
          <w:szCs w:val="24"/>
        </w:rPr>
        <w:t>(1), 10–16. Retrieved from www.idx.com.</w:t>
      </w:r>
    </w:p>
    <w:p w14:paraId="3B712E49"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Puspitasari, N., Jururi, S., &amp; Hidayat, S. E. (2023). EFFECTS OF INTERNAL FINANCE , ISLAMIC GOVERNANCE AND ISLAMIC CORPORATE RESPONSIBILITY ON PROFITABILITY : EVIDENCE OF ISLAMIC BANKING IN INDONESIA. </w:t>
      </w:r>
      <w:r w:rsidRPr="00242B45">
        <w:rPr>
          <w:rFonts w:ascii="Times New Roman" w:hAnsi="Times New Roman" w:cs="Times New Roman"/>
          <w:i/>
          <w:iCs/>
          <w:noProof/>
          <w:sz w:val="24"/>
          <w:szCs w:val="24"/>
        </w:rPr>
        <w:t>Nternational Journal Of Professional Business Review</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8</w:t>
      </w:r>
      <w:r w:rsidRPr="00242B45">
        <w:rPr>
          <w:rFonts w:ascii="Times New Roman" w:hAnsi="Times New Roman" w:cs="Times New Roman"/>
          <w:noProof/>
          <w:sz w:val="24"/>
          <w:szCs w:val="24"/>
        </w:rPr>
        <w:t>(5), 1–21. https://doi.org/https://doi.org/10.26668/businessreview/2023.v8i5.2102</w:t>
      </w:r>
    </w:p>
    <w:p w14:paraId="00098682"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Putra, I. N. W. A. P., &amp; Ratnadi, N. M. D. (2021). Finance &amp; Banking Studies Intellectual Capital and Its Disclosure on Firm Value : Evidence of Indonesian Banking Industries. </w:t>
      </w:r>
      <w:r w:rsidRPr="00242B45">
        <w:rPr>
          <w:rFonts w:ascii="Times New Roman" w:hAnsi="Times New Roman" w:cs="Times New Roman"/>
          <w:i/>
          <w:iCs/>
          <w:noProof/>
          <w:sz w:val="24"/>
          <w:szCs w:val="24"/>
        </w:rPr>
        <w:t>International Journal of Finance &amp; Banking Studies</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10</w:t>
      </w:r>
      <w:r w:rsidRPr="00242B45">
        <w:rPr>
          <w:rFonts w:ascii="Times New Roman" w:hAnsi="Times New Roman" w:cs="Times New Roman"/>
          <w:noProof/>
          <w:sz w:val="24"/>
          <w:szCs w:val="24"/>
        </w:rPr>
        <w:t>(1), 86–95. Retrieved from https://www.proquest.com/docview/2519044708/9142139618FC4058PQ/8?accountid=49910</w:t>
      </w:r>
    </w:p>
    <w:p w14:paraId="0879D07E"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Qomariah, N., Martini, N. N. P., &amp; Paramu, H. (2018). Dampak Tata Kelola Perusahaan, Tanggung Jawab Sosial Perusahan Dan Intelectual Capital Terhadap Profitabilitas Perusahaan. </w:t>
      </w:r>
      <w:r w:rsidRPr="00242B45">
        <w:rPr>
          <w:rFonts w:ascii="Times New Roman" w:hAnsi="Times New Roman" w:cs="Times New Roman"/>
          <w:i/>
          <w:iCs/>
          <w:noProof/>
          <w:sz w:val="24"/>
          <w:szCs w:val="24"/>
        </w:rPr>
        <w:t>Jurnal Sains Manajemen Dan Bisnis Indonesia</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8</w:t>
      </w:r>
      <w:r w:rsidRPr="00242B45">
        <w:rPr>
          <w:rFonts w:ascii="Times New Roman" w:hAnsi="Times New Roman" w:cs="Times New Roman"/>
          <w:noProof/>
          <w:sz w:val="24"/>
          <w:szCs w:val="24"/>
        </w:rPr>
        <w:t>(1), 47–61. https://doi.org/10.32528/smbi.v8i1.1766</w:t>
      </w:r>
    </w:p>
    <w:p w14:paraId="44402C25"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Qomariah, N., Martini, N., &amp; Paramu, H. (2019). </w:t>
      </w:r>
      <w:r w:rsidRPr="00242B45">
        <w:rPr>
          <w:rFonts w:ascii="Times New Roman" w:hAnsi="Times New Roman" w:cs="Times New Roman"/>
          <w:i/>
          <w:iCs/>
          <w:noProof/>
          <w:sz w:val="24"/>
          <w:szCs w:val="24"/>
        </w:rPr>
        <w:t>Strategy For Increasing Profitability Based On Corporate Governance , Corporate Social Responsibility And Intellectual Capital ( Study On Halal Certified Food Industries Registered On The Indonesia Stock Exchange For The 2013-2016 Period )</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9</w:t>
      </w:r>
      <w:r w:rsidRPr="00242B45">
        <w:rPr>
          <w:rFonts w:ascii="Times New Roman" w:hAnsi="Times New Roman" w:cs="Times New Roman"/>
          <w:noProof/>
          <w:sz w:val="24"/>
          <w:szCs w:val="24"/>
        </w:rPr>
        <w:t>(6), 56–61. https://doi.org/10.9790/5933-0906025661</w:t>
      </w:r>
    </w:p>
    <w:p w14:paraId="6CEA5BAD"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Qomariah, N., &amp; Satoto, E. B. (2021). Improving Financial Performance and Profits of Pharmaceutical Companies During a Pandemic : Study on Environmental Performance , Intellectual Capital and Social Responsibility. </w:t>
      </w:r>
      <w:r w:rsidRPr="00242B45">
        <w:rPr>
          <w:rFonts w:ascii="Times New Roman" w:hAnsi="Times New Roman" w:cs="Times New Roman"/>
          <w:i/>
          <w:iCs/>
          <w:noProof/>
          <w:sz w:val="24"/>
          <w:szCs w:val="24"/>
        </w:rPr>
        <w:t>Quality - Access to Success</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22</w:t>
      </w:r>
      <w:r w:rsidRPr="00242B45">
        <w:rPr>
          <w:rFonts w:ascii="Times New Roman" w:hAnsi="Times New Roman" w:cs="Times New Roman"/>
          <w:noProof/>
          <w:sz w:val="24"/>
          <w:szCs w:val="24"/>
        </w:rPr>
        <w:t>(184), 154–165. https://doi.org/10.47750/QAS/22.184.20</w:t>
      </w:r>
    </w:p>
    <w:p w14:paraId="75CBFA79"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Rahma, Y. (2018). The Effect Of Intellectual Capital And Islamic Performance Index On Financial Performance. </w:t>
      </w:r>
      <w:r w:rsidRPr="00242B45">
        <w:rPr>
          <w:rFonts w:ascii="Times New Roman" w:hAnsi="Times New Roman" w:cs="Times New Roman"/>
          <w:i/>
          <w:iCs/>
          <w:noProof/>
          <w:sz w:val="24"/>
          <w:szCs w:val="24"/>
        </w:rPr>
        <w:t>Akuntabilitas</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11</w:t>
      </w:r>
      <w:r w:rsidRPr="00242B45">
        <w:rPr>
          <w:rFonts w:ascii="Times New Roman" w:hAnsi="Times New Roman" w:cs="Times New Roman"/>
          <w:noProof/>
          <w:sz w:val="24"/>
          <w:szCs w:val="24"/>
        </w:rPr>
        <w:t>(1), 105–116. https://doi.org/10.15408/akt.v11i1.8804</w:t>
      </w:r>
    </w:p>
    <w:p w14:paraId="2D54F31D"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Rahmaniar, R., &amp; Ruhadi. (2020). Analisis Dampak Islamicity Performance Index dan Modal Intelektual terhadap Kinerja Keuangan Bank Umum Syariah di Indonesia Analysis of the impact of Islamicity performance index and intellectual capital on the financial performance of commercial Islamic. </w:t>
      </w:r>
      <w:r w:rsidRPr="00242B45">
        <w:rPr>
          <w:rFonts w:ascii="Times New Roman" w:hAnsi="Times New Roman" w:cs="Times New Roman"/>
          <w:i/>
          <w:iCs/>
          <w:noProof/>
          <w:sz w:val="24"/>
          <w:szCs w:val="24"/>
        </w:rPr>
        <w:t>Journal of Applied Islamic Economics and Finance</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1</w:t>
      </w:r>
      <w:r w:rsidRPr="00242B45">
        <w:rPr>
          <w:rFonts w:ascii="Times New Roman" w:hAnsi="Times New Roman" w:cs="Times New Roman"/>
          <w:noProof/>
          <w:sz w:val="24"/>
          <w:szCs w:val="24"/>
        </w:rPr>
        <w:t>(1), 186–199.</w:t>
      </w:r>
    </w:p>
    <w:p w14:paraId="2EFF5C74"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Randa, F., &amp; Solon, S. A. (2015). PPENGARUH MODAL INTELEKTUAL TERHADAP NILAI PERUSAHAAN (Studi Empiris pada Perusahaan Manufaktur yang Terdaftar di Bursa Efek Indonesia). </w:t>
      </w:r>
      <w:r w:rsidRPr="00242B45">
        <w:rPr>
          <w:rFonts w:ascii="Times New Roman" w:hAnsi="Times New Roman" w:cs="Times New Roman"/>
          <w:i/>
          <w:iCs/>
          <w:noProof/>
          <w:sz w:val="24"/>
          <w:szCs w:val="24"/>
        </w:rPr>
        <w:t>Diponegoro Journal of Accounting</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4</w:t>
      </w:r>
      <w:r w:rsidRPr="00242B45">
        <w:rPr>
          <w:rFonts w:ascii="Times New Roman" w:hAnsi="Times New Roman" w:cs="Times New Roman"/>
          <w:noProof/>
          <w:sz w:val="24"/>
          <w:szCs w:val="24"/>
        </w:rPr>
        <w:t>(3), 309–318.</w:t>
      </w:r>
    </w:p>
    <w:p w14:paraId="158A9B78"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Revathy, S., Santhi, V., &amp; Sreekala, S. (2016). The Impact of Capital Structure on Profitability of Manufacturing Companies: using Multiple Regression Model. </w:t>
      </w:r>
      <w:r w:rsidRPr="00242B45">
        <w:rPr>
          <w:rFonts w:ascii="Times New Roman" w:hAnsi="Times New Roman" w:cs="Times New Roman"/>
          <w:i/>
          <w:iCs/>
          <w:noProof/>
          <w:sz w:val="24"/>
          <w:szCs w:val="24"/>
        </w:rPr>
        <w:t>Asian Journal of Research in Social Sciences and Humanities</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6</w:t>
      </w:r>
      <w:r w:rsidRPr="00242B45">
        <w:rPr>
          <w:rFonts w:ascii="Times New Roman" w:hAnsi="Times New Roman" w:cs="Times New Roman"/>
          <w:noProof/>
          <w:sz w:val="24"/>
          <w:szCs w:val="24"/>
        </w:rPr>
        <w:t>(4), 306. https://doi.org/10.5958/2249-7315.2016.00060.5</w:t>
      </w:r>
    </w:p>
    <w:p w14:paraId="017B0F75"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Ridwansayah, &amp; Saputro, A. D. (2018). REVIEW CAPITAL STRUCTURE AND GOOD CORPORATE GOVERNANCE TOWARD ISLAMIC BANKING PERFORMANCE IN INDONESIA. </w:t>
      </w:r>
      <w:r w:rsidRPr="00242B45">
        <w:rPr>
          <w:rFonts w:ascii="Times New Roman" w:hAnsi="Times New Roman" w:cs="Times New Roman"/>
          <w:i/>
          <w:iCs/>
          <w:noProof/>
          <w:sz w:val="24"/>
          <w:szCs w:val="24"/>
        </w:rPr>
        <w:t>Al-Urban:Jurnal Ekonomi Syariah Dan Filantropi Islam</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2</w:t>
      </w:r>
      <w:r w:rsidRPr="00242B45">
        <w:rPr>
          <w:rFonts w:ascii="Times New Roman" w:hAnsi="Times New Roman" w:cs="Times New Roman"/>
          <w:noProof/>
          <w:sz w:val="24"/>
          <w:szCs w:val="24"/>
        </w:rPr>
        <w:t>(1), 61–80. https://doi.org/10.22236/alurban_vol2/is1pp61-80</w:t>
      </w:r>
    </w:p>
    <w:p w14:paraId="690CAC35"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Rini, S., &amp; Boedi, S. (2016). PENGARUH INTELLECTUAL CAPITAL TERHADAP KINERJA KEUANGAN PERBANKAN. </w:t>
      </w:r>
      <w:r w:rsidRPr="00242B45">
        <w:rPr>
          <w:rFonts w:ascii="Times New Roman" w:hAnsi="Times New Roman" w:cs="Times New Roman"/>
          <w:i/>
          <w:iCs/>
          <w:noProof/>
          <w:sz w:val="24"/>
          <w:szCs w:val="24"/>
        </w:rPr>
        <w:t>Jurnal Ekonomi Dan Keuangan</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17</w:t>
      </w:r>
      <w:r w:rsidRPr="00242B45">
        <w:rPr>
          <w:rFonts w:ascii="Times New Roman" w:hAnsi="Times New Roman" w:cs="Times New Roman"/>
          <w:noProof/>
          <w:sz w:val="24"/>
          <w:szCs w:val="24"/>
        </w:rPr>
        <w:t>(April), 43–52.</w:t>
      </w:r>
    </w:p>
    <w:p w14:paraId="263749A5"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Riyadi, S., Iqbal, M., Pangastuti, A. A., &amp; Muditomo, A. (2021). Optimization of Profit-Sharing Financing at Islamic Banking in Indonesia. </w:t>
      </w:r>
      <w:r w:rsidRPr="00242B45">
        <w:rPr>
          <w:rFonts w:ascii="Times New Roman" w:hAnsi="Times New Roman" w:cs="Times New Roman"/>
          <w:i/>
          <w:iCs/>
          <w:noProof/>
          <w:sz w:val="24"/>
          <w:szCs w:val="24"/>
        </w:rPr>
        <w:t>Jurnal Keuangan Dan Perbankan</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25</w:t>
      </w:r>
      <w:r w:rsidRPr="00242B45">
        <w:rPr>
          <w:rFonts w:ascii="Times New Roman" w:hAnsi="Times New Roman" w:cs="Times New Roman"/>
          <w:noProof/>
          <w:sz w:val="24"/>
          <w:szCs w:val="24"/>
        </w:rPr>
        <w:t>(2), 260–279. https://doi.org/10.26905/jkdp.v25i2.5212</w:t>
      </w:r>
    </w:p>
    <w:p w14:paraId="3210FC75"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Rosiana, A., &amp; Mahardhika, A. S. (2021). Pengaruh Good Corporate Governance dan Intellectual Capital Terhadap Kinerja Keuangan pada Perusahaan Perbankan. </w:t>
      </w:r>
      <w:r w:rsidRPr="00242B45">
        <w:rPr>
          <w:rFonts w:ascii="Times New Roman" w:hAnsi="Times New Roman" w:cs="Times New Roman"/>
          <w:i/>
          <w:iCs/>
          <w:noProof/>
          <w:sz w:val="24"/>
          <w:szCs w:val="24"/>
        </w:rPr>
        <w:t>Jurnal SIKAP (Sistem Informasi, Keuangan, Auditing Dan Perpajakan)</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5</w:t>
      </w:r>
      <w:r w:rsidRPr="00242B45">
        <w:rPr>
          <w:rFonts w:ascii="Times New Roman" w:hAnsi="Times New Roman" w:cs="Times New Roman"/>
          <w:noProof/>
          <w:sz w:val="24"/>
          <w:szCs w:val="24"/>
        </w:rPr>
        <w:t>(1), 76. https://doi.org/10.32897/jsikap.v5i1.332</w:t>
      </w:r>
    </w:p>
    <w:p w14:paraId="50B1F336"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Sari, C. M., Idrus, S. AL, &amp; Yuliana, I. (2018). Pengaruh Struktur Modal Dan Profitabilitas Terhadap Nilai Perusahaan Dengan Pengungkapan Corporate Social Responsibility ( CSR ) Sebagai Variabel Moderating. </w:t>
      </w:r>
      <w:r w:rsidRPr="00242B45">
        <w:rPr>
          <w:rFonts w:ascii="Times New Roman" w:hAnsi="Times New Roman" w:cs="Times New Roman"/>
          <w:i/>
          <w:iCs/>
          <w:noProof/>
          <w:sz w:val="24"/>
          <w:szCs w:val="24"/>
        </w:rPr>
        <w:t>Islamic Econoomics Quotient</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1</w:t>
      </w:r>
      <w:r w:rsidRPr="00242B45">
        <w:rPr>
          <w:rFonts w:ascii="Times New Roman" w:hAnsi="Times New Roman" w:cs="Times New Roman"/>
          <w:noProof/>
          <w:sz w:val="24"/>
          <w:szCs w:val="24"/>
        </w:rPr>
        <w:t>(1), 5–17. Retrieved from http://ejournal.uin-malang.ac.id/index.php/ieq/article/viewFile/4626/5865</w:t>
      </w:r>
    </w:p>
    <w:p w14:paraId="55CC4F3C"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Savitri, D. O., &amp; Wahidahwati, W. (2021). Pengaruh Struktur Modal Dan Esop Terhadap Kinerja Keuangan Dengan Csr Sebagai Pemoderasi. </w:t>
      </w:r>
      <w:r w:rsidRPr="00242B45">
        <w:rPr>
          <w:rFonts w:ascii="Times New Roman" w:hAnsi="Times New Roman" w:cs="Times New Roman"/>
          <w:i/>
          <w:iCs/>
          <w:noProof/>
          <w:sz w:val="24"/>
          <w:szCs w:val="24"/>
        </w:rPr>
        <w:t>Jurnal Ilmu Dan Riset Akuntansi</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10</w:t>
      </w:r>
      <w:r w:rsidRPr="00242B45">
        <w:rPr>
          <w:rFonts w:ascii="Times New Roman" w:hAnsi="Times New Roman" w:cs="Times New Roman"/>
          <w:noProof/>
          <w:sz w:val="24"/>
          <w:szCs w:val="24"/>
        </w:rPr>
        <w:t>(4), 2–22. Retrieved from http://jurnalmahasiswa.stiesia.ac.id/index.php/jira/article/view/3956</w:t>
      </w:r>
    </w:p>
    <w:p w14:paraId="1A088ADD"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Sayyidah, U., &amp; Saifi, M. (2017). PENGARUH INTELLECTUAL CAPITAL TERHADAP NILAI PERUSAHAAN DENGAN PROFITABILITAS SEBAGAI VARIABEL MODERASI (Studi Pada Perusahaan Sub Sektor Property Dan Real Estate Di Bursa Efek Indonesia Periode 2013-2015). </w:t>
      </w:r>
      <w:r w:rsidRPr="00242B45">
        <w:rPr>
          <w:rFonts w:ascii="Times New Roman" w:hAnsi="Times New Roman" w:cs="Times New Roman"/>
          <w:i/>
          <w:iCs/>
          <w:noProof/>
          <w:sz w:val="24"/>
          <w:szCs w:val="24"/>
        </w:rPr>
        <w:t>Jurnal Administrasi Bisnis S1 Universitas Brawijaya</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46</w:t>
      </w:r>
      <w:r w:rsidRPr="00242B45">
        <w:rPr>
          <w:rFonts w:ascii="Times New Roman" w:hAnsi="Times New Roman" w:cs="Times New Roman"/>
          <w:noProof/>
          <w:sz w:val="24"/>
          <w:szCs w:val="24"/>
        </w:rPr>
        <w:t>(1), 163–171.</w:t>
      </w:r>
    </w:p>
    <w:p w14:paraId="54C4007F"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Septariani, D., &amp; Johan, R. S. (2018). Analisis Pengaruh Struktur Modal terhadap Profitabilitas pada Perusahaan LQ45 di BEI Periode 2012-2016. </w:t>
      </w:r>
      <w:r w:rsidRPr="00242B45">
        <w:rPr>
          <w:rFonts w:ascii="Times New Roman" w:hAnsi="Times New Roman" w:cs="Times New Roman"/>
          <w:i/>
          <w:iCs/>
          <w:noProof/>
          <w:sz w:val="24"/>
          <w:szCs w:val="24"/>
        </w:rPr>
        <w:t>Sosio E-Kons</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10</w:t>
      </w:r>
      <w:r w:rsidRPr="00242B45">
        <w:rPr>
          <w:rFonts w:ascii="Times New Roman" w:hAnsi="Times New Roman" w:cs="Times New Roman"/>
          <w:noProof/>
          <w:sz w:val="24"/>
          <w:szCs w:val="24"/>
        </w:rPr>
        <w:t>(3), 261. https://doi.org/10.30998/sosioekons.v10i3.2909</w:t>
      </w:r>
    </w:p>
    <w:p w14:paraId="7E53FB86"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Silviani, D. A., &amp; Noekent, V. (2020). An Indonesian Empirical Study of The Relationship between Firm’s Intellectual Capital, Financial Performance and Market Value. </w:t>
      </w:r>
      <w:r w:rsidRPr="00242B45">
        <w:rPr>
          <w:rFonts w:ascii="Times New Roman" w:hAnsi="Times New Roman" w:cs="Times New Roman"/>
          <w:i/>
          <w:iCs/>
          <w:noProof/>
          <w:sz w:val="24"/>
          <w:szCs w:val="24"/>
        </w:rPr>
        <w:t>Management Analysis Journal</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9</w:t>
      </w:r>
      <w:r w:rsidRPr="00242B45">
        <w:rPr>
          <w:rFonts w:ascii="Times New Roman" w:hAnsi="Times New Roman" w:cs="Times New Roman"/>
          <w:noProof/>
          <w:sz w:val="24"/>
          <w:szCs w:val="24"/>
        </w:rPr>
        <w:t>(4), 451–458. https://doi.org/10.15294/maj.v9i4.40844</w:t>
      </w:r>
    </w:p>
    <w:p w14:paraId="76E53964"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Sofian, S., Dwijayanti, S, P. F., &amp; Wijaya, H. (2020). Intellectual capital and firm performance in the Indonesian non-financial firms. </w:t>
      </w:r>
      <w:r w:rsidRPr="00242B45">
        <w:rPr>
          <w:rFonts w:ascii="Times New Roman" w:hAnsi="Times New Roman" w:cs="Times New Roman"/>
          <w:i/>
          <w:iCs/>
          <w:noProof/>
          <w:sz w:val="24"/>
          <w:szCs w:val="24"/>
        </w:rPr>
        <w:t>Jurnal Keuangan Dan Perbankan</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24</w:t>
      </w:r>
      <w:r w:rsidRPr="00242B45">
        <w:rPr>
          <w:rFonts w:ascii="Times New Roman" w:hAnsi="Times New Roman" w:cs="Times New Roman"/>
          <w:noProof/>
          <w:sz w:val="24"/>
          <w:szCs w:val="24"/>
        </w:rPr>
        <w:t>(1), 106–116. https://doi.org/10.26905/jkdp.v24i1.3574</w:t>
      </w:r>
    </w:p>
    <w:p w14:paraId="52D798F4"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Sudana, I. M. (2017). </w:t>
      </w:r>
      <w:r w:rsidRPr="00242B45">
        <w:rPr>
          <w:rFonts w:ascii="Times New Roman" w:hAnsi="Times New Roman" w:cs="Times New Roman"/>
          <w:i/>
          <w:iCs/>
          <w:noProof/>
          <w:sz w:val="24"/>
          <w:szCs w:val="24"/>
        </w:rPr>
        <w:t>“Manajemen Keuangan Teori dan Praktik.”</w:t>
      </w:r>
      <w:r w:rsidRPr="00242B45">
        <w:rPr>
          <w:rFonts w:ascii="Times New Roman" w:hAnsi="Times New Roman" w:cs="Times New Roman"/>
          <w:noProof/>
          <w:sz w:val="24"/>
          <w:szCs w:val="24"/>
        </w:rPr>
        <w:t xml:space="preserve"> Malang: Airlangga University Press.</w:t>
      </w:r>
    </w:p>
    <w:p w14:paraId="3413AA93"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Sudaryo, Y., &amp; Pratiwi, I. Y. (2016). Pengaruh Struktur Modal Dan Likuiditas Terhadap Profitabilitas Dan Dampaknya Terhadap Kinerja Keuangan. </w:t>
      </w:r>
      <w:r w:rsidRPr="00242B45">
        <w:rPr>
          <w:rFonts w:ascii="Times New Roman" w:hAnsi="Times New Roman" w:cs="Times New Roman"/>
          <w:i/>
          <w:iCs/>
          <w:noProof/>
          <w:sz w:val="24"/>
          <w:szCs w:val="24"/>
        </w:rPr>
        <w:t>Jurnal Indonesia Membangun</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2</w:t>
      </w:r>
      <w:r w:rsidRPr="00242B45">
        <w:rPr>
          <w:rFonts w:ascii="Times New Roman" w:hAnsi="Times New Roman" w:cs="Times New Roman"/>
          <w:noProof/>
          <w:sz w:val="24"/>
          <w:szCs w:val="24"/>
        </w:rPr>
        <w:t>(1), 1412–6907.</w:t>
      </w:r>
    </w:p>
    <w:p w14:paraId="71838C63"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Sunardi, N. (2017). PENGARUH INTELLECTUAL CAPITAL (iB-VAIC TM ), FDR DAN CAR TERHADAP EFISIENSI BIAYA DAN IMPLIKASINYA PADA KINERJA PERUSAHAAN BANK UMUM SYARIAH INDONESIA PERIODE 2012 – 2016. </w:t>
      </w:r>
      <w:r w:rsidRPr="00242B45">
        <w:rPr>
          <w:rFonts w:ascii="Times New Roman" w:hAnsi="Times New Roman" w:cs="Times New Roman"/>
          <w:i/>
          <w:iCs/>
          <w:noProof/>
          <w:sz w:val="24"/>
          <w:szCs w:val="24"/>
        </w:rPr>
        <w:t>Jurnal Sekuritas</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1</w:t>
      </w:r>
      <w:r w:rsidRPr="00242B45">
        <w:rPr>
          <w:rFonts w:ascii="Times New Roman" w:hAnsi="Times New Roman" w:cs="Times New Roman"/>
          <w:noProof/>
          <w:sz w:val="24"/>
          <w:szCs w:val="24"/>
        </w:rPr>
        <w:t>(1), 1–17.</w:t>
      </w:r>
    </w:p>
    <w:p w14:paraId="5EAD9AA3"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Supriyadi, D. (2022). Strategy to Increase Sharia Banking Performance through Value-added Creation Intellectual. </w:t>
      </w:r>
      <w:r w:rsidRPr="00242B45">
        <w:rPr>
          <w:rFonts w:ascii="Times New Roman" w:hAnsi="Times New Roman" w:cs="Times New Roman"/>
          <w:i/>
          <w:iCs/>
          <w:noProof/>
          <w:sz w:val="24"/>
          <w:szCs w:val="24"/>
        </w:rPr>
        <w:t>Jurnal Keuangan Dan Perbankan</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26</w:t>
      </w:r>
      <w:r w:rsidRPr="00242B45">
        <w:rPr>
          <w:rFonts w:ascii="Times New Roman" w:hAnsi="Times New Roman" w:cs="Times New Roman"/>
          <w:noProof/>
          <w:sz w:val="24"/>
          <w:szCs w:val="24"/>
        </w:rPr>
        <w:t>(2), 390–404. https://doi.org/10.26905/jkdp.v26i2.7538</w:t>
      </w:r>
    </w:p>
    <w:p w14:paraId="451255FA"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Suseno, N. S., Hermina, T., Ramdhani, A., &amp; Utari, L. (2019). The impact of intellectual capital on financial performance. </w:t>
      </w:r>
      <w:r w:rsidRPr="00242B45">
        <w:rPr>
          <w:rFonts w:ascii="Times New Roman" w:hAnsi="Times New Roman" w:cs="Times New Roman"/>
          <w:i/>
          <w:iCs/>
          <w:noProof/>
          <w:sz w:val="24"/>
          <w:szCs w:val="24"/>
        </w:rPr>
        <w:t>International Journal of Recent Technology and Engineering</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8</w:t>
      </w:r>
      <w:r w:rsidRPr="00242B45">
        <w:rPr>
          <w:rFonts w:ascii="Times New Roman" w:hAnsi="Times New Roman" w:cs="Times New Roman"/>
          <w:noProof/>
          <w:sz w:val="24"/>
          <w:szCs w:val="24"/>
        </w:rPr>
        <w:t>(1), 359–365. https://doi.org/10.30871/jama.v1i1.1239</w:t>
      </w:r>
    </w:p>
    <w:p w14:paraId="6B792DD6"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Tran, P. T. T., Le, T. T. H., &amp; Phan, N. H. T. (2023). DIGITAL TRANSFORMATION OF THE BANKING INDUSTRY IN DEVELOPING COUNTRIES Article history : Keywords : Digital ; Transformation ; Banking Industry ; Developing Countries ; The health crisis has amplified the trend of digitalization for both consumers and fin. </w:t>
      </w:r>
      <w:r w:rsidRPr="00242B45">
        <w:rPr>
          <w:rFonts w:ascii="Times New Roman" w:hAnsi="Times New Roman" w:cs="Times New Roman"/>
          <w:i/>
          <w:iCs/>
          <w:noProof/>
          <w:sz w:val="24"/>
          <w:szCs w:val="24"/>
        </w:rPr>
        <w:t>International Journal Of Professional Business Review</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8</w:t>
      </w:r>
      <w:r w:rsidRPr="00242B45">
        <w:rPr>
          <w:rFonts w:ascii="Times New Roman" w:hAnsi="Times New Roman" w:cs="Times New Roman"/>
          <w:noProof/>
          <w:sz w:val="24"/>
          <w:szCs w:val="24"/>
        </w:rPr>
        <w:t>(5), 1–24.</w:t>
      </w:r>
    </w:p>
    <w:p w14:paraId="22E058AA"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Ulum, I. (2013). Model Pengukuran Kinerja Intellectual Capital Dengan Ib-Vaic Di Perbankan Syariah. </w:t>
      </w:r>
      <w:r w:rsidRPr="00242B45">
        <w:rPr>
          <w:rFonts w:ascii="Times New Roman" w:hAnsi="Times New Roman" w:cs="Times New Roman"/>
          <w:i/>
          <w:iCs/>
          <w:noProof/>
          <w:sz w:val="24"/>
          <w:szCs w:val="24"/>
        </w:rPr>
        <w:t>Inferensi</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7</w:t>
      </w:r>
      <w:r w:rsidRPr="00242B45">
        <w:rPr>
          <w:rFonts w:ascii="Times New Roman" w:hAnsi="Times New Roman" w:cs="Times New Roman"/>
          <w:noProof/>
          <w:sz w:val="24"/>
          <w:szCs w:val="24"/>
        </w:rPr>
        <w:t>(1), 185. https://doi.org/10.18326/infsl3.v7i1.185-206</w:t>
      </w:r>
    </w:p>
    <w:p w14:paraId="13B63738"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Wahyudi, R., Fithria, A., &amp; Sartini, S. (2020). The Relationship Between Capital Structure and Performance in Islamic Rural Bank. </w:t>
      </w:r>
      <w:r w:rsidRPr="00242B45">
        <w:rPr>
          <w:rFonts w:ascii="Times New Roman" w:hAnsi="Times New Roman" w:cs="Times New Roman"/>
          <w:i/>
          <w:iCs/>
          <w:noProof/>
          <w:sz w:val="24"/>
          <w:szCs w:val="24"/>
        </w:rPr>
        <w:t>(International Journal of Islamic Studies and Humanities)</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3</w:t>
      </w:r>
      <w:r w:rsidRPr="00242B45">
        <w:rPr>
          <w:rFonts w:ascii="Times New Roman" w:hAnsi="Times New Roman" w:cs="Times New Roman"/>
          <w:noProof/>
          <w:sz w:val="24"/>
          <w:szCs w:val="24"/>
        </w:rPr>
        <w:t>(2), 82–89. https://doi.org/10.1108/JIABR-04-2012-0024</w:t>
      </w:r>
    </w:p>
    <w:p w14:paraId="5071216E"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Wahyudi, T. (2019). Intellectual Capital, Profit Sharing Ratio, Dan Corporate Governance Pada Bank Umum Syariah Di Indonesia. </w:t>
      </w:r>
      <w:r w:rsidRPr="00242B45">
        <w:rPr>
          <w:rFonts w:ascii="Times New Roman" w:hAnsi="Times New Roman" w:cs="Times New Roman"/>
          <w:i/>
          <w:iCs/>
          <w:noProof/>
          <w:sz w:val="24"/>
          <w:szCs w:val="24"/>
        </w:rPr>
        <w:t>Tirtayasa Ekonomika</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14</w:t>
      </w:r>
      <w:r w:rsidRPr="00242B45">
        <w:rPr>
          <w:rFonts w:ascii="Times New Roman" w:hAnsi="Times New Roman" w:cs="Times New Roman"/>
          <w:noProof/>
          <w:sz w:val="24"/>
          <w:szCs w:val="24"/>
        </w:rPr>
        <w:t>(2), 329. https://doi.org/10.35448/jte.v14i2.6363</w:t>
      </w:r>
    </w:p>
    <w:p w14:paraId="1F1C5ABF"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Wijaya, D. (2017). </w:t>
      </w:r>
      <w:r w:rsidRPr="00242B45">
        <w:rPr>
          <w:rFonts w:ascii="Times New Roman" w:hAnsi="Times New Roman" w:cs="Times New Roman"/>
          <w:i/>
          <w:iCs/>
          <w:noProof/>
          <w:sz w:val="24"/>
          <w:szCs w:val="24"/>
        </w:rPr>
        <w:t>“Manajemen Keuangan Konsep dan Penerapannya.”</w:t>
      </w:r>
      <w:r w:rsidRPr="00242B45">
        <w:rPr>
          <w:rFonts w:ascii="Times New Roman" w:hAnsi="Times New Roman" w:cs="Times New Roman"/>
          <w:noProof/>
          <w:sz w:val="24"/>
          <w:szCs w:val="24"/>
        </w:rPr>
        <w:t xml:space="preserve"> Jakarta: Grasindo.</w:t>
      </w:r>
    </w:p>
    <w:p w14:paraId="1DD20670"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B45">
        <w:rPr>
          <w:rFonts w:ascii="Times New Roman" w:hAnsi="Times New Roman" w:cs="Times New Roman"/>
          <w:noProof/>
          <w:sz w:val="24"/>
          <w:szCs w:val="24"/>
        </w:rPr>
        <w:t xml:space="preserve">Yurianda, D., &amp; Masdupi, E. (2020). </w:t>
      </w:r>
      <w:r w:rsidRPr="00242B45">
        <w:rPr>
          <w:rFonts w:ascii="Times New Roman" w:hAnsi="Times New Roman" w:cs="Times New Roman"/>
          <w:i/>
          <w:iCs/>
          <w:noProof/>
          <w:sz w:val="24"/>
          <w:szCs w:val="24"/>
        </w:rPr>
        <w:t>The Effect of Capital Structure and Intellectual Capital on Corporate Value with Financial Performance as Intervening Variable</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124</w:t>
      </w:r>
      <w:r w:rsidRPr="00242B45">
        <w:rPr>
          <w:rFonts w:ascii="Times New Roman" w:hAnsi="Times New Roman" w:cs="Times New Roman"/>
          <w:noProof/>
          <w:sz w:val="24"/>
          <w:szCs w:val="24"/>
        </w:rPr>
        <w:t>(2015), 938–943. https://doi.org/10.2991/aebmr.k.200305.162</w:t>
      </w:r>
    </w:p>
    <w:p w14:paraId="1D4DC13E" w14:textId="77777777" w:rsidR="00242B45" w:rsidRPr="00242B45" w:rsidRDefault="00242B45" w:rsidP="00CC1773">
      <w:pPr>
        <w:widowControl w:val="0"/>
        <w:autoSpaceDE w:val="0"/>
        <w:autoSpaceDN w:val="0"/>
        <w:adjustRightInd w:val="0"/>
        <w:spacing w:after="0" w:line="240" w:lineRule="auto"/>
        <w:ind w:left="567" w:hanging="567"/>
        <w:jc w:val="both"/>
        <w:rPr>
          <w:rFonts w:ascii="Times New Roman" w:hAnsi="Times New Roman" w:cs="Times New Roman"/>
          <w:noProof/>
          <w:sz w:val="24"/>
        </w:rPr>
      </w:pPr>
      <w:r w:rsidRPr="00242B45">
        <w:rPr>
          <w:rFonts w:ascii="Times New Roman" w:hAnsi="Times New Roman" w:cs="Times New Roman"/>
          <w:noProof/>
          <w:sz w:val="24"/>
          <w:szCs w:val="24"/>
        </w:rPr>
        <w:t xml:space="preserve">Yusuf, A. U., Rasyid, S., &amp; Rura, Y. (2020). The Effect of Intellectual Capital and Supply Chain Management on the Financial Performance by Using Cost Leadership Strategy as Moderating Variable. </w:t>
      </w:r>
      <w:r w:rsidRPr="00242B45">
        <w:rPr>
          <w:rFonts w:ascii="Times New Roman" w:hAnsi="Times New Roman" w:cs="Times New Roman"/>
          <w:i/>
          <w:iCs/>
          <w:noProof/>
          <w:sz w:val="24"/>
          <w:szCs w:val="24"/>
        </w:rPr>
        <w:t>International Journal of Innovative Science and Research Technology</w:t>
      </w:r>
      <w:r w:rsidRPr="00242B45">
        <w:rPr>
          <w:rFonts w:ascii="Times New Roman" w:hAnsi="Times New Roman" w:cs="Times New Roman"/>
          <w:noProof/>
          <w:sz w:val="24"/>
          <w:szCs w:val="24"/>
        </w:rPr>
        <w:t xml:space="preserve">, </w:t>
      </w:r>
      <w:r w:rsidRPr="00242B45">
        <w:rPr>
          <w:rFonts w:ascii="Times New Roman" w:hAnsi="Times New Roman" w:cs="Times New Roman"/>
          <w:i/>
          <w:iCs/>
          <w:noProof/>
          <w:sz w:val="24"/>
          <w:szCs w:val="24"/>
        </w:rPr>
        <w:t>5</w:t>
      </w:r>
      <w:r w:rsidRPr="00242B45">
        <w:rPr>
          <w:rFonts w:ascii="Times New Roman" w:hAnsi="Times New Roman" w:cs="Times New Roman"/>
          <w:noProof/>
          <w:sz w:val="24"/>
          <w:szCs w:val="24"/>
        </w:rPr>
        <w:t>(2), 290–300. Retrieved from www.ijisrt.com290</w:t>
      </w:r>
    </w:p>
    <w:p w14:paraId="7FEFF580" w14:textId="2DA0AC59" w:rsidR="00242B45" w:rsidRPr="00242B45" w:rsidRDefault="00242B45" w:rsidP="00CC1773">
      <w:pPr>
        <w:widowControl w:val="0"/>
        <w:autoSpaceDE w:val="0"/>
        <w:autoSpaceDN w:val="0"/>
        <w:adjustRightInd w:val="0"/>
        <w:spacing w:after="0" w:line="240" w:lineRule="auto"/>
        <w:ind w:left="567" w:hanging="567"/>
        <w:jc w:val="both"/>
        <w:rPr>
          <w:rFonts w:ascii="Times New Roman" w:eastAsia="Times New Roman" w:hAnsi="Times New Roman" w:cs="Times New Roman"/>
          <w:b/>
          <w:sz w:val="24"/>
          <w:szCs w:val="24"/>
          <w:lang w:val="id-ID" w:eastAsia="en-ID"/>
        </w:rPr>
      </w:pPr>
      <w:r w:rsidRPr="00242B45">
        <w:rPr>
          <w:rFonts w:ascii="Times New Roman" w:eastAsia="Times New Roman" w:hAnsi="Times New Roman" w:cs="Times New Roman"/>
          <w:b/>
          <w:sz w:val="24"/>
          <w:szCs w:val="24"/>
          <w:lang w:val="id-ID" w:eastAsia="en-ID"/>
        </w:rPr>
        <w:fldChar w:fldCharType="end"/>
      </w:r>
      <w:bookmarkStart w:id="2" w:name="_GoBack"/>
      <w:bookmarkEnd w:id="2"/>
    </w:p>
    <w:sectPr w:rsidR="00242B45" w:rsidRPr="00242B45" w:rsidSect="005D0F35">
      <w:footerReference w:type="default" r:id="rId16"/>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390B74" w14:textId="77777777" w:rsidR="000B5C11" w:rsidRDefault="000B5C11" w:rsidP="00B778F7">
      <w:pPr>
        <w:spacing w:after="0" w:line="240" w:lineRule="auto"/>
      </w:pPr>
      <w:r>
        <w:separator/>
      </w:r>
    </w:p>
  </w:endnote>
  <w:endnote w:type="continuationSeparator" w:id="0">
    <w:p w14:paraId="2DADB9D1" w14:textId="77777777" w:rsidR="000B5C11" w:rsidRDefault="000B5C11" w:rsidP="00B778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3391632"/>
      <w:docPartObj>
        <w:docPartGallery w:val="Page Numbers (Bottom of Page)"/>
        <w:docPartUnique/>
      </w:docPartObj>
    </w:sdtPr>
    <w:sdtEndPr>
      <w:rPr>
        <w:rFonts w:ascii="Times New Roman" w:hAnsi="Times New Roman" w:cs="Times New Roman"/>
        <w:noProof/>
        <w:sz w:val="24"/>
        <w:szCs w:val="24"/>
      </w:rPr>
    </w:sdtEndPr>
    <w:sdtContent>
      <w:p w14:paraId="2CFAE33E" w14:textId="77777777" w:rsidR="000B5C11" w:rsidRPr="00FE060F" w:rsidRDefault="000B5C11">
        <w:pPr>
          <w:pStyle w:val="Footer"/>
          <w:jc w:val="center"/>
          <w:rPr>
            <w:rFonts w:ascii="Times New Roman" w:hAnsi="Times New Roman" w:cs="Times New Roman"/>
            <w:sz w:val="24"/>
            <w:szCs w:val="24"/>
          </w:rPr>
        </w:pPr>
        <w:r w:rsidRPr="00FE060F">
          <w:rPr>
            <w:rFonts w:ascii="Times New Roman" w:hAnsi="Times New Roman" w:cs="Times New Roman"/>
            <w:sz w:val="24"/>
            <w:szCs w:val="24"/>
          </w:rPr>
          <w:fldChar w:fldCharType="begin"/>
        </w:r>
        <w:r w:rsidRPr="00FE060F">
          <w:rPr>
            <w:rFonts w:ascii="Times New Roman" w:hAnsi="Times New Roman" w:cs="Times New Roman"/>
            <w:sz w:val="24"/>
            <w:szCs w:val="24"/>
          </w:rPr>
          <w:instrText xml:space="preserve"> PAGE   \* MERGEFORMAT </w:instrText>
        </w:r>
        <w:r w:rsidRPr="00FE060F">
          <w:rPr>
            <w:rFonts w:ascii="Times New Roman" w:hAnsi="Times New Roman" w:cs="Times New Roman"/>
            <w:sz w:val="24"/>
            <w:szCs w:val="24"/>
          </w:rPr>
          <w:fldChar w:fldCharType="separate"/>
        </w:r>
        <w:r w:rsidR="00CC1773">
          <w:rPr>
            <w:rFonts w:ascii="Times New Roman" w:hAnsi="Times New Roman" w:cs="Times New Roman"/>
            <w:noProof/>
            <w:sz w:val="24"/>
            <w:szCs w:val="24"/>
          </w:rPr>
          <w:t>14</w:t>
        </w:r>
        <w:r w:rsidRPr="00FE060F">
          <w:rPr>
            <w:rFonts w:ascii="Times New Roman" w:hAnsi="Times New Roman" w:cs="Times New Roman"/>
            <w:noProof/>
            <w:sz w:val="24"/>
            <w:szCs w:val="24"/>
          </w:rPr>
          <w:fldChar w:fldCharType="end"/>
        </w:r>
      </w:p>
    </w:sdtContent>
  </w:sdt>
  <w:p w14:paraId="2FEC7E4B" w14:textId="77777777" w:rsidR="000B5C11" w:rsidRDefault="000B5C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C024AC" w14:textId="77777777" w:rsidR="000B5C11" w:rsidRDefault="000B5C11" w:rsidP="00B778F7">
      <w:pPr>
        <w:spacing w:after="0" w:line="240" w:lineRule="auto"/>
      </w:pPr>
      <w:r>
        <w:separator/>
      </w:r>
    </w:p>
  </w:footnote>
  <w:footnote w:type="continuationSeparator" w:id="0">
    <w:p w14:paraId="05714468" w14:textId="77777777" w:rsidR="000B5C11" w:rsidRDefault="000B5C11" w:rsidP="00B778F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B03E0C6"/>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59727EA"/>
    <w:multiLevelType w:val="hybridMultilevel"/>
    <w:tmpl w:val="B360DC24"/>
    <w:lvl w:ilvl="0" w:tplc="15500FAA">
      <w:start w:val="1"/>
      <w:numFmt w:val="decimal"/>
      <w:lvlText w:val="%1."/>
      <w:lvlJc w:val="left"/>
      <w:pPr>
        <w:tabs>
          <w:tab w:val="num" w:pos="720"/>
        </w:tabs>
        <w:ind w:left="720" w:hanging="360"/>
      </w:pPr>
      <w:rPr>
        <w:rFonts w:hint="default"/>
        <w:b w:val="0"/>
        <w:i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
    <w:nsid w:val="078F2CD8"/>
    <w:multiLevelType w:val="multilevel"/>
    <w:tmpl w:val="D3BC55C2"/>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4.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nsid w:val="0A93519D"/>
    <w:multiLevelType w:val="hybridMultilevel"/>
    <w:tmpl w:val="B360DC24"/>
    <w:lvl w:ilvl="0" w:tplc="15500FAA">
      <w:start w:val="1"/>
      <w:numFmt w:val="decimal"/>
      <w:lvlText w:val="%1."/>
      <w:lvlJc w:val="left"/>
      <w:pPr>
        <w:tabs>
          <w:tab w:val="num" w:pos="720"/>
        </w:tabs>
        <w:ind w:left="720" w:hanging="360"/>
      </w:pPr>
      <w:rPr>
        <w:rFonts w:hint="default"/>
        <w:b w:val="0"/>
        <w:i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4">
    <w:nsid w:val="12EE750F"/>
    <w:multiLevelType w:val="hybridMultilevel"/>
    <w:tmpl w:val="F9ACE6D6"/>
    <w:lvl w:ilvl="0" w:tplc="F84063E6">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3474895"/>
    <w:multiLevelType w:val="multilevel"/>
    <w:tmpl w:val="BF3E5460"/>
    <w:lvl w:ilvl="0">
      <w:start w:val="1"/>
      <w:numFmt w:val="decimal"/>
      <w:lvlText w:val="%1."/>
      <w:lvlJc w:val="left"/>
      <w:pPr>
        <w:ind w:left="1287" w:hanging="360"/>
      </w:pPr>
    </w:lvl>
    <w:lvl w:ilvl="1">
      <w:start w:val="2"/>
      <w:numFmt w:val="decimal"/>
      <w:isLgl/>
      <w:lvlText w:val="%1.%2"/>
      <w:lvlJc w:val="left"/>
      <w:pPr>
        <w:ind w:left="1287" w:hanging="360"/>
      </w:pPr>
      <w:rPr>
        <w:rFonts w:hint="default"/>
      </w:rPr>
    </w:lvl>
    <w:lvl w:ilvl="2">
      <w:start w:val="1"/>
      <w:numFmt w:val="decimal"/>
      <w:isLgl/>
      <w:lvlText w:val="%1.%2.%3"/>
      <w:lvlJc w:val="left"/>
      <w:pPr>
        <w:ind w:left="1530"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6">
    <w:nsid w:val="13E86DFF"/>
    <w:multiLevelType w:val="hybridMultilevel"/>
    <w:tmpl w:val="1AEAE2B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5F04EE5"/>
    <w:multiLevelType w:val="multilevel"/>
    <w:tmpl w:val="4C166904"/>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20C675A7"/>
    <w:multiLevelType w:val="hybridMultilevel"/>
    <w:tmpl w:val="6C44D93E"/>
    <w:lvl w:ilvl="0" w:tplc="B03EB0FC">
      <w:start w:val="1"/>
      <w:numFmt w:val="decimal"/>
      <w:lvlText w:val="5.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279375B"/>
    <w:multiLevelType w:val="hybridMultilevel"/>
    <w:tmpl w:val="50BCD344"/>
    <w:lvl w:ilvl="0" w:tplc="799A9A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25EE602E"/>
    <w:multiLevelType w:val="hybridMultilevel"/>
    <w:tmpl w:val="20E67520"/>
    <w:lvl w:ilvl="0" w:tplc="C0B6B81E">
      <w:start w:val="1"/>
      <w:numFmt w:val="decimal"/>
      <w:lvlText w:val="%1."/>
      <w:lvlJc w:val="left"/>
      <w:pPr>
        <w:ind w:left="720" w:hanging="360"/>
      </w:pPr>
      <w:rPr>
        <w:rFonts w:hint="default"/>
        <w:color w:val="00000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9276899"/>
    <w:multiLevelType w:val="hybridMultilevel"/>
    <w:tmpl w:val="A98E1BF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nsid w:val="299043E2"/>
    <w:multiLevelType w:val="hybridMultilevel"/>
    <w:tmpl w:val="1C787E68"/>
    <w:lvl w:ilvl="0" w:tplc="0409000F">
      <w:start w:val="1"/>
      <w:numFmt w:val="decimal"/>
      <w:lvlText w:val="%1."/>
      <w:lvlJc w:val="left"/>
      <w:pPr>
        <w:tabs>
          <w:tab w:val="num" w:pos="567"/>
        </w:tabs>
        <w:ind w:left="284"/>
      </w:pPr>
      <w:rPr>
        <w:rFonts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30DB0D55"/>
    <w:multiLevelType w:val="hybridMultilevel"/>
    <w:tmpl w:val="F33009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33B731A8"/>
    <w:multiLevelType w:val="hybridMultilevel"/>
    <w:tmpl w:val="DCECC9B4"/>
    <w:lvl w:ilvl="0" w:tplc="8A182C10">
      <w:start w:val="1"/>
      <w:numFmt w:val="decimal"/>
      <w:lvlText w:val="5.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5C4524F"/>
    <w:multiLevelType w:val="multilevel"/>
    <w:tmpl w:val="C0E6DEEE"/>
    <w:lvl w:ilvl="0">
      <w:start w:val="5"/>
      <w:numFmt w:val="decimal"/>
      <w:lvlText w:val="%1"/>
      <w:lvlJc w:val="left"/>
      <w:pPr>
        <w:tabs>
          <w:tab w:val="num" w:pos="360"/>
        </w:tabs>
        <w:ind w:left="360" w:hanging="360"/>
      </w:pPr>
      <w:rPr>
        <w:rFonts w:hint="default"/>
      </w:rPr>
    </w:lvl>
    <w:lvl w:ilvl="1">
      <w:start w:val="1"/>
      <w:numFmt w:val="decimal"/>
      <w:lvlText w:val="6.%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6">
    <w:nsid w:val="3A701B93"/>
    <w:multiLevelType w:val="hybridMultilevel"/>
    <w:tmpl w:val="67BE8292"/>
    <w:lvl w:ilvl="0" w:tplc="0409000F">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nsid w:val="41627F69"/>
    <w:multiLevelType w:val="hybridMultilevel"/>
    <w:tmpl w:val="5BF09E7A"/>
    <w:lvl w:ilvl="0" w:tplc="DCA2B550">
      <w:start w:val="1"/>
      <w:numFmt w:val="decimal"/>
      <w:lvlText w:val="%1."/>
      <w:lvlJc w:val="left"/>
      <w:pPr>
        <w:tabs>
          <w:tab w:val="num" w:pos="567"/>
        </w:tabs>
        <w:ind w:left="567" w:hanging="567"/>
      </w:pPr>
      <w:rPr>
        <w:rFonts w:eastAsia="MS Mincho"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8">
    <w:nsid w:val="495D288C"/>
    <w:multiLevelType w:val="hybridMultilevel"/>
    <w:tmpl w:val="506EFE34"/>
    <w:lvl w:ilvl="0" w:tplc="2098D2C4">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D7F50B9"/>
    <w:multiLevelType w:val="hybridMultilevel"/>
    <w:tmpl w:val="5F801930"/>
    <w:lvl w:ilvl="0" w:tplc="7EECC7C4">
      <w:start w:val="1"/>
      <w:numFmt w:val="decimal"/>
      <w:lvlText w:val="%1."/>
      <w:lvlJc w:val="left"/>
      <w:pPr>
        <w:ind w:left="720" w:hanging="360"/>
      </w:pPr>
      <w:rPr>
        <w:rFonts w:hint="default"/>
        <w:color w:val="212529"/>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55C368B9"/>
    <w:multiLevelType w:val="multilevel"/>
    <w:tmpl w:val="B420BA2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55E167D1"/>
    <w:multiLevelType w:val="hybridMultilevel"/>
    <w:tmpl w:val="2CE48E7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5EC319EA"/>
    <w:multiLevelType w:val="hybridMultilevel"/>
    <w:tmpl w:val="9690A4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6F5097A"/>
    <w:multiLevelType w:val="multilevel"/>
    <w:tmpl w:val="22381186"/>
    <w:lvl w:ilvl="0">
      <w:start w:val="4"/>
      <w:numFmt w:val="upperRoman"/>
      <w:lvlText w:val="%1."/>
      <w:lvlJc w:val="left"/>
      <w:pPr>
        <w:ind w:left="1440" w:hanging="720"/>
      </w:pPr>
      <w:rPr>
        <w:rFonts w:hint="default"/>
      </w:rPr>
    </w:lvl>
    <w:lvl w:ilvl="1">
      <w:start w:val="1"/>
      <w:numFmt w:val="decimal"/>
      <w:isLgl/>
      <w:lvlText w:val="%1.%2"/>
      <w:lvlJc w:val="left"/>
      <w:pPr>
        <w:ind w:left="1080" w:hanging="360"/>
      </w:pPr>
      <w:rPr>
        <w:rFonts w:hint="default"/>
      </w:rPr>
    </w:lvl>
    <w:lvl w:ilvl="2">
      <w:start w:val="1"/>
      <w:numFmt w:val="decimal"/>
      <w:lvlText w:val="5.2.%3"/>
      <w:lvlJc w:val="left"/>
      <w:pPr>
        <w:ind w:left="1440" w:hanging="720"/>
      </w:pPr>
      <w:rPr>
        <w:rFonts w:hint="default"/>
        <w:i w:val="0"/>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4">
    <w:nsid w:val="6C327D01"/>
    <w:multiLevelType w:val="hybridMultilevel"/>
    <w:tmpl w:val="976A56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F6B3254"/>
    <w:multiLevelType w:val="multilevel"/>
    <w:tmpl w:val="0D32A60E"/>
    <w:lvl w:ilvl="0">
      <w:start w:val="5"/>
      <w:numFmt w:val="decimal"/>
      <w:lvlText w:val="%1"/>
      <w:lvlJc w:val="left"/>
      <w:pPr>
        <w:ind w:left="360" w:hanging="360"/>
      </w:pPr>
      <w:rPr>
        <w:rFonts w:hint="default"/>
        <w:i w:val="0"/>
      </w:rPr>
    </w:lvl>
    <w:lvl w:ilvl="1">
      <w:start w:val="2"/>
      <w:numFmt w:val="decimal"/>
      <w:lvlText w:val="%1.%2"/>
      <w:lvlJc w:val="left"/>
      <w:pPr>
        <w:ind w:left="720" w:hanging="360"/>
      </w:pPr>
      <w:rPr>
        <w:rFonts w:hint="default"/>
        <w:i w:val="0"/>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i w:val="0"/>
      </w:rPr>
    </w:lvl>
    <w:lvl w:ilvl="4">
      <w:start w:val="1"/>
      <w:numFmt w:val="decimal"/>
      <w:lvlText w:val="%1.%2.%3.%4.%5"/>
      <w:lvlJc w:val="left"/>
      <w:pPr>
        <w:ind w:left="2520" w:hanging="1080"/>
      </w:pPr>
      <w:rPr>
        <w:rFonts w:hint="default"/>
        <w:i w:val="0"/>
      </w:rPr>
    </w:lvl>
    <w:lvl w:ilvl="5">
      <w:start w:val="1"/>
      <w:numFmt w:val="decimal"/>
      <w:lvlText w:val="%1.%2.%3.%4.%5.%6"/>
      <w:lvlJc w:val="left"/>
      <w:pPr>
        <w:ind w:left="2880" w:hanging="1080"/>
      </w:pPr>
      <w:rPr>
        <w:rFonts w:hint="default"/>
        <w:i w:val="0"/>
      </w:rPr>
    </w:lvl>
    <w:lvl w:ilvl="6">
      <w:start w:val="1"/>
      <w:numFmt w:val="decimal"/>
      <w:lvlText w:val="%1.%2.%3.%4.%5.%6.%7"/>
      <w:lvlJc w:val="left"/>
      <w:pPr>
        <w:ind w:left="3600" w:hanging="1440"/>
      </w:pPr>
      <w:rPr>
        <w:rFonts w:hint="default"/>
        <w:i w:val="0"/>
      </w:rPr>
    </w:lvl>
    <w:lvl w:ilvl="7">
      <w:start w:val="1"/>
      <w:numFmt w:val="decimal"/>
      <w:lvlText w:val="%1.%2.%3.%4.%5.%6.%7.%8"/>
      <w:lvlJc w:val="left"/>
      <w:pPr>
        <w:ind w:left="3960" w:hanging="1440"/>
      </w:pPr>
      <w:rPr>
        <w:rFonts w:hint="default"/>
        <w:i w:val="0"/>
      </w:rPr>
    </w:lvl>
    <w:lvl w:ilvl="8">
      <w:start w:val="1"/>
      <w:numFmt w:val="decimal"/>
      <w:lvlText w:val="%1.%2.%3.%4.%5.%6.%7.%8.%9"/>
      <w:lvlJc w:val="left"/>
      <w:pPr>
        <w:ind w:left="4680" w:hanging="1800"/>
      </w:pPr>
      <w:rPr>
        <w:rFonts w:hint="default"/>
        <w:i w:val="0"/>
      </w:rPr>
    </w:lvl>
  </w:abstractNum>
  <w:num w:numId="1">
    <w:abstractNumId w:val="0"/>
  </w:num>
  <w:num w:numId="2">
    <w:abstractNumId w:val="13"/>
  </w:num>
  <w:num w:numId="3">
    <w:abstractNumId w:val="5"/>
  </w:num>
  <w:num w:numId="4">
    <w:abstractNumId w:val="10"/>
  </w:num>
  <w:num w:numId="5">
    <w:abstractNumId w:val="24"/>
  </w:num>
  <w:num w:numId="6">
    <w:abstractNumId w:val="19"/>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6"/>
  </w:num>
  <w:num w:numId="9">
    <w:abstractNumId w:val="9"/>
  </w:num>
  <w:num w:numId="10">
    <w:abstractNumId w:val="21"/>
  </w:num>
  <w:num w:numId="11">
    <w:abstractNumId w:val="6"/>
  </w:num>
  <w:num w:numId="12">
    <w:abstractNumId w:val="4"/>
  </w:num>
  <w:num w:numId="13">
    <w:abstractNumId w:val="8"/>
  </w:num>
  <w:num w:numId="14">
    <w:abstractNumId w:val="17"/>
  </w:num>
  <w:num w:numId="15">
    <w:abstractNumId w:val="12"/>
  </w:num>
  <w:num w:numId="16">
    <w:abstractNumId w:val="2"/>
  </w:num>
  <w:num w:numId="17">
    <w:abstractNumId w:val="15"/>
  </w:num>
  <w:num w:numId="18">
    <w:abstractNumId w:val="1"/>
  </w:num>
  <w:num w:numId="19">
    <w:abstractNumId w:val="3"/>
  </w:num>
  <w:num w:numId="20">
    <w:abstractNumId w:val="23"/>
  </w:num>
  <w:num w:numId="21">
    <w:abstractNumId w:val="14"/>
  </w:num>
  <w:num w:numId="22">
    <w:abstractNumId w:val="7"/>
  </w:num>
  <w:num w:numId="23">
    <w:abstractNumId w:val="22"/>
  </w:num>
  <w:num w:numId="24">
    <w:abstractNumId w:val="18"/>
  </w:num>
  <w:num w:numId="25">
    <w:abstractNumId w:val="25"/>
  </w:num>
  <w:num w:numId="2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hdrShapeDefaults>
    <o:shapedefaults v:ext="edit" spidmax="5427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02A7"/>
    <w:rsid w:val="000058B2"/>
    <w:rsid w:val="0002577F"/>
    <w:rsid w:val="00027BA7"/>
    <w:rsid w:val="000349C8"/>
    <w:rsid w:val="000402AC"/>
    <w:rsid w:val="000433C1"/>
    <w:rsid w:val="00051088"/>
    <w:rsid w:val="00055CE3"/>
    <w:rsid w:val="00061CAE"/>
    <w:rsid w:val="000647C2"/>
    <w:rsid w:val="0008396A"/>
    <w:rsid w:val="000B4A2F"/>
    <w:rsid w:val="000B5C11"/>
    <w:rsid w:val="000C3B80"/>
    <w:rsid w:val="000C7D5B"/>
    <w:rsid w:val="000D3AF4"/>
    <w:rsid w:val="000F3C44"/>
    <w:rsid w:val="000F7B29"/>
    <w:rsid w:val="0011339C"/>
    <w:rsid w:val="00140E5D"/>
    <w:rsid w:val="00157C59"/>
    <w:rsid w:val="00160DD0"/>
    <w:rsid w:val="0017022C"/>
    <w:rsid w:val="001702A2"/>
    <w:rsid w:val="001717DB"/>
    <w:rsid w:val="00171A85"/>
    <w:rsid w:val="00176EE9"/>
    <w:rsid w:val="00185706"/>
    <w:rsid w:val="0019697B"/>
    <w:rsid w:val="00196DB0"/>
    <w:rsid w:val="001A05CB"/>
    <w:rsid w:val="001A77CC"/>
    <w:rsid w:val="001D1B8C"/>
    <w:rsid w:val="001E0290"/>
    <w:rsid w:val="00204732"/>
    <w:rsid w:val="00207157"/>
    <w:rsid w:val="0023071A"/>
    <w:rsid w:val="0023425E"/>
    <w:rsid w:val="00242B45"/>
    <w:rsid w:val="002548D9"/>
    <w:rsid w:val="00274DC2"/>
    <w:rsid w:val="002842A6"/>
    <w:rsid w:val="00286004"/>
    <w:rsid w:val="00286DF2"/>
    <w:rsid w:val="002924C2"/>
    <w:rsid w:val="002A05B7"/>
    <w:rsid w:val="002A2798"/>
    <w:rsid w:val="002A7126"/>
    <w:rsid w:val="002C1752"/>
    <w:rsid w:val="002D1B79"/>
    <w:rsid w:val="002D31B5"/>
    <w:rsid w:val="002D320A"/>
    <w:rsid w:val="002E6CBA"/>
    <w:rsid w:val="002F0C99"/>
    <w:rsid w:val="002F7FF2"/>
    <w:rsid w:val="0031050F"/>
    <w:rsid w:val="00314E8C"/>
    <w:rsid w:val="00322DBF"/>
    <w:rsid w:val="00323E85"/>
    <w:rsid w:val="00325BA8"/>
    <w:rsid w:val="00356F27"/>
    <w:rsid w:val="0038148C"/>
    <w:rsid w:val="00386597"/>
    <w:rsid w:val="00386B08"/>
    <w:rsid w:val="003A43D2"/>
    <w:rsid w:val="003B5FC2"/>
    <w:rsid w:val="003C596E"/>
    <w:rsid w:val="003D4696"/>
    <w:rsid w:val="003D4E7C"/>
    <w:rsid w:val="003D5A79"/>
    <w:rsid w:val="003E43EB"/>
    <w:rsid w:val="00401E60"/>
    <w:rsid w:val="00406818"/>
    <w:rsid w:val="00413125"/>
    <w:rsid w:val="0041450F"/>
    <w:rsid w:val="00431504"/>
    <w:rsid w:val="00444D40"/>
    <w:rsid w:val="0047460B"/>
    <w:rsid w:val="004A08C9"/>
    <w:rsid w:val="004B7EA7"/>
    <w:rsid w:val="004E60AC"/>
    <w:rsid w:val="004F4E7D"/>
    <w:rsid w:val="00506658"/>
    <w:rsid w:val="005166EB"/>
    <w:rsid w:val="0054113E"/>
    <w:rsid w:val="0054203E"/>
    <w:rsid w:val="0056039E"/>
    <w:rsid w:val="0056737D"/>
    <w:rsid w:val="005733DD"/>
    <w:rsid w:val="00585A23"/>
    <w:rsid w:val="00592F1D"/>
    <w:rsid w:val="00596306"/>
    <w:rsid w:val="005D0F35"/>
    <w:rsid w:val="00604DDD"/>
    <w:rsid w:val="00605097"/>
    <w:rsid w:val="00617CA6"/>
    <w:rsid w:val="0062393A"/>
    <w:rsid w:val="0063196D"/>
    <w:rsid w:val="00640AC7"/>
    <w:rsid w:val="006455E4"/>
    <w:rsid w:val="006702A7"/>
    <w:rsid w:val="006756F6"/>
    <w:rsid w:val="006831C5"/>
    <w:rsid w:val="00693713"/>
    <w:rsid w:val="006A319E"/>
    <w:rsid w:val="006A731B"/>
    <w:rsid w:val="006B39D4"/>
    <w:rsid w:val="006B3AEE"/>
    <w:rsid w:val="006B658E"/>
    <w:rsid w:val="006C4506"/>
    <w:rsid w:val="006E0C59"/>
    <w:rsid w:val="00730C43"/>
    <w:rsid w:val="007373E1"/>
    <w:rsid w:val="00745317"/>
    <w:rsid w:val="00754FCA"/>
    <w:rsid w:val="00755DDA"/>
    <w:rsid w:val="00760775"/>
    <w:rsid w:val="00770E01"/>
    <w:rsid w:val="007801B7"/>
    <w:rsid w:val="00780BED"/>
    <w:rsid w:val="0078121F"/>
    <w:rsid w:val="0078498B"/>
    <w:rsid w:val="007B5914"/>
    <w:rsid w:val="007D1189"/>
    <w:rsid w:val="007F2F65"/>
    <w:rsid w:val="00801D3A"/>
    <w:rsid w:val="00804654"/>
    <w:rsid w:val="00827D8D"/>
    <w:rsid w:val="008469AD"/>
    <w:rsid w:val="00862399"/>
    <w:rsid w:val="008639F2"/>
    <w:rsid w:val="008801AC"/>
    <w:rsid w:val="008A210E"/>
    <w:rsid w:val="008A647C"/>
    <w:rsid w:val="008A7FE8"/>
    <w:rsid w:val="008B7B45"/>
    <w:rsid w:val="008E1587"/>
    <w:rsid w:val="00902409"/>
    <w:rsid w:val="00911082"/>
    <w:rsid w:val="00913E15"/>
    <w:rsid w:val="00916049"/>
    <w:rsid w:val="00940BA9"/>
    <w:rsid w:val="00961694"/>
    <w:rsid w:val="00997E33"/>
    <w:rsid w:val="009C3326"/>
    <w:rsid w:val="009E6C16"/>
    <w:rsid w:val="00A0040F"/>
    <w:rsid w:val="00A17BF7"/>
    <w:rsid w:val="00A21C50"/>
    <w:rsid w:val="00A31EC5"/>
    <w:rsid w:val="00A32B87"/>
    <w:rsid w:val="00A3434B"/>
    <w:rsid w:val="00A422D2"/>
    <w:rsid w:val="00A51A07"/>
    <w:rsid w:val="00A60D14"/>
    <w:rsid w:val="00AB54FD"/>
    <w:rsid w:val="00AE02EC"/>
    <w:rsid w:val="00AF2DC5"/>
    <w:rsid w:val="00AF48C3"/>
    <w:rsid w:val="00AF6C83"/>
    <w:rsid w:val="00B24EEB"/>
    <w:rsid w:val="00B37844"/>
    <w:rsid w:val="00B55A0B"/>
    <w:rsid w:val="00B778F7"/>
    <w:rsid w:val="00B97599"/>
    <w:rsid w:val="00BA0189"/>
    <w:rsid w:val="00BB3ACE"/>
    <w:rsid w:val="00BC1895"/>
    <w:rsid w:val="00BD16A1"/>
    <w:rsid w:val="00BD19A0"/>
    <w:rsid w:val="00BD6C30"/>
    <w:rsid w:val="00BE1239"/>
    <w:rsid w:val="00C136E2"/>
    <w:rsid w:val="00C226AA"/>
    <w:rsid w:val="00C30734"/>
    <w:rsid w:val="00C31362"/>
    <w:rsid w:val="00C63A8A"/>
    <w:rsid w:val="00CC1773"/>
    <w:rsid w:val="00CC2698"/>
    <w:rsid w:val="00CD0899"/>
    <w:rsid w:val="00CD5943"/>
    <w:rsid w:val="00CD6E22"/>
    <w:rsid w:val="00CE2E14"/>
    <w:rsid w:val="00D050BC"/>
    <w:rsid w:val="00D52018"/>
    <w:rsid w:val="00D571F0"/>
    <w:rsid w:val="00D73C90"/>
    <w:rsid w:val="00D87137"/>
    <w:rsid w:val="00DC6A5B"/>
    <w:rsid w:val="00DD6F0B"/>
    <w:rsid w:val="00DF0B66"/>
    <w:rsid w:val="00E03AF7"/>
    <w:rsid w:val="00E12C91"/>
    <w:rsid w:val="00E24BF6"/>
    <w:rsid w:val="00E27155"/>
    <w:rsid w:val="00E42F8E"/>
    <w:rsid w:val="00E51F8B"/>
    <w:rsid w:val="00E525CB"/>
    <w:rsid w:val="00E81C50"/>
    <w:rsid w:val="00EA1612"/>
    <w:rsid w:val="00EA349B"/>
    <w:rsid w:val="00EA35B4"/>
    <w:rsid w:val="00EC2192"/>
    <w:rsid w:val="00EC7F89"/>
    <w:rsid w:val="00EF7C9D"/>
    <w:rsid w:val="00F108F6"/>
    <w:rsid w:val="00F166D7"/>
    <w:rsid w:val="00F25394"/>
    <w:rsid w:val="00F26FFA"/>
    <w:rsid w:val="00F44D73"/>
    <w:rsid w:val="00F45813"/>
    <w:rsid w:val="00F50394"/>
    <w:rsid w:val="00F576BF"/>
    <w:rsid w:val="00F7142A"/>
    <w:rsid w:val="00F73CD0"/>
    <w:rsid w:val="00F75440"/>
    <w:rsid w:val="00F80AC3"/>
    <w:rsid w:val="00F957FC"/>
    <w:rsid w:val="00F95D77"/>
    <w:rsid w:val="00FC0D5F"/>
    <w:rsid w:val="00FD7FD0"/>
    <w:rsid w:val="00FE060F"/>
    <w:rsid w:val="00FF418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4273"/>
    <o:shapelayout v:ext="edit">
      <o:idmap v:ext="edit" data="1"/>
      <o:regrouptable v:ext="edit">
        <o:entry new="1" old="0"/>
      </o:regrouptable>
    </o:shapelayout>
  </w:shapeDefaults>
  <w:decimalSymbol w:val=","/>
  <w:listSeparator w:val=";"/>
  <w14:docId w14:val="414E8E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47C2"/>
  </w:style>
  <w:style w:type="paragraph" w:styleId="Heading1">
    <w:name w:val="heading 1"/>
    <w:basedOn w:val="Normal"/>
    <w:next w:val="Normal"/>
    <w:link w:val="Heading1Char"/>
    <w:uiPriority w:val="9"/>
    <w:qFormat/>
    <w:rsid w:val="0078498B"/>
    <w:pPr>
      <w:keepNext/>
      <w:keepLines/>
      <w:widowControl w:val="0"/>
      <w:autoSpaceDE w:val="0"/>
      <w:autoSpaceDN w:val="0"/>
      <w:spacing w:before="480" w:after="0" w:line="240" w:lineRule="auto"/>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link w:val="Heading2Char"/>
    <w:uiPriority w:val="1"/>
    <w:qFormat/>
    <w:rsid w:val="0078498B"/>
    <w:pPr>
      <w:widowControl w:val="0"/>
      <w:autoSpaceDE w:val="0"/>
      <w:autoSpaceDN w:val="0"/>
      <w:spacing w:after="0" w:line="240" w:lineRule="auto"/>
      <w:ind w:left="600"/>
      <w:jc w:val="center"/>
      <w:outlineLvl w:val="1"/>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498B"/>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1"/>
    <w:rsid w:val="0078498B"/>
    <w:rPr>
      <w:rFonts w:ascii="Times New Roman" w:eastAsia="Times New Roman" w:hAnsi="Times New Roman" w:cs="Times New Roman"/>
      <w:b/>
      <w:bCs/>
      <w:sz w:val="24"/>
      <w:szCs w:val="24"/>
    </w:rPr>
  </w:style>
  <w:style w:type="paragraph" w:styleId="BodyText">
    <w:name w:val="Body Text"/>
    <w:basedOn w:val="Normal"/>
    <w:link w:val="BodyTextChar"/>
    <w:uiPriority w:val="1"/>
    <w:qFormat/>
    <w:rsid w:val="0078498B"/>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8498B"/>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78498B"/>
    <w:pPr>
      <w:widowControl w:val="0"/>
      <w:autoSpaceDE w:val="0"/>
      <w:autoSpaceDN w:val="0"/>
      <w:spacing w:after="0" w:line="240" w:lineRule="auto"/>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78498B"/>
    <w:pPr>
      <w:widowControl w:val="0"/>
      <w:autoSpaceDE w:val="0"/>
      <w:autoSpaceDN w:val="0"/>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78498B"/>
    <w:rPr>
      <w:rFonts w:ascii="Tahoma" w:eastAsia="Times New Roman" w:hAnsi="Tahoma" w:cs="Tahoma"/>
      <w:sz w:val="16"/>
      <w:szCs w:val="16"/>
    </w:rPr>
  </w:style>
  <w:style w:type="character" w:styleId="Hyperlink">
    <w:name w:val="Hyperlink"/>
    <w:uiPriority w:val="99"/>
    <w:rsid w:val="0078498B"/>
    <w:rPr>
      <w:color w:val="0000FF"/>
      <w:u w:val="single"/>
    </w:rPr>
  </w:style>
  <w:style w:type="paragraph" w:styleId="ListParagraph">
    <w:name w:val="List Paragraph"/>
    <w:aliases w:val="UGEX'Z"/>
    <w:basedOn w:val="Normal"/>
    <w:link w:val="ListParagraphChar"/>
    <w:uiPriority w:val="34"/>
    <w:qFormat/>
    <w:rsid w:val="0078498B"/>
    <w:pPr>
      <w:suppressAutoHyphens/>
      <w:spacing w:after="0" w:line="240" w:lineRule="auto"/>
      <w:ind w:left="720"/>
      <w:jc w:val="both"/>
    </w:pPr>
    <w:rPr>
      <w:rFonts w:ascii="Times New Roman" w:eastAsia="Lucida Sans Unicode" w:hAnsi="Times New Roman" w:cs="Times New Roman"/>
      <w:color w:val="000000"/>
      <w:kern w:val="1"/>
      <w:sz w:val="24"/>
      <w:szCs w:val="24"/>
      <w:lang w:val="id-ID" w:eastAsia="th-TH" w:bidi="th-TH"/>
    </w:rPr>
  </w:style>
  <w:style w:type="character" w:customStyle="1" w:styleId="ListParagraphChar">
    <w:name w:val="List Paragraph Char"/>
    <w:aliases w:val="UGEX'Z Char"/>
    <w:link w:val="ListParagraph"/>
    <w:uiPriority w:val="34"/>
    <w:locked/>
    <w:rsid w:val="0078498B"/>
    <w:rPr>
      <w:rFonts w:ascii="Times New Roman" w:eastAsia="Lucida Sans Unicode" w:hAnsi="Times New Roman" w:cs="Times New Roman"/>
      <w:color w:val="000000"/>
      <w:kern w:val="1"/>
      <w:sz w:val="24"/>
      <w:szCs w:val="24"/>
      <w:lang w:val="id-ID" w:eastAsia="th-TH" w:bidi="th-TH"/>
    </w:rPr>
  </w:style>
  <w:style w:type="table" w:styleId="TableGrid">
    <w:name w:val="Table Grid"/>
    <w:basedOn w:val="TableNormal"/>
    <w:uiPriority w:val="59"/>
    <w:rsid w:val="0078498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78498B"/>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semiHidden/>
    <w:unhideWhenUsed/>
    <w:rsid w:val="0078498B"/>
    <w:rPr>
      <w:vertAlign w:val="superscript"/>
    </w:rPr>
  </w:style>
  <w:style w:type="paragraph" w:styleId="BodyTextIndent2">
    <w:name w:val="Body Text Indent 2"/>
    <w:basedOn w:val="Normal"/>
    <w:link w:val="BodyTextIndent2Char"/>
    <w:uiPriority w:val="99"/>
    <w:unhideWhenUsed/>
    <w:rsid w:val="00CE2E14"/>
    <w:pPr>
      <w:spacing w:after="120" w:line="480" w:lineRule="auto"/>
      <w:ind w:left="283"/>
    </w:pPr>
  </w:style>
  <w:style w:type="character" w:customStyle="1" w:styleId="BodyTextIndent2Char">
    <w:name w:val="Body Text Indent 2 Char"/>
    <w:basedOn w:val="DefaultParagraphFont"/>
    <w:link w:val="BodyTextIndent2"/>
    <w:uiPriority w:val="99"/>
    <w:rsid w:val="00CE2E14"/>
  </w:style>
  <w:style w:type="paragraph" w:styleId="Header">
    <w:name w:val="header"/>
    <w:basedOn w:val="Normal"/>
    <w:link w:val="HeaderChar"/>
    <w:uiPriority w:val="99"/>
    <w:unhideWhenUsed/>
    <w:rsid w:val="00B778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778F7"/>
  </w:style>
  <w:style w:type="paragraph" w:styleId="Footer">
    <w:name w:val="footer"/>
    <w:basedOn w:val="Normal"/>
    <w:link w:val="FooterChar"/>
    <w:uiPriority w:val="99"/>
    <w:unhideWhenUsed/>
    <w:rsid w:val="00B778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778F7"/>
  </w:style>
  <w:style w:type="paragraph" w:styleId="BodyText2">
    <w:name w:val="Body Text 2"/>
    <w:basedOn w:val="Normal"/>
    <w:link w:val="BodyText2Char"/>
    <w:uiPriority w:val="99"/>
    <w:semiHidden/>
    <w:unhideWhenUsed/>
    <w:rsid w:val="00F80AC3"/>
    <w:pPr>
      <w:spacing w:after="120" w:line="480" w:lineRule="auto"/>
    </w:pPr>
  </w:style>
  <w:style w:type="character" w:customStyle="1" w:styleId="BodyText2Char">
    <w:name w:val="Body Text 2 Char"/>
    <w:basedOn w:val="DefaultParagraphFont"/>
    <w:link w:val="BodyText2"/>
    <w:uiPriority w:val="99"/>
    <w:semiHidden/>
    <w:rsid w:val="00F80AC3"/>
  </w:style>
  <w:style w:type="paragraph" w:styleId="BodyTextIndent">
    <w:name w:val="Body Text Indent"/>
    <w:basedOn w:val="Normal"/>
    <w:link w:val="BodyTextIndentChar"/>
    <w:uiPriority w:val="99"/>
    <w:semiHidden/>
    <w:unhideWhenUsed/>
    <w:rsid w:val="00F80AC3"/>
    <w:pPr>
      <w:spacing w:after="120"/>
      <w:ind w:left="360"/>
    </w:pPr>
  </w:style>
  <w:style w:type="character" w:customStyle="1" w:styleId="BodyTextIndentChar">
    <w:name w:val="Body Text Indent Char"/>
    <w:basedOn w:val="DefaultParagraphFont"/>
    <w:link w:val="BodyTextIndent"/>
    <w:uiPriority w:val="99"/>
    <w:semiHidden/>
    <w:rsid w:val="00F80AC3"/>
  </w:style>
  <w:style w:type="table" w:customStyle="1" w:styleId="PlainTable41">
    <w:name w:val="Plain Table 41"/>
    <w:basedOn w:val="TableNormal"/>
    <w:uiPriority w:val="44"/>
    <w:rsid w:val="003C596E"/>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47C2"/>
  </w:style>
  <w:style w:type="paragraph" w:styleId="Heading1">
    <w:name w:val="heading 1"/>
    <w:basedOn w:val="Normal"/>
    <w:next w:val="Normal"/>
    <w:link w:val="Heading1Char"/>
    <w:uiPriority w:val="9"/>
    <w:qFormat/>
    <w:rsid w:val="0078498B"/>
    <w:pPr>
      <w:keepNext/>
      <w:keepLines/>
      <w:widowControl w:val="0"/>
      <w:autoSpaceDE w:val="0"/>
      <w:autoSpaceDN w:val="0"/>
      <w:spacing w:before="480" w:after="0" w:line="240" w:lineRule="auto"/>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link w:val="Heading2Char"/>
    <w:uiPriority w:val="1"/>
    <w:qFormat/>
    <w:rsid w:val="0078498B"/>
    <w:pPr>
      <w:widowControl w:val="0"/>
      <w:autoSpaceDE w:val="0"/>
      <w:autoSpaceDN w:val="0"/>
      <w:spacing w:after="0" w:line="240" w:lineRule="auto"/>
      <w:ind w:left="600"/>
      <w:jc w:val="center"/>
      <w:outlineLvl w:val="1"/>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498B"/>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1"/>
    <w:rsid w:val="0078498B"/>
    <w:rPr>
      <w:rFonts w:ascii="Times New Roman" w:eastAsia="Times New Roman" w:hAnsi="Times New Roman" w:cs="Times New Roman"/>
      <w:b/>
      <w:bCs/>
      <w:sz w:val="24"/>
      <w:szCs w:val="24"/>
    </w:rPr>
  </w:style>
  <w:style w:type="paragraph" w:styleId="BodyText">
    <w:name w:val="Body Text"/>
    <w:basedOn w:val="Normal"/>
    <w:link w:val="BodyTextChar"/>
    <w:uiPriority w:val="1"/>
    <w:qFormat/>
    <w:rsid w:val="0078498B"/>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8498B"/>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78498B"/>
    <w:pPr>
      <w:widowControl w:val="0"/>
      <w:autoSpaceDE w:val="0"/>
      <w:autoSpaceDN w:val="0"/>
      <w:spacing w:after="0" w:line="240" w:lineRule="auto"/>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78498B"/>
    <w:pPr>
      <w:widowControl w:val="0"/>
      <w:autoSpaceDE w:val="0"/>
      <w:autoSpaceDN w:val="0"/>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78498B"/>
    <w:rPr>
      <w:rFonts w:ascii="Tahoma" w:eastAsia="Times New Roman" w:hAnsi="Tahoma" w:cs="Tahoma"/>
      <w:sz w:val="16"/>
      <w:szCs w:val="16"/>
    </w:rPr>
  </w:style>
  <w:style w:type="character" w:styleId="Hyperlink">
    <w:name w:val="Hyperlink"/>
    <w:uiPriority w:val="99"/>
    <w:rsid w:val="0078498B"/>
    <w:rPr>
      <w:color w:val="0000FF"/>
      <w:u w:val="single"/>
    </w:rPr>
  </w:style>
  <w:style w:type="paragraph" w:styleId="ListParagraph">
    <w:name w:val="List Paragraph"/>
    <w:aliases w:val="UGEX'Z"/>
    <w:basedOn w:val="Normal"/>
    <w:link w:val="ListParagraphChar"/>
    <w:uiPriority w:val="34"/>
    <w:qFormat/>
    <w:rsid w:val="0078498B"/>
    <w:pPr>
      <w:suppressAutoHyphens/>
      <w:spacing w:after="0" w:line="240" w:lineRule="auto"/>
      <w:ind w:left="720"/>
      <w:jc w:val="both"/>
    </w:pPr>
    <w:rPr>
      <w:rFonts w:ascii="Times New Roman" w:eastAsia="Lucida Sans Unicode" w:hAnsi="Times New Roman" w:cs="Times New Roman"/>
      <w:color w:val="000000"/>
      <w:kern w:val="1"/>
      <w:sz w:val="24"/>
      <w:szCs w:val="24"/>
      <w:lang w:val="id-ID" w:eastAsia="th-TH" w:bidi="th-TH"/>
    </w:rPr>
  </w:style>
  <w:style w:type="character" w:customStyle="1" w:styleId="ListParagraphChar">
    <w:name w:val="List Paragraph Char"/>
    <w:aliases w:val="UGEX'Z Char"/>
    <w:link w:val="ListParagraph"/>
    <w:uiPriority w:val="34"/>
    <w:locked/>
    <w:rsid w:val="0078498B"/>
    <w:rPr>
      <w:rFonts w:ascii="Times New Roman" w:eastAsia="Lucida Sans Unicode" w:hAnsi="Times New Roman" w:cs="Times New Roman"/>
      <w:color w:val="000000"/>
      <w:kern w:val="1"/>
      <w:sz w:val="24"/>
      <w:szCs w:val="24"/>
      <w:lang w:val="id-ID" w:eastAsia="th-TH" w:bidi="th-TH"/>
    </w:rPr>
  </w:style>
  <w:style w:type="table" w:styleId="TableGrid">
    <w:name w:val="Table Grid"/>
    <w:basedOn w:val="TableNormal"/>
    <w:uiPriority w:val="59"/>
    <w:rsid w:val="0078498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78498B"/>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semiHidden/>
    <w:unhideWhenUsed/>
    <w:rsid w:val="0078498B"/>
    <w:rPr>
      <w:vertAlign w:val="superscript"/>
    </w:rPr>
  </w:style>
  <w:style w:type="paragraph" w:styleId="BodyTextIndent2">
    <w:name w:val="Body Text Indent 2"/>
    <w:basedOn w:val="Normal"/>
    <w:link w:val="BodyTextIndent2Char"/>
    <w:uiPriority w:val="99"/>
    <w:unhideWhenUsed/>
    <w:rsid w:val="00CE2E14"/>
    <w:pPr>
      <w:spacing w:after="120" w:line="480" w:lineRule="auto"/>
      <w:ind w:left="283"/>
    </w:pPr>
  </w:style>
  <w:style w:type="character" w:customStyle="1" w:styleId="BodyTextIndent2Char">
    <w:name w:val="Body Text Indent 2 Char"/>
    <w:basedOn w:val="DefaultParagraphFont"/>
    <w:link w:val="BodyTextIndent2"/>
    <w:uiPriority w:val="99"/>
    <w:rsid w:val="00CE2E14"/>
  </w:style>
  <w:style w:type="paragraph" w:styleId="Header">
    <w:name w:val="header"/>
    <w:basedOn w:val="Normal"/>
    <w:link w:val="HeaderChar"/>
    <w:uiPriority w:val="99"/>
    <w:unhideWhenUsed/>
    <w:rsid w:val="00B778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778F7"/>
  </w:style>
  <w:style w:type="paragraph" w:styleId="Footer">
    <w:name w:val="footer"/>
    <w:basedOn w:val="Normal"/>
    <w:link w:val="FooterChar"/>
    <w:uiPriority w:val="99"/>
    <w:unhideWhenUsed/>
    <w:rsid w:val="00B778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778F7"/>
  </w:style>
  <w:style w:type="paragraph" w:styleId="BodyText2">
    <w:name w:val="Body Text 2"/>
    <w:basedOn w:val="Normal"/>
    <w:link w:val="BodyText2Char"/>
    <w:uiPriority w:val="99"/>
    <w:semiHidden/>
    <w:unhideWhenUsed/>
    <w:rsid w:val="00F80AC3"/>
    <w:pPr>
      <w:spacing w:after="120" w:line="480" w:lineRule="auto"/>
    </w:pPr>
  </w:style>
  <w:style w:type="character" w:customStyle="1" w:styleId="BodyText2Char">
    <w:name w:val="Body Text 2 Char"/>
    <w:basedOn w:val="DefaultParagraphFont"/>
    <w:link w:val="BodyText2"/>
    <w:uiPriority w:val="99"/>
    <w:semiHidden/>
    <w:rsid w:val="00F80AC3"/>
  </w:style>
  <w:style w:type="paragraph" w:styleId="BodyTextIndent">
    <w:name w:val="Body Text Indent"/>
    <w:basedOn w:val="Normal"/>
    <w:link w:val="BodyTextIndentChar"/>
    <w:uiPriority w:val="99"/>
    <w:semiHidden/>
    <w:unhideWhenUsed/>
    <w:rsid w:val="00F80AC3"/>
    <w:pPr>
      <w:spacing w:after="120"/>
      <w:ind w:left="360"/>
    </w:pPr>
  </w:style>
  <w:style w:type="character" w:customStyle="1" w:styleId="BodyTextIndentChar">
    <w:name w:val="Body Text Indent Char"/>
    <w:basedOn w:val="DefaultParagraphFont"/>
    <w:link w:val="BodyTextIndent"/>
    <w:uiPriority w:val="99"/>
    <w:semiHidden/>
    <w:rsid w:val="00F80AC3"/>
  </w:style>
  <w:style w:type="table" w:customStyle="1" w:styleId="PlainTable41">
    <w:name w:val="Plain Table 41"/>
    <w:basedOn w:val="TableNormal"/>
    <w:uiPriority w:val="44"/>
    <w:rsid w:val="003C596E"/>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827637">
      <w:bodyDiv w:val="1"/>
      <w:marLeft w:val="0"/>
      <w:marRight w:val="0"/>
      <w:marTop w:val="0"/>
      <w:marBottom w:val="0"/>
      <w:divBdr>
        <w:top w:val="none" w:sz="0" w:space="0" w:color="auto"/>
        <w:left w:val="none" w:sz="0" w:space="0" w:color="auto"/>
        <w:bottom w:val="none" w:sz="0" w:space="0" w:color="auto"/>
        <w:right w:val="none" w:sz="0" w:space="0" w:color="auto"/>
      </w:divBdr>
    </w:div>
    <w:div w:id="130563552">
      <w:bodyDiv w:val="1"/>
      <w:marLeft w:val="0"/>
      <w:marRight w:val="0"/>
      <w:marTop w:val="0"/>
      <w:marBottom w:val="0"/>
      <w:divBdr>
        <w:top w:val="none" w:sz="0" w:space="0" w:color="auto"/>
        <w:left w:val="none" w:sz="0" w:space="0" w:color="auto"/>
        <w:bottom w:val="none" w:sz="0" w:space="0" w:color="auto"/>
        <w:right w:val="none" w:sz="0" w:space="0" w:color="auto"/>
      </w:divBdr>
      <w:divsChild>
        <w:div w:id="41487891">
          <w:marLeft w:val="0"/>
          <w:marRight w:val="0"/>
          <w:marTop w:val="0"/>
          <w:marBottom w:val="240"/>
          <w:divBdr>
            <w:top w:val="none" w:sz="0" w:space="0" w:color="auto"/>
            <w:left w:val="none" w:sz="0" w:space="0" w:color="auto"/>
            <w:bottom w:val="none" w:sz="0" w:space="0" w:color="auto"/>
            <w:right w:val="none" w:sz="0" w:space="0" w:color="auto"/>
          </w:divBdr>
          <w:divsChild>
            <w:div w:id="57678089">
              <w:marLeft w:val="0"/>
              <w:marRight w:val="0"/>
              <w:marTop w:val="0"/>
              <w:marBottom w:val="0"/>
              <w:divBdr>
                <w:top w:val="none" w:sz="0" w:space="0" w:color="auto"/>
                <w:left w:val="none" w:sz="0" w:space="0" w:color="auto"/>
                <w:bottom w:val="none" w:sz="0" w:space="0" w:color="auto"/>
                <w:right w:val="none" w:sz="0" w:space="0" w:color="auto"/>
              </w:divBdr>
            </w:div>
          </w:divsChild>
        </w:div>
        <w:div w:id="1230922475">
          <w:marLeft w:val="0"/>
          <w:marRight w:val="0"/>
          <w:marTop w:val="0"/>
          <w:marBottom w:val="0"/>
          <w:divBdr>
            <w:top w:val="none" w:sz="0" w:space="0" w:color="auto"/>
            <w:left w:val="none" w:sz="0" w:space="0" w:color="auto"/>
            <w:bottom w:val="none" w:sz="0" w:space="0" w:color="auto"/>
            <w:right w:val="none" w:sz="0" w:space="0" w:color="auto"/>
          </w:divBdr>
          <w:divsChild>
            <w:div w:id="1844779842">
              <w:marLeft w:val="0"/>
              <w:marRight w:val="0"/>
              <w:marTop w:val="0"/>
              <w:marBottom w:val="0"/>
              <w:divBdr>
                <w:top w:val="none" w:sz="0" w:space="0" w:color="auto"/>
                <w:left w:val="none" w:sz="0" w:space="0" w:color="auto"/>
                <w:bottom w:val="none" w:sz="0" w:space="0" w:color="auto"/>
                <w:right w:val="none" w:sz="0" w:space="0" w:color="auto"/>
              </w:divBdr>
              <w:divsChild>
                <w:div w:id="1908950290">
                  <w:marLeft w:val="174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 w:id="560336584">
      <w:bodyDiv w:val="1"/>
      <w:marLeft w:val="0"/>
      <w:marRight w:val="0"/>
      <w:marTop w:val="0"/>
      <w:marBottom w:val="0"/>
      <w:divBdr>
        <w:top w:val="none" w:sz="0" w:space="0" w:color="auto"/>
        <w:left w:val="none" w:sz="0" w:space="0" w:color="auto"/>
        <w:bottom w:val="none" w:sz="0" w:space="0" w:color="auto"/>
        <w:right w:val="none" w:sz="0" w:space="0" w:color="auto"/>
      </w:divBdr>
    </w:div>
    <w:div w:id="879051524">
      <w:bodyDiv w:val="1"/>
      <w:marLeft w:val="0"/>
      <w:marRight w:val="0"/>
      <w:marTop w:val="0"/>
      <w:marBottom w:val="0"/>
      <w:divBdr>
        <w:top w:val="none" w:sz="0" w:space="0" w:color="auto"/>
        <w:left w:val="none" w:sz="0" w:space="0" w:color="auto"/>
        <w:bottom w:val="none" w:sz="0" w:space="0" w:color="auto"/>
        <w:right w:val="none" w:sz="0" w:space="0" w:color="auto"/>
      </w:divBdr>
      <w:divsChild>
        <w:div w:id="2052070479">
          <w:marLeft w:val="0"/>
          <w:marRight w:val="0"/>
          <w:marTop w:val="0"/>
          <w:marBottom w:val="0"/>
          <w:divBdr>
            <w:top w:val="none" w:sz="0" w:space="0" w:color="auto"/>
            <w:left w:val="none" w:sz="0" w:space="0" w:color="auto"/>
            <w:bottom w:val="none" w:sz="0" w:space="0" w:color="auto"/>
            <w:right w:val="none" w:sz="0" w:space="0" w:color="auto"/>
          </w:divBdr>
        </w:div>
        <w:div w:id="336351782">
          <w:marLeft w:val="0"/>
          <w:marRight w:val="0"/>
          <w:marTop w:val="0"/>
          <w:marBottom w:val="0"/>
          <w:divBdr>
            <w:top w:val="none" w:sz="0" w:space="0" w:color="auto"/>
            <w:left w:val="none" w:sz="0" w:space="0" w:color="auto"/>
            <w:bottom w:val="none" w:sz="0" w:space="0" w:color="auto"/>
            <w:right w:val="none" w:sz="0" w:space="0" w:color="auto"/>
          </w:divBdr>
        </w:div>
        <w:div w:id="217668144">
          <w:marLeft w:val="0"/>
          <w:marRight w:val="0"/>
          <w:marTop w:val="0"/>
          <w:marBottom w:val="0"/>
          <w:divBdr>
            <w:top w:val="none" w:sz="0" w:space="0" w:color="auto"/>
            <w:left w:val="none" w:sz="0" w:space="0" w:color="auto"/>
            <w:bottom w:val="none" w:sz="0" w:space="0" w:color="auto"/>
            <w:right w:val="none" w:sz="0" w:space="0" w:color="auto"/>
          </w:divBdr>
        </w:div>
        <w:div w:id="1987315433">
          <w:marLeft w:val="0"/>
          <w:marRight w:val="0"/>
          <w:marTop w:val="0"/>
          <w:marBottom w:val="0"/>
          <w:divBdr>
            <w:top w:val="none" w:sz="0" w:space="0" w:color="auto"/>
            <w:left w:val="none" w:sz="0" w:space="0" w:color="auto"/>
            <w:bottom w:val="none" w:sz="0" w:space="0" w:color="auto"/>
            <w:right w:val="none" w:sz="0" w:space="0" w:color="auto"/>
          </w:divBdr>
        </w:div>
      </w:divsChild>
    </w:div>
    <w:div w:id="1013261106">
      <w:bodyDiv w:val="1"/>
      <w:marLeft w:val="0"/>
      <w:marRight w:val="0"/>
      <w:marTop w:val="0"/>
      <w:marBottom w:val="0"/>
      <w:divBdr>
        <w:top w:val="none" w:sz="0" w:space="0" w:color="auto"/>
        <w:left w:val="none" w:sz="0" w:space="0" w:color="auto"/>
        <w:bottom w:val="none" w:sz="0" w:space="0" w:color="auto"/>
        <w:right w:val="none" w:sz="0" w:space="0" w:color="auto"/>
      </w:divBdr>
      <w:divsChild>
        <w:div w:id="331180304">
          <w:marLeft w:val="0"/>
          <w:marRight w:val="0"/>
          <w:marTop w:val="0"/>
          <w:marBottom w:val="0"/>
          <w:divBdr>
            <w:top w:val="none" w:sz="0" w:space="0" w:color="auto"/>
            <w:left w:val="none" w:sz="0" w:space="0" w:color="auto"/>
            <w:bottom w:val="none" w:sz="0" w:space="0" w:color="auto"/>
            <w:right w:val="none" w:sz="0" w:space="0" w:color="auto"/>
          </w:divBdr>
        </w:div>
        <w:div w:id="845822954">
          <w:marLeft w:val="0"/>
          <w:marRight w:val="0"/>
          <w:marTop w:val="0"/>
          <w:marBottom w:val="0"/>
          <w:divBdr>
            <w:top w:val="none" w:sz="0" w:space="0" w:color="auto"/>
            <w:left w:val="none" w:sz="0" w:space="0" w:color="auto"/>
            <w:bottom w:val="none" w:sz="0" w:space="0" w:color="auto"/>
            <w:right w:val="none" w:sz="0" w:space="0" w:color="auto"/>
          </w:divBdr>
          <w:divsChild>
            <w:div w:id="1693650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516187">
      <w:bodyDiv w:val="1"/>
      <w:marLeft w:val="0"/>
      <w:marRight w:val="0"/>
      <w:marTop w:val="0"/>
      <w:marBottom w:val="0"/>
      <w:divBdr>
        <w:top w:val="none" w:sz="0" w:space="0" w:color="auto"/>
        <w:left w:val="none" w:sz="0" w:space="0" w:color="auto"/>
        <w:bottom w:val="none" w:sz="0" w:space="0" w:color="auto"/>
        <w:right w:val="none" w:sz="0" w:space="0" w:color="auto"/>
      </w:divBdr>
      <w:divsChild>
        <w:div w:id="1813907937">
          <w:marLeft w:val="0"/>
          <w:marRight w:val="0"/>
          <w:marTop w:val="0"/>
          <w:marBottom w:val="0"/>
          <w:divBdr>
            <w:top w:val="none" w:sz="0" w:space="0" w:color="auto"/>
            <w:left w:val="none" w:sz="0" w:space="0" w:color="auto"/>
            <w:bottom w:val="none" w:sz="0" w:space="0" w:color="auto"/>
            <w:right w:val="none" w:sz="0" w:space="0" w:color="auto"/>
          </w:divBdr>
          <w:divsChild>
            <w:div w:id="1753701525">
              <w:marLeft w:val="0"/>
              <w:marRight w:val="0"/>
              <w:marTop w:val="0"/>
              <w:marBottom w:val="0"/>
              <w:divBdr>
                <w:top w:val="none" w:sz="0" w:space="0" w:color="auto"/>
                <w:left w:val="none" w:sz="0" w:space="0" w:color="auto"/>
                <w:bottom w:val="none" w:sz="0" w:space="0" w:color="auto"/>
                <w:right w:val="none" w:sz="0" w:space="0" w:color="auto"/>
              </w:divBdr>
            </w:div>
          </w:divsChild>
        </w:div>
        <w:div w:id="2054769274">
          <w:marLeft w:val="0"/>
          <w:marRight w:val="0"/>
          <w:marTop w:val="0"/>
          <w:marBottom w:val="0"/>
          <w:divBdr>
            <w:top w:val="none" w:sz="0" w:space="0" w:color="auto"/>
            <w:left w:val="none" w:sz="0" w:space="0" w:color="auto"/>
            <w:bottom w:val="none" w:sz="0" w:space="0" w:color="auto"/>
            <w:right w:val="none" w:sz="0" w:space="0" w:color="auto"/>
          </w:divBdr>
        </w:div>
      </w:divsChild>
    </w:div>
    <w:div w:id="1746801793">
      <w:bodyDiv w:val="1"/>
      <w:marLeft w:val="0"/>
      <w:marRight w:val="0"/>
      <w:marTop w:val="0"/>
      <w:marBottom w:val="0"/>
      <w:divBdr>
        <w:top w:val="none" w:sz="0" w:space="0" w:color="auto"/>
        <w:left w:val="none" w:sz="0" w:space="0" w:color="auto"/>
        <w:bottom w:val="none" w:sz="0" w:space="0" w:color="auto"/>
        <w:right w:val="none" w:sz="0" w:space="0" w:color="auto"/>
      </w:divBdr>
    </w:div>
    <w:div w:id="1888836827">
      <w:bodyDiv w:val="1"/>
      <w:marLeft w:val="0"/>
      <w:marRight w:val="0"/>
      <w:marTop w:val="0"/>
      <w:marBottom w:val="0"/>
      <w:divBdr>
        <w:top w:val="none" w:sz="0" w:space="0" w:color="auto"/>
        <w:left w:val="none" w:sz="0" w:space="0" w:color="auto"/>
        <w:bottom w:val="none" w:sz="0" w:space="0" w:color="auto"/>
        <w:right w:val="none" w:sz="0" w:space="0" w:color="auto"/>
      </w:divBdr>
      <w:divsChild>
        <w:div w:id="654841235">
          <w:marLeft w:val="0"/>
          <w:marRight w:val="0"/>
          <w:marTop w:val="0"/>
          <w:marBottom w:val="0"/>
          <w:divBdr>
            <w:top w:val="none" w:sz="0" w:space="0" w:color="auto"/>
            <w:left w:val="none" w:sz="0" w:space="0" w:color="auto"/>
            <w:bottom w:val="none" w:sz="0" w:space="0" w:color="auto"/>
            <w:right w:val="none" w:sz="0" w:space="0" w:color="auto"/>
          </w:divBdr>
          <w:divsChild>
            <w:div w:id="1693610904">
              <w:marLeft w:val="0"/>
              <w:marRight w:val="0"/>
              <w:marTop w:val="0"/>
              <w:marBottom w:val="0"/>
              <w:divBdr>
                <w:top w:val="none" w:sz="0" w:space="0" w:color="auto"/>
                <w:left w:val="none" w:sz="0" w:space="0" w:color="auto"/>
                <w:bottom w:val="none" w:sz="0" w:space="0" w:color="auto"/>
                <w:right w:val="none" w:sz="0" w:space="0" w:color="auto"/>
              </w:divBdr>
            </w:div>
          </w:divsChild>
        </w:div>
        <w:div w:id="1177307951">
          <w:marLeft w:val="0"/>
          <w:marRight w:val="0"/>
          <w:marTop w:val="0"/>
          <w:marBottom w:val="0"/>
          <w:divBdr>
            <w:top w:val="none" w:sz="0" w:space="0" w:color="auto"/>
            <w:left w:val="none" w:sz="0" w:space="0" w:color="auto"/>
            <w:bottom w:val="none" w:sz="0" w:space="0" w:color="auto"/>
            <w:right w:val="none" w:sz="0" w:space="0" w:color="auto"/>
          </w:divBdr>
        </w:div>
      </w:divsChild>
    </w:div>
    <w:div w:id="1914657623">
      <w:bodyDiv w:val="1"/>
      <w:marLeft w:val="0"/>
      <w:marRight w:val="0"/>
      <w:marTop w:val="0"/>
      <w:marBottom w:val="0"/>
      <w:divBdr>
        <w:top w:val="none" w:sz="0" w:space="0" w:color="auto"/>
        <w:left w:val="none" w:sz="0" w:space="0" w:color="auto"/>
        <w:bottom w:val="none" w:sz="0" w:space="0" w:color="auto"/>
        <w:right w:val="none" w:sz="0" w:space="0" w:color="auto"/>
      </w:divBdr>
    </w:div>
    <w:div w:id="1968127026">
      <w:bodyDiv w:val="1"/>
      <w:marLeft w:val="0"/>
      <w:marRight w:val="0"/>
      <w:marTop w:val="0"/>
      <w:marBottom w:val="0"/>
      <w:divBdr>
        <w:top w:val="none" w:sz="0" w:space="0" w:color="auto"/>
        <w:left w:val="none" w:sz="0" w:space="0" w:color="auto"/>
        <w:bottom w:val="none" w:sz="0" w:space="0" w:color="auto"/>
        <w:right w:val="none" w:sz="0" w:space="0" w:color="auto"/>
      </w:divBdr>
    </w:div>
    <w:div w:id="1981418496">
      <w:bodyDiv w:val="1"/>
      <w:marLeft w:val="0"/>
      <w:marRight w:val="0"/>
      <w:marTop w:val="0"/>
      <w:marBottom w:val="0"/>
      <w:divBdr>
        <w:top w:val="none" w:sz="0" w:space="0" w:color="auto"/>
        <w:left w:val="none" w:sz="0" w:space="0" w:color="auto"/>
        <w:bottom w:val="none" w:sz="0" w:space="0" w:color="auto"/>
        <w:right w:val="none" w:sz="0" w:space="0" w:color="auto"/>
      </w:divBdr>
    </w:div>
    <w:div w:id="2105607125">
      <w:bodyDiv w:val="1"/>
      <w:marLeft w:val="0"/>
      <w:marRight w:val="0"/>
      <w:marTop w:val="0"/>
      <w:marBottom w:val="0"/>
      <w:divBdr>
        <w:top w:val="none" w:sz="0" w:space="0" w:color="auto"/>
        <w:left w:val="none" w:sz="0" w:space="0" w:color="auto"/>
        <w:bottom w:val="none" w:sz="0" w:space="0" w:color="auto"/>
        <w:right w:val="none" w:sz="0" w:space="0" w:color="auto"/>
      </w:divBdr>
      <w:divsChild>
        <w:div w:id="990056948">
          <w:marLeft w:val="0"/>
          <w:marRight w:val="0"/>
          <w:marTop w:val="0"/>
          <w:marBottom w:val="0"/>
          <w:divBdr>
            <w:top w:val="none" w:sz="0" w:space="0" w:color="auto"/>
            <w:left w:val="none" w:sz="0" w:space="0" w:color="auto"/>
            <w:bottom w:val="none" w:sz="0" w:space="0" w:color="auto"/>
            <w:right w:val="none" w:sz="0" w:space="0" w:color="auto"/>
          </w:divBdr>
        </w:div>
        <w:div w:id="1271666168">
          <w:marLeft w:val="0"/>
          <w:marRight w:val="0"/>
          <w:marTop w:val="0"/>
          <w:marBottom w:val="0"/>
          <w:divBdr>
            <w:top w:val="none" w:sz="0" w:space="0" w:color="auto"/>
            <w:left w:val="none" w:sz="0" w:space="0" w:color="auto"/>
            <w:bottom w:val="none" w:sz="0" w:space="0" w:color="auto"/>
            <w:right w:val="none" w:sz="0" w:space="0" w:color="auto"/>
          </w:divBdr>
        </w:div>
        <w:div w:id="1628316063">
          <w:marLeft w:val="0"/>
          <w:marRight w:val="0"/>
          <w:marTop w:val="0"/>
          <w:marBottom w:val="0"/>
          <w:divBdr>
            <w:top w:val="none" w:sz="0" w:space="0" w:color="auto"/>
            <w:left w:val="none" w:sz="0" w:space="0" w:color="auto"/>
            <w:bottom w:val="none" w:sz="0" w:space="0" w:color="auto"/>
            <w:right w:val="none" w:sz="0" w:space="0" w:color="auto"/>
          </w:divBdr>
        </w:div>
        <w:div w:id="1666129932">
          <w:marLeft w:val="0"/>
          <w:marRight w:val="0"/>
          <w:marTop w:val="0"/>
          <w:marBottom w:val="0"/>
          <w:divBdr>
            <w:top w:val="none" w:sz="0" w:space="0" w:color="auto"/>
            <w:left w:val="none" w:sz="0" w:space="0" w:color="auto"/>
            <w:bottom w:val="none" w:sz="0" w:space="0" w:color="auto"/>
            <w:right w:val="none" w:sz="0" w:space="0" w:color="auto"/>
          </w:divBdr>
        </w:div>
      </w:divsChild>
    </w:div>
    <w:div w:id="2144957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nursaid@unmuhjember.ac.id"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orcid.org/0000-0003-4668-"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ekobudisatoto@unmuhjember.ac.id" TargetMode="Externa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yperlink" Target="https://orcid.org/0000-0001-8662-" TargetMode="External"/><Relationship Id="rId4" Type="http://schemas.microsoft.com/office/2007/relationships/stylesWithEffects" Target="stylesWithEffects.xml"/><Relationship Id="rId9" Type="http://schemas.openxmlformats.org/officeDocument/2006/relationships/hyperlink" Target="mailto:nurulqomariah@unmuhjember.ac.id" TargetMode="External"/><Relationship Id="rId14" Type="http://schemas.openxmlformats.org/officeDocument/2006/relationships/hyperlink" Target="https://orcid.org/0000-0002-539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BCBF10-76FC-44FB-A537-953A99179C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4</TotalTime>
  <Pages>14</Pages>
  <Words>42944</Words>
  <Characters>244784</Characters>
  <Application>Microsoft Office Word</Application>
  <DocSecurity>0</DocSecurity>
  <Lines>2039</Lines>
  <Paragraphs>5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1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001</dc:creator>
  <cp:keywords/>
  <dc:description/>
  <cp:lastModifiedBy>USER</cp:lastModifiedBy>
  <cp:revision>38</cp:revision>
  <cp:lastPrinted>2021-11-20T05:46:00Z</cp:lastPrinted>
  <dcterms:created xsi:type="dcterms:W3CDTF">2022-12-15T04:03:00Z</dcterms:created>
  <dcterms:modified xsi:type="dcterms:W3CDTF">2023-06-16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686c0e5-4760-30fc-bdbf-ca5107352ace</vt:lpwstr>
  </property>
  <property fmtid="{D5CDD505-2E9C-101B-9397-08002B2CF9AE}" pid="24" name="Mendeley Citation Style_1">
    <vt:lpwstr>http://www.zotero.org/styles/apa</vt:lpwstr>
  </property>
</Properties>
</file>